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9D0B31" w14:textId="67A14DC8" w:rsidR="00DA023E" w:rsidRDefault="00202FBD" w:rsidP="00F36D63">
      <w:pPr>
        <w:pStyle w:val="JamesManuscriptBody"/>
        <w:jc w:val="center"/>
      </w:pPr>
      <w:commentRangeStart w:id="0"/>
      <w:commentRangeStart w:id="1"/>
      <w:r w:rsidRPr="002128D1">
        <w:t xml:space="preserve">Jointly Modeling </w:t>
      </w:r>
      <w:r w:rsidR="00FF2A70">
        <w:t xml:space="preserve">the Evolution of </w:t>
      </w:r>
      <w:r w:rsidRPr="002128D1">
        <w:t xml:space="preserve">Discrete and Continuous Traits </w:t>
      </w:r>
      <w:commentRangeEnd w:id="0"/>
      <w:r w:rsidR="00727DBE">
        <w:rPr>
          <w:rStyle w:val="CommentReference"/>
        </w:rPr>
        <w:commentReference w:id="0"/>
      </w:r>
      <w:commentRangeEnd w:id="1"/>
      <w:r w:rsidR="005C44EC">
        <w:rPr>
          <w:rStyle w:val="CommentReference"/>
        </w:rPr>
        <w:commentReference w:id="1"/>
      </w:r>
    </w:p>
    <w:p w14:paraId="3231F24F" w14:textId="77777777" w:rsidR="00C356E7" w:rsidRPr="002128D1" w:rsidRDefault="00C356E7" w:rsidP="00F36D63">
      <w:pPr>
        <w:pStyle w:val="JamesManuscriptBody"/>
        <w:jc w:val="center"/>
      </w:pPr>
    </w:p>
    <w:p w14:paraId="7309A327" w14:textId="61F01249" w:rsidR="00DA023E" w:rsidRPr="002128D1" w:rsidRDefault="00DA023E" w:rsidP="00F36D63">
      <w:pPr>
        <w:pStyle w:val="JamesManuscriptBody"/>
        <w:jc w:val="center"/>
        <w:rPr>
          <w:vertAlign w:val="superscript"/>
        </w:rPr>
      </w:pPr>
      <w:r w:rsidRPr="002128D1">
        <w:t>James D. Boyko</w:t>
      </w:r>
      <w:r w:rsidRPr="002128D1">
        <w:rPr>
          <w:vertAlign w:val="superscript"/>
        </w:rPr>
        <w:t>1*</w:t>
      </w:r>
      <w:r w:rsidRPr="002128D1">
        <w:t>, Brian O’Meara</w:t>
      </w:r>
      <w:r w:rsidRPr="002128D1">
        <w:rPr>
          <w:vertAlign w:val="superscript"/>
        </w:rPr>
        <w:t>2</w:t>
      </w:r>
      <w:r w:rsidRPr="002128D1">
        <w:t>, Jeremy M. Beaulieu</w:t>
      </w:r>
      <w:r w:rsidRPr="002128D1">
        <w:rPr>
          <w:vertAlign w:val="superscript"/>
        </w:rPr>
        <w:t>1</w:t>
      </w:r>
    </w:p>
    <w:p w14:paraId="53C50B06" w14:textId="77777777" w:rsidR="00DA023E" w:rsidRPr="002128D1" w:rsidRDefault="00DA023E" w:rsidP="00F36D63">
      <w:pPr>
        <w:pStyle w:val="JamesManuscriptBody"/>
        <w:jc w:val="center"/>
        <w:rPr>
          <w:i/>
          <w:vertAlign w:val="superscript"/>
        </w:rPr>
      </w:pPr>
    </w:p>
    <w:p w14:paraId="4944C8C2" w14:textId="51FA7121" w:rsidR="00DA023E" w:rsidRPr="002128D1" w:rsidRDefault="00DA023E" w:rsidP="00F36D63">
      <w:pPr>
        <w:pStyle w:val="JamesManuscriptBody"/>
        <w:jc w:val="center"/>
        <w:rPr>
          <w:i/>
        </w:rPr>
      </w:pPr>
      <w:r w:rsidRPr="002128D1">
        <w:rPr>
          <w:i/>
          <w:vertAlign w:val="superscript"/>
        </w:rPr>
        <w:t>1</w:t>
      </w:r>
      <w:r w:rsidRPr="002128D1">
        <w:rPr>
          <w:i/>
        </w:rPr>
        <w:t xml:space="preserve">Department of </w:t>
      </w:r>
      <w:r w:rsidRPr="002128D1">
        <w:rPr>
          <w:rStyle w:val="LineNumber"/>
          <w:rFonts w:ascii="Times New Roman" w:hAnsi="Times New Roman" w:cs="Times New Roman"/>
          <w:i/>
        </w:rPr>
        <w:t>Biological</w:t>
      </w:r>
      <w:r w:rsidRPr="002128D1">
        <w:rPr>
          <w:i/>
        </w:rPr>
        <w:t xml:space="preserve"> Sciences, University of Arkansas, Fayetteville, AR, 72701, USA</w:t>
      </w:r>
    </w:p>
    <w:p w14:paraId="0C92BD30" w14:textId="52232600" w:rsidR="00DA023E" w:rsidRPr="002128D1" w:rsidRDefault="00DA023E" w:rsidP="00F36D63">
      <w:pPr>
        <w:pStyle w:val="JamesManuscriptBody"/>
        <w:jc w:val="center"/>
        <w:rPr>
          <w:rFonts w:eastAsia="Times New Roman"/>
          <w:i/>
          <w:iCs/>
          <w:lang w:val="en-CA"/>
        </w:rPr>
      </w:pPr>
      <w:r w:rsidRPr="002128D1">
        <w:rPr>
          <w:rFonts w:eastAsia="Times New Roman"/>
          <w:i/>
          <w:iCs/>
          <w:vertAlign w:val="superscript"/>
          <w:lang w:val="en-CA"/>
        </w:rPr>
        <w:t>2</w:t>
      </w:r>
      <w:r w:rsidRPr="00DA023E">
        <w:rPr>
          <w:rFonts w:eastAsia="Times New Roman"/>
          <w:i/>
          <w:iCs/>
          <w:lang w:val="en-CA"/>
        </w:rPr>
        <w:t>Department of Ecology and Evolutionary Biology, University of Tennessee, Knoxville, TN, USA</w:t>
      </w:r>
    </w:p>
    <w:p w14:paraId="2975A2E5" w14:textId="77777777" w:rsidR="00DA023E" w:rsidRPr="00DA023E" w:rsidRDefault="00DA023E" w:rsidP="00F36D63">
      <w:pPr>
        <w:pStyle w:val="JamesManuscriptBody"/>
        <w:jc w:val="center"/>
        <w:rPr>
          <w:rFonts w:eastAsia="Times New Roman"/>
          <w:i/>
          <w:iCs/>
          <w:sz w:val="22"/>
          <w:szCs w:val="22"/>
          <w:lang w:val="en-CA"/>
        </w:rPr>
      </w:pPr>
    </w:p>
    <w:p w14:paraId="6ED6A3AC" w14:textId="77777777" w:rsidR="00DA023E" w:rsidRPr="002128D1" w:rsidRDefault="00DA023E" w:rsidP="00F36D63">
      <w:pPr>
        <w:pStyle w:val="JamesManuscriptBody"/>
        <w:jc w:val="center"/>
        <w:rPr>
          <w:i/>
          <w:iCs/>
        </w:rPr>
      </w:pPr>
      <w:r w:rsidRPr="002128D1">
        <w:rPr>
          <w:i/>
        </w:rPr>
        <w:t>*To whom correspondence should be addressed (jboyko@uark.edu).</w:t>
      </w:r>
    </w:p>
    <w:p w14:paraId="3B51FE96" w14:textId="77777777" w:rsidR="00DA023E" w:rsidRPr="002128D1" w:rsidRDefault="00DA023E" w:rsidP="00F36D63">
      <w:pPr>
        <w:pStyle w:val="JamesManuscriptBody"/>
        <w:jc w:val="left"/>
      </w:pPr>
    </w:p>
    <w:p w14:paraId="0FD7B61F" w14:textId="77777777" w:rsidR="002128D1" w:rsidRPr="002128D1" w:rsidRDefault="00DA023E" w:rsidP="00F36D63">
      <w:pPr>
        <w:pStyle w:val="JamesManuscriptBody"/>
        <w:jc w:val="left"/>
      </w:pPr>
      <w:r w:rsidRPr="002128D1">
        <w:t xml:space="preserve">Running head: </w:t>
      </w:r>
      <w:r w:rsidR="002128D1" w:rsidRPr="002128D1">
        <w:t xml:space="preserve">Jointly Modeling Discrete and Continuous Traits </w:t>
      </w:r>
    </w:p>
    <w:p w14:paraId="4CBC2AF1" w14:textId="77777777" w:rsidR="002128D1" w:rsidRDefault="002128D1" w:rsidP="00F36D63">
      <w:pPr>
        <w:pStyle w:val="JamesManuscriptBody"/>
        <w:jc w:val="left"/>
      </w:pPr>
    </w:p>
    <w:p w14:paraId="65E87368" w14:textId="7A6B12FC" w:rsidR="00F36D63" w:rsidRDefault="00F36D63" w:rsidP="00F36D63">
      <w:pPr>
        <w:pStyle w:val="JamesManuscriptBody"/>
        <w:jc w:val="left"/>
        <w:sectPr w:rsidR="00F36D63" w:rsidSect="002128D1">
          <w:pgSz w:w="12240" w:h="15840"/>
          <w:pgMar w:top="1440" w:right="1440" w:bottom="1440" w:left="1440" w:header="708" w:footer="708" w:gutter="0"/>
          <w:lnNumType w:countBy="1" w:restart="continuous"/>
          <w:cols w:space="708"/>
          <w:docGrid w:linePitch="360"/>
        </w:sectPr>
      </w:pPr>
      <w:r>
        <w:t>Key words: rate variation</w:t>
      </w:r>
    </w:p>
    <w:p w14:paraId="17110EA1" w14:textId="2CDDC2B2" w:rsidR="002128D1" w:rsidRPr="00EF5110" w:rsidRDefault="002128D1" w:rsidP="00EF5110">
      <w:pPr>
        <w:pStyle w:val="JamesManuscriptBody"/>
        <w:jc w:val="center"/>
        <w:rPr>
          <w:i/>
          <w:iCs/>
        </w:rPr>
      </w:pPr>
      <w:r w:rsidRPr="00EF5110">
        <w:rPr>
          <w:i/>
          <w:iCs/>
        </w:rPr>
        <w:lastRenderedPageBreak/>
        <w:t>Abstract</w:t>
      </w:r>
    </w:p>
    <w:p w14:paraId="5282E707" w14:textId="2F1F01CE" w:rsidR="00103FFF" w:rsidRDefault="00874287" w:rsidP="00F36D63">
      <w:pPr>
        <w:pStyle w:val="JamesManuscriptBody"/>
        <w:jc w:val="left"/>
      </w:pPr>
      <w:r w:rsidRPr="00626766">
        <w:t xml:space="preserve">Rates of evolution have changed throughout the history of life and produced the rich diversity of morphology, </w:t>
      </w:r>
      <w:proofErr w:type="spellStart"/>
      <w:r w:rsidRPr="00626766">
        <w:t>behaviour</w:t>
      </w:r>
      <w:proofErr w:type="spellEnd"/>
      <w:r w:rsidRPr="00626766">
        <w:t>, and ecology that characterizes the biodiversity we see today. As such, models favoring variation in rates and states has fast become the rule, as opposed to the rare exception in empirical applications of comparative methods. The challenge then becomes how to model this heterogeneous process with the</w:t>
      </w:r>
      <w:r w:rsidRPr="00626766">
        <w:rPr>
          <w:rFonts w:eastAsia="Times New Roman"/>
          <w:lang w:val="en-CA"/>
        </w:rPr>
        <w:t xml:space="preserve"> limit</w:t>
      </w:r>
      <w:proofErr w:type="spellStart"/>
      <w:r w:rsidRPr="00626766">
        <w:t>ation</w:t>
      </w:r>
      <w:proofErr w:type="spellEnd"/>
      <w:r w:rsidRPr="00626766">
        <w:t xml:space="preserve"> that, for most comparative biologists, our data comes exclusively from </w:t>
      </w:r>
      <w:r w:rsidRPr="00626766">
        <w:rPr>
          <w:rFonts w:eastAsia="Times New Roman"/>
          <w:lang w:val="en-CA"/>
        </w:rPr>
        <w:t xml:space="preserve">extant </w:t>
      </w:r>
      <w:r w:rsidRPr="00626766">
        <w:t xml:space="preserve">species. Our model, which we call </w:t>
      </w:r>
      <w:r w:rsidRPr="00772589">
        <w:rPr>
          <w:rFonts w:ascii="Courier New" w:hAnsi="Courier New" w:cs="Courier New"/>
        </w:rPr>
        <w:t>hOUwie</w:t>
      </w:r>
      <w:r>
        <w:t xml:space="preserve">, uses </w:t>
      </w:r>
      <w:r w:rsidRPr="00626766">
        <w:t xml:space="preserve">hidden Markov models </w:t>
      </w:r>
      <w:r>
        <w:t xml:space="preserve">as </w:t>
      </w:r>
      <w:r w:rsidRPr="00626766">
        <w:t xml:space="preserve">a statistically rigorous way to learn about variation in the evolutionary process. </w:t>
      </w:r>
      <w:r w:rsidRPr="00772589">
        <w:rPr>
          <w:rFonts w:ascii="Courier New" w:hAnsi="Courier New" w:cs="Courier New"/>
        </w:rPr>
        <w:t>hOUwie</w:t>
      </w:r>
      <w:r w:rsidRPr="00626766">
        <w:t xml:space="preserve"> is composed of two processes: one describes the evolution of a discrete character (such as whether a mammal is a carnivore, herbivore, or omnivore) and the other the evolution of a continuous character (such as mammalian body size).</w:t>
      </w:r>
      <w:r w:rsidR="0017183D" w:rsidRPr="003046B2">
        <w:rPr>
          <w:i/>
          <w:iCs/>
        </w:rPr>
        <w:t xml:space="preserve"> </w:t>
      </w:r>
      <w:r w:rsidR="00103FFF">
        <w:br w:type="page"/>
      </w:r>
    </w:p>
    <w:p w14:paraId="6DF7DC07" w14:textId="1857E3A0" w:rsidR="00BF1D5F" w:rsidRDefault="00BF1D5F" w:rsidP="00D8713F">
      <w:pPr>
        <w:pStyle w:val="JamesManuscriptBody"/>
        <w:ind w:firstLine="720"/>
        <w:jc w:val="left"/>
        <w:rPr>
          <w:rFonts w:cs="Times New Roman"/>
        </w:rPr>
      </w:pPr>
      <w:r>
        <w:rPr>
          <w:rFonts w:cs="Times New Roman"/>
        </w:rPr>
        <w:lastRenderedPageBreak/>
        <w:t xml:space="preserve">The stinky flower has large flowers but is in a group with small flowers. The </w:t>
      </w:r>
      <w:r w:rsidR="00C67436">
        <w:rPr>
          <w:rFonts w:cs="Times New Roman"/>
        </w:rPr>
        <w:t xml:space="preserve">climatic region of arid has lots of perennials, but they are also found in cold climates. </w:t>
      </w:r>
      <w:proofErr w:type="spellStart"/>
      <w:r w:rsidR="00C67436">
        <w:rPr>
          <w:rFonts w:cs="Times New Roman"/>
        </w:rPr>
        <w:t>Hawaiin</w:t>
      </w:r>
      <w:proofErr w:type="spellEnd"/>
      <w:r w:rsidR="00C67436">
        <w:rPr>
          <w:rFonts w:cs="Times New Roman"/>
        </w:rPr>
        <w:t xml:space="preserve"> </w:t>
      </w:r>
      <w:proofErr w:type="spellStart"/>
      <w:r w:rsidR="00C67436">
        <w:rPr>
          <w:rFonts w:cs="Times New Roman"/>
        </w:rPr>
        <w:t>silverswords</w:t>
      </w:r>
      <w:proofErr w:type="spellEnd"/>
      <w:r w:rsidR="00C67436">
        <w:rPr>
          <w:rFonts w:cs="Times New Roman"/>
        </w:rPr>
        <w:t xml:space="preserve"> were all herbaceous, now they’re hard.</w:t>
      </w:r>
    </w:p>
    <w:p w14:paraId="445C3619" w14:textId="2EF0FBC7" w:rsidR="00D8713F" w:rsidRPr="00BD44F1" w:rsidRDefault="00DE3B42" w:rsidP="00D8713F">
      <w:pPr>
        <w:pStyle w:val="JamesManuscriptBody"/>
        <w:ind w:firstLine="720"/>
        <w:jc w:val="left"/>
        <w:rPr>
          <w:rFonts w:cs="Times New Roman"/>
        </w:rPr>
      </w:pPr>
      <w:r w:rsidRPr="00BD44F1">
        <w:rPr>
          <w:rFonts w:cs="Times New Roman"/>
        </w:rPr>
        <w:t>Questions of how plant life habit influence genome size evolution (</w:t>
      </w:r>
      <w:r w:rsidR="00E50C8E" w:rsidRPr="00BD44F1">
        <w:rPr>
          <w:rFonts w:cs="Times New Roman"/>
        </w:rPr>
        <w:t>Beaulieu et al. 2012</w:t>
      </w:r>
      <w:r w:rsidRPr="00BD44F1">
        <w:rPr>
          <w:rFonts w:cs="Times New Roman"/>
        </w:rPr>
        <w:t xml:space="preserve">), how substrate use alters limb length evolution </w:t>
      </w:r>
      <w:r w:rsidR="002D0095" w:rsidRPr="00BD44F1">
        <w:rPr>
          <w:rFonts w:cs="Times New Roman"/>
        </w:rPr>
        <w:fldChar w:fldCharType="begin"/>
      </w:r>
      <w:r w:rsidR="00BF1D5F">
        <w:rPr>
          <w:rFonts w:cs="Times New Roman"/>
        </w:rPr>
        <w:instrText xml:space="preserve"> ADDIN ZOTERO_ITEM CSL_CITATION {"citationID":"Sb3XijYC","properties":{"formattedCitation":"(Mahler et al. 2013)","plainCitation":"(Mahler et al. 2013)","noteIndex":0},"citationItems":[{"id":1030,"uris":["http://zotero.org/users/local/X8CzRyu0/items/G89ELCWH"],"itemData":{"id":1030,"type":"article-journal","container-title":"Science","issue":"6143","page":"292-295","title":"Exceptional convergence on the macroevolutionary landscape in island lizard radiations","volume":"341","author":[{"family":"Mahler","given":"D. Luke"},{"family":"Ingram","given":"Travis"},{"family":"Revell","given":"Liam J."},{"family":"Losos","given":"Jonathan B."}],"issued":{"date-parts":[["2013"]]}}}],"schema":"https://github.com/citation-style-language/schema/raw/master/csl-citation.json"} </w:instrText>
      </w:r>
      <w:r w:rsidR="002D0095" w:rsidRPr="00BD44F1">
        <w:rPr>
          <w:rFonts w:cs="Times New Roman"/>
        </w:rPr>
        <w:fldChar w:fldCharType="separate"/>
      </w:r>
      <w:r w:rsidR="002D0095" w:rsidRPr="00BD44F1">
        <w:rPr>
          <w:rFonts w:cs="Times New Roman"/>
          <w:noProof/>
        </w:rPr>
        <w:t>(Mahler et al. 2013)</w:t>
      </w:r>
      <w:r w:rsidR="002D0095" w:rsidRPr="00BD44F1">
        <w:rPr>
          <w:rFonts w:cs="Times New Roman"/>
        </w:rPr>
        <w:fldChar w:fldCharType="end"/>
      </w:r>
      <w:r w:rsidR="002D0095" w:rsidRPr="00BD44F1">
        <w:rPr>
          <w:rFonts w:cs="Times New Roman"/>
        </w:rPr>
        <w:t xml:space="preserve">, </w:t>
      </w:r>
      <w:r w:rsidRPr="00BD44F1">
        <w:rPr>
          <w:rFonts w:cs="Times New Roman"/>
        </w:rPr>
        <w:t xml:space="preserve">or how tooth morphology slowly changes in response to habitat and diet </w:t>
      </w:r>
      <w:r w:rsidR="002D0095" w:rsidRPr="00BD44F1">
        <w:rPr>
          <w:rFonts w:cs="Times New Roman"/>
        </w:rPr>
        <w:fldChar w:fldCharType="begin"/>
      </w:r>
      <w:r w:rsidR="00BF1D5F">
        <w:rPr>
          <w:rFonts w:cs="Times New Roman"/>
        </w:rPr>
        <w:instrText xml:space="preserve"> ADDIN ZOTERO_ITEM CSL_CITATION {"citationID":"jRkyaJTt","properties":{"formattedCitation":"(Toljagi\\uc0\\u263{} et al. 2018)","plainCitation":"(Toljagić et al. 2018)","noteIndex":0},"citationItems":[{"id":1347,"uris":["http://zotero.org/users/local/X8CzRyu0/items/2WNW56KH"],"itemData":{"id":1347,"type":"article-journal","abstract":"Abstract.  The Late Cretaceous appearance of grasses, followed by the Cenozoic advancement of grasslands as dominant biomes, has contributed to the evolution of","container-title":"Systematic Biology","DOI":"10.1093/sysbio/syx059","ISSN":"1063-5157","issue":"1","journalAbbreviation":"Syst Biol","language":"en","page":"145-157","source":"academic.oup.com","title":"Millions of Years Behind: Slow Adaptation of Ruminants to Grasslands","title-short":"Millions of Years Behind","volume":"67","author":[{"family":"Toljagić","given":"Olja"},{"family":"Voje","given":"Kjetil L."},{"family":"Matschiner","given":"Michael"},{"family":"Liow","given":"Lee Hsiang"},{"family":"Hansen","given":"Thomas F."}],"issued":{"date-parts":[["2018",1,1]]}}}],"schema":"https://github.com/citation-style-language/schema/raw/master/csl-citation.json"} </w:instrText>
      </w:r>
      <w:r w:rsidR="002D0095" w:rsidRPr="00BD44F1">
        <w:rPr>
          <w:rFonts w:cs="Times New Roman"/>
        </w:rPr>
        <w:fldChar w:fldCharType="separate"/>
      </w:r>
      <w:r w:rsidR="002D0095" w:rsidRPr="00BD44F1">
        <w:rPr>
          <w:rFonts w:cs="Times New Roman"/>
        </w:rPr>
        <w:t>(</w:t>
      </w:r>
      <w:proofErr w:type="spellStart"/>
      <w:r w:rsidR="002D0095" w:rsidRPr="00BD44F1">
        <w:rPr>
          <w:rFonts w:cs="Times New Roman"/>
        </w:rPr>
        <w:t>Toljagić</w:t>
      </w:r>
      <w:proofErr w:type="spellEnd"/>
      <w:r w:rsidR="002D0095" w:rsidRPr="00BD44F1">
        <w:rPr>
          <w:rFonts w:cs="Times New Roman"/>
        </w:rPr>
        <w:t xml:space="preserve"> et al. 2018)</w:t>
      </w:r>
      <w:r w:rsidR="002D0095" w:rsidRPr="00BD44F1">
        <w:rPr>
          <w:rFonts w:cs="Times New Roman"/>
        </w:rPr>
        <w:fldChar w:fldCharType="end"/>
      </w:r>
      <w:r w:rsidRPr="00BD44F1">
        <w:rPr>
          <w:rFonts w:cs="Times New Roman"/>
        </w:rPr>
        <w:t xml:space="preserve"> are evidence of a recur</w:t>
      </w:r>
      <w:r w:rsidR="00BE358B" w:rsidRPr="00BD44F1">
        <w:rPr>
          <w:rFonts w:cs="Times New Roman"/>
        </w:rPr>
        <w:t>r</w:t>
      </w:r>
      <w:r w:rsidRPr="00BD44F1">
        <w:rPr>
          <w:rFonts w:cs="Times New Roman"/>
        </w:rPr>
        <w:t xml:space="preserve">ing interest in testing whether </w:t>
      </w:r>
      <w:r w:rsidR="001C47DC" w:rsidRPr="00BD44F1">
        <w:rPr>
          <w:rFonts w:cs="Times New Roman"/>
        </w:rPr>
        <w:t xml:space="preserve">evolutionary </w:t>
      </w:r>
      <w:r w:rsidRPr="00BD44F1">
        <w:rPr>
          <w:rFonts w:cs="Times New Roman"/>
        </w:rPr>
        <w:t xml:space="preserve">changes in one variable </w:t>
      </w:r>
      <w:r w:rsidR="00FC1D63" w:rsidRPr="00BD44F1">
        <w:rPr>
          <w:rFonts w:cs="Times New Roman"/>
        </w:rPr>
        <w:t xml:space="preserve">is </w:t>
      </w:r>
      <w:r w:rsidR="00EF5110" w:rsidRPr="00BD44F1">
        <w:rPr>
          <w:rFonts w:cs="Times New Roman"/>
        </w:rPr>
        <w:t>linked</w:t>
      </w:r>
      <w:r w:rsidR="00FC1D63" w:rsidRPr="00BD44F1">
        <w:rPr>
          <w:rFonts w:cs="Times New Roman"/>
        </w:rPr>
        <w:t xml:space="preserve"> </w:t>
      </w:r>
      <w:r w:rsidR="00EF5110" w:rsidRPr="00BD44F1">
        <w:rPr>
          <w:rFonts w:cs="Times New Roman"/>
        </w:rPr>
        <w:t xml:space="preserve">to </w:t>
      </w:r>
      <w:r w:rsidRPr="00BD44F1">
        <w:rPr>
          <w:rFonts w:cs="Times New Roman"/>
        </w:rPr>
        <w:t xml:space="preserve">change </w:t>
      </w:r>
      <w:r w:rsidR="00EF5110" w:rsidRPr="00BD44F1">
        <w:rPr>
          <w:rFonts w:cs="Times New Roman"/>
        </w:rPr>
        <w:t xml:space="preserve">in </w:t>
      </w:r>
      <w:r w:rsidRPr="00BD44F1">
        <w:rPr>
          <w:rFonts w:cs="Times New Roman"/>
        </w:rPr>
        <w:t xml:space="preserve">another. </w:t>
      </w:r>
      <w:r w:rsidR="00447E30" w:rsidRPr="00BD44F1">
        <w:rPr>
          <w:rFonts w:cs="Times New Roman"/>
        </w:rPr>
        <w:t>To study questions such as these, o</w:t>
      </w:r>
      <w:r w:rsidR="005A2685" w:rsidRPr="00BD44F1">
        <w:rPr>
          <w:rFonts w:cs="Times New Roman"/>
        </w:rPr>
        <w:t xml:space="preserve">ne </w:t>
      </w:r>
      <w:r w:rsidR="00E50C8E" w:rsidRPr="00BD44F1">
        <w:rPr>
          <w:rFonts w:cs="Times New Roman"/>
        </w:rPr>
        <w:t xml:space="preserve">very </w:t>
      </w:r>
      <w:r w:rsidR="005A2685" w:rsidRPr="00BD44F1">
        <w:rPr>
          <w:rFonts w:cs="Times New Roman"/>
        </w:rPr>
        <w:t xml:space="preserve">common phylogenetic comparative </w:t>
      </w:r>
      <w:r w:rsidR="00C4199C" w:rsidRPr="00BD44F1">
        <w:rPr>
          <w:rFonts w:cs="Times New Roman"/>
        </w:rPr>
        <w:t>approach</w:t>
      </w:r>
      <w:r w:rsidR="00DC454D" w:rsidRPr="00BD44F1">
        <w:rPr>
          <w:rFonts w:cs="Times New Roman"/>
        </w:rPr>
        <w:t xml:space="preserve"> is to employ an</w:t>
      </w:r>
      <w:r w:rsidR="005A2685" w:rsidRPr="00BD44F1">
        <w:rPr>
          <w:rFonts w:cs="Times New Roman"/>
        </w:rPr>
        <w:t xml:space="preserve"> Ornstein-</w:t>
      </w:r>
      <w:proofErr w:type="spellStart"/>
      <w:r w:rsidR="005A2685" w:rsidRPr="00BD44F1">
        <w:rPr>
          <w:rFonts w:cs="Times New Roman"/>
        </w:rPr>
        <w:t>Uhlenbeck</w:t>
      </w:r>
      <w:proofErr w:type="spellEnd"/>
      <w:r w:rsidR="005A2685" w:rsidRPr="00BD44F1">
        <w:rPr>
          <w:rFonts w:cs="Times New Roman"/>
        </w:rPr>
        <w:t xml:space="preserve"> (OU) model,</w:t>
      </w:r>
      <w:r w:rsidR="00E50C8E" w:rsidRPr="00BD44F1">
        <w:rPr>
          <w:rFonts w:cs="Times New Roman"/>
        </w:rPr>
        <w:t xml:space="preserve"> which</w:t>
      </w:r>
      <w:r w:rsidR="005A2685" w:rsidRPr="00BD44F1">
        <w:rPr>
          <w:rFonts w:cs="Times New Roman"/>
        </w:rPr>
        <w:t xml:space="preserve"> </w:t>
      </w:r>
      <w:r w:rsidR="0049180B" w:rsidRPr="00BD44F1">
        <w:rPr>
          <w:rFonts w:cs="Times New Roman"/>
        </w:rPr>
        <w:t xml:space="preserve">assumes distinct regimes, described by the evolution of a discrete character, are known completely </w:t>
      </w:r>
      <w:r w:rsidR="0049180B" w:rsidRPr="00BD44F1">
        <w:rPr>
          <w:rFonts w:cs="Times New Roman"/>
          <w:i/>
        </w:rPr>
        <w:t>a priori</w:t>
      </w:r>
      <w:r w:rsidR="005A2685" w:rsidRPr="00BD44F1">
        <w:rPr>
          <w:rFonts w:cs="Times New Roman"/>
        </w:rPr>
        <w:t xml:space="preserve"> </w:t>
      </w:r>
      <w:r w:rsidR="005A2685" w:rsidRPr="00BD44F1">
        <w:rPr>
          <w:rFonts w:cs="Times New Roman"/>
        </w:rPr>
        <w:fldChar w:fldCharType="begin"/>
      </w:r>
      <w:r w:rsidR="00BF1D5F">
        <w:rPr>
          <w:rFonts w:cs="Times New Roman"/>
        </w:rPr>
        <w:instrText xml:space="preserve"> ADDIN ZOTERO_ITEM CSL_CITATION {"citationID":"yUVECzWV","properties":{"formattedCitation":"(Butler and King 2004; Hansen et al. 2008; Beaulieu et al. 2012)","plainCitation":"(Butler and King 2004; Hansen et al. 2008; Beaulieu et al. 2012)","dontUpdate":true,"noteIndex":0},"citationItems":[{"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schema":"https://github.com/citation-style-language/schema/raw/master/csl-citation.json"} </w:instrText>
      </w:r>
      <w:r w:rsidR="005A2685" w:rsidRPr="00BD44F1">
        <w:rPr>
          <w:rFonts w:cs="Times New Roman"/>
        </w:rPr>
        <w:fldChar w:fldCharType="separate"/>
      </w:r>
      <w:r w:rsidR="005A2685" w:rsidRPr="00BD44F1">
        <w:rPr>
          <w:rFonts w:cs="Times New Roman"/>
          <w:noProof/>
        </w:rPr>
        <w:t>(e.g., Butler and King 2004; Hansen et al. 2008; Beaulieu et al. 2012)</w:t>
      </w:r>
      <w:r w:rsidR="005A2685" w:rsidRPr="00BD44F1">
        <w:rPr>
          <w:rFonts w:cs="Times New Roman"/>
        </w:rPr>
        <w:fldChar w:fldCharType="end"/>
      </w:r>
      <w:r w:rsidR="0049180B" w:rsidRPr="00BD44F1">
        <w:rPr>
          <w:rFonts w:cs="Times New Roman"/>
        </w:rPr>
        <w:t>,</w:t>
      </w:r>
      <w:r w:rsidR="005A2685" w:rsidRPr="00BD44F1">
        <w:rPr>
          <w:rFonts w:cs="Times New Roman"/>
        </w:rPr>
        <w:t xml:space="preserve"> or </w:t>
      </w:r>
      <w:r w:rsidR="00194BCF" w:rsidRPr="00BD44F1">
        <w:rPr>
          <w:rFonts w:cs="Times New Roman"/>
        </w:rPr>
        <w:t>assumes that</w:t>
      </w:r>
      <w:r w:rsidR="000904F8" w:rsidRPr="00BD44F1">
        <w:rPr>
          <w:rFonts w:cs="Times New Roman"/>
        </w:rPr>
        <w:t xml:space="preserve"> “shifts” in regimes </w:t>
      </w:r>
      <w:r w:rsidR="00194BCF" w:rsidRPr="00BD44F1">
        <w:rPr>
          <w:rFonts w:cs="Times New Roman"/>
        </w:rPr>
        <w:t>can be</w:t>
      </w:r>
      <w:r w:rsidR="000904F8" w:rsidRPr="00BD44F1">
        <w:rPr>
          <w:rFonts w:cs="Times New Roman"/>
        </w:rPr>
        <w:t xml:space="preserve"> inferred directly from the distribution of the continuous trait </w:t>
      </w:r>
      <w:r w:rsidR="005A2685" w:rsidRPr="00BD44F1">
        <w:rPr>
          <w:rFonts w:cs="Times New Roman"/>
        </w:rPr>
        <w:fldChar w:fldCharType="begin"/>
      </w:r>
      <w:r w:rsidR="00BF1D5F">
        <w:rPr>
          <w:rFonts w:cs="Times New Roman"/>
        </w:rPr>
        <w:instrText xml:space="preserve"> ADDIN ZOTERO_ITEM CSL_CITATION {"citationID":"53zD9OYC","properties":{"custom":"(e.g. Ingram and Mahler 2013; Uyeda and Harmon 2014; Khabbazian et al. 2016)","formattedCitation":"(e.g. Ingram and Mahler 2013; Uyeda and Harmon 2014; Khabbazian et al. 2016)","plainCitation":"(e.g. Ingram and Mahler 2013; Uyeda and Harmon 2014; Khabbazian et al. 2016)","noteIndex":0},"citationItems":[{"id":"RswW8tsM/qMD1z7oZ","uris":["http://zotero.org/users/local/X8CzRyu0/items/BVWGHUSH"],"itemData":{"id":7391,"type":"article-journal","container-title":"Methods in ecology and evolution","issue":"5","note":"ISBN: 2041-210X\npublisher: Wiley Online Library","page":"416-425","title":"SURFACE: detecting convergent evolution from comparative data by fitting Ornstein‐Uhlenbeck models with stepwise Akaike Information Criterion","volume":"4","author":[{"family":"Ingram","given":"Travis"},{"family":"Mahler","given":"D. Luke"}],"issued":{"date-parts":[["2013"]]}},"label":"page"},{"id":7392,"uris":["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sidR="005A2685" w:rsidRPr="00BD44F1">
        <w:rPr>
          <w:rFonts w:cs="Times New Roman"/>
        </w:rPr>
        <w:fldChar w:fldCharType="separate"/>
      </w:r>
      <w:r w:rsidR="00BF1D5F">
        <w:rPr>
          <w:rFonts w:cs="Times New Roman"/>
          <w:noProof/>
        </w:rPr>
        <w:t>(e.g. Ingram and Mahler 2013; Uyeda and Harmon 2014; Khabbazian et al. 2016)</w:t>
      </w:r>
      <w:r w:rsidR="005A2685" w:rsidRPr="00BD44F1">
        <w:rPr>
          <w:rFonts w:cs="Times New Roman"/>
        </w:rPr>
        <w:fldChar w:fldCharType="end"/>
      </w:r>
      <w:r w:rsidR="005A2685" w:rsidRPr="00BD44F1">
        <w:rPr>
          <w:rFonts w:cs="Times New Roman"/>
        </w:rPr>
        <w:t xml:space="preserve">. </w:t>
      </w:r>
      <w:r w:rsidR="00194BCF" w:rsidRPr="00BD44F1">
        <w:rPr>
          <w:rFonts w:cs="Times New Roman"/>
        </w:rPr>
        <w:t>While</w:t>
      </w:r>
      <w:r w:rsidR="005A2685" w:rsidRPr="00BD44F1">
        <w:rPr>
          <w:rFonts w:cs="Times New Roman"/>
        </w:rPr>
        <w:t xml:space="preserve"> these approaches are </w:t>
      </w:r>
      <w:r w:rsidR="007D06F6" w:rsidRPr="00BD44F1">
        <w:rPr>
          <w:rFonts w:cs="Times New Roman"/>
        </w:rPr>
        <w:t>practical</w:t>
      </w:r>
      <w:r w:rsidR="005A2685" w:rsidRPr="00BD44F1">
        <w:rPr>
          <w:rFonts w:cs="Times New Roman"/>
        </w:rPr>
        <w:t xml:space="preserve">, </w:t>
      </w:r>
      <w:r w:rsidR="007D06F6" w:rsidRPr="00BD44F1">
        <w:rPr>
          <w:rFonts w:cs="Times New Roman"/>
        </w:rPr>
        <w:t xml:space="preserve">they </w:t>
      </w:r>
      <w:r w:rsidR="005A2685" w:rsidRPr="00BD44F1">
        <w:rPr>
          <w:rFonts w:cs="Times New Roman"/>
        </w:rPr>
        <w:t>assume that the combination of independently estimated discrete and continuous models will produce a joint model</w:t>
      </w:r>
      <w:r w:rsidR="00800B99" w:rsidRPr="00BD44F1">
        <w:rPr>
          <w:rFonts w:cs="Times New Roman"/>
        </w:rPr>
        <w:t xml:space="preserve">, but </w:t>
      </w:r>
      <w:r w:rsidR="007D06F6" w:rsidRPr="00BD44F1">
        <w:rPr>
          <w:rFonts w:cs="Times New Roman"/>
        </w:rPr>
        <w:t xml:space="preserve">with </w:t>
      </w:r>
      <w:r w:rsidR="00800B99" w:rsidRPr="00BD44F1">
        <w:rPr>
          <w:rFonts w:cs="Times New Roman"/>
        </w:rPr>
        <w:t xml:space="preserve">the discrete trait being the </w:t>
      </w:r>
      <w:r w:rsidR="007D06F6" w:rsidRPr="00BD44F1">
        <w:rPr>
          <w:rFonts w:cs="Times New Roman"/>
        </w:rPr>
        <w:t xml:space="preserve">driving </w:t>
      </w:r>
      <w:r w:rsidR="00800B99" w:rsidRPr="00BD44F1">
        <w:rPr>
          <w:rFonts w:cs="Times New Roman"/>
        </w:rPr>
        <w:t xml:space="preserve">force </w:t>
      </w:r>
      <w:r w:rsidR="007D06F6" w:rsidRPr="00BD44F1">
        <w:rPr>
          <w:rFonts w:cs="Times New Roman"/>
        </w:rPr>
        <w:t>underlying</w:t>
      </w:r>
      <w:r w:rsidR="00800B99" w:rsidRPr="00BD44F1">
        <w:rPr>
          <w:rFonts w:cs="Times New Roman"/>
        </w:rPr>
        <w:t xml:space="preserve"> the evolution of the continuous character</w:t>
      </w:r>
      <w:r w:rsidR="005A2685" w:rsidRPr="00BD44F1">
        <w:rPr>
          <w:rFonts w:cs="Times New Roman"/>
        </w:rPr>
        <w:t xml:space="preserve">. </w:t>
      </w:r>
      <w:r w:rsidR="007925D4" w:rsidRPr="00BD44F1">
        <w:rPr>
          <w:rFonts w:cs="Times New Roman"/>
        </w:rPr>
        <w:t>H</w:t>
      </w:r>
      <w:r w:rsidR="00B40827" w:rsidRPr="00BD44F1">
        <w:rPr>
          <w:rFonts w:cs="Times New Roman"/>
        </w:rPr>
        <w:t>owever, e</w:t>
      </w:r>
      <w:r w:rsidRPr="00BD44F1">
        <w:rPr>
          <w:rFonts w:cs="Times New Roman"/>
        </w:rPr>
        <w:t xml:space="preserve">volution is rarely as simple as cause and effect, and a more realistic view of evolutionary change </w:t>
      </w:r>
      <w:r w:rsidR="009B633F" w:rsidRPr="00BD44F1">
        <w:rPr>
          <w:rFonts w:cs="Times New Roman"/>
        </w:rPr>
        <w:t>is one which takes</w:t>
      </w:r>
      <w:r w:rsidRPr="00BD44F1">
        <w:rPr>
          <w:rFonts w:cs="Times New Roman"/>
        </w:rPr>
        <w:t xml:space="preserve"> a dialectical approach </w:t>
      </w:r>
      <w:r w:rsidR="00F02106" w:rsidRPr="00BD44F1">
        <w:rPr>
          <w:rFonts w:cs="Times New Roman"/>
        </w:rPr>
        <w:fldChar w:fldCharType="begin"/>
      </w:r>
      <w:r w:rsidR="00BF1D5F">
        <w:rPr>
          <w:rFonts w:cs="Times New Roman"/>
        </w:rPr>
        <w:instrText xml:space="preserve"> ADDIN ZOTERO_ITEM CSL_CITATION {"citationID":"zA6f76TY","properties":{"formattedCitation":"(Levins and Lewontin 1985)","plainCitation":"(Levins and Lewontin 1985)","noteIndex":0},"citationItems":[{"id":8471,"uris":["http://zotero.org/users/local/X8CzRyu0/items/WUECRY2Y"],"itemData":{"id":8471,"type":"book","ISBN":"0-674-20283-X","publisher":"Harvard University Press","title":"The dialectical biologist","author":[{"family":"Levins","given":"Richard"},{"family":"Lewontin","given":"Richard"}],"issued":{"date-parts":[["1985"]]}}}],"schema":"https://github.com/citation-style-language/schema/raw/master/csl-citation.json"} </w:instrText>
      </w:r>
      <w:r w:rsidR="00F02106" w:rsidRPr="00BD44F1">
        <w:rPr>
          <w:rFonts w:cs="Times New Roman"/>
        </w:rPr>
        <w:fldChar w:fldCharType="separate"/>
      </w:r>
      <w:r w:rsidR="00F02106" w:rsidRPr="00BD44F1">
        <w:rPr>
          <w:rFonts w:cs="Times New Roman"/>
          <w:noProof/>
        </w:rPr>
        <w:t>(Levins and Lewontin 1985)</w:t>
      </w:r>
      <w:r w:rsidR="00F02106" w:rsidRPr="00BD44F1">
        <w:rPr>
          <w:rFonts w:cs="Times New Roman"/>
        </w:rPr>
        <w:fldChar w:fldCharType="end"/>
      </w:r>
      <w:r w:rsidR="006C1E22" w:rsidRPr="00BD44F1">
        <w:rPr>
          <w:rFonts w:cs="Times New Roman"/>
        </w:rPr>
        <w:t xml:space="preserve"> – namely, w</w:t>
      </w:r>
      <w:r w:rsidR="00FB3906" w:rsidRPr="00BD44F1">
        <w:rPr>
          <w:rFonts w:cs="Times New Roman"/>
        </w:rPr>
        <w:t>e suspect that as often as</w:t>
      </w:r>
      <w:r w:rsidR="00383A02" w:rsidRPr="00BD44F1">
        <w:rPr>
          <w:rFonts w:cs="Times New Roman"/>
        </w:rPr>
        <w:t xml:space="preserve"> a discrete character </w:t>
      </w:r>
      <w:r w:rsidR="00FB3906" w:rsidRPr="00BD44F1">
        <w:rPr>
          <w:rFonts w:cs="Times New Roman"/>
        </w:rPr>
        <w:t xml:space="preserve">causes </w:t>
      </w:r>
      <w:r w:rsidR="00383A02" w:rsidRPr="00BD44F1">
        <w:rPr>
          <w:rFonts w:cs="Times New Roman"/>
        </w:rPr>
        <w:t xml:space="preserve">change in the continuous character, continuous characters </w:t>
      </w:r>
      <w:r w:rsidR="00FB3906" w:rsidRPr="00BD44F1">
        <w:rPr>
          <w:rFonts w:cs="Times New Roman"/>
        </w:rPr>
        <w:t xml:space="preserve">also </w:t>
      </w:r>
      <w:r w:rsidR="00383A02" w:rsidRPr="00BD44F1">
        <w:rPr>
          <w:rFonts w:cs="Times New Roman"/>
        </w:rPr>
        <w:t>influence discrete character evolution</w:t>
      </w:r>
      <w:r w:rsidR="00604851" w:rsidRPr="00BD44F1">
        <w:rPr>
          <w:rFonts w:cs="Times New Roman"/>
        </w:rPr>
        <w:t>, or at the very minimum, help provide information about this evolution</w:t>
      </w:r>
      <w:r w:rsidR="00383A02" w:rsidRPr="00BD44F1">
        <w:rPr>
          <w:rFonts w:cs="Times New Roman"/>
        </w:rPr>
        <w:t xml:space="preserve">. </w:t>
      </w:r>
    </w:p>
    <w:p w14:paraId="64E7C665" w14:textId="7944375B" w:rsidR="001863CA" w:rsidRPr="00BD44F1" w:rsidRDefault="007A2BA6" w:rsidP="00BD44F1">
      <w:pPr>
        <w:pStyle w:val="JamesManuscriptBody"/>
        <w:ind w:firstLine="720"/>
        <w:jc w:val="left"/>
        <w:rPr>
          <w:rFonts w:cs="Times New Roman"/>
        </w:rPr>
      </w:pPr>
      <w:r w:rsidRPr="00BD44F1">
        <w:rPr>
          <w:rFonts w:cs="Times New Roman"/>
        </w:rPr>
        <w:t xml:space="preserve">Progress along these lines has mostly involved acknowledging uncertainty in the evolution of the discrete character by way of stochastic maps. That is, a </w:t>
      </w:r>
      <w:r w:rsidR="00DB44E0" w:rsidRPr="00BD44F1">
        <w:rPr>
          <w:rFonts w:cs="Times New Roman"/>
        </w:rPr>
        <w:t>large set of alternative</w:t>
      </w:r>
      <w:r w:rsidRPr="00BD44F1">
        <w:rPr>
          <w:rFonts w:cs="Times New Roman"/>
        </w:rPr>
        <w:t xml:space="preserve"> reconstructions of the discrete character are obtained</w:t>
      </w:r>
      <w:r w:rsidR="00604851" w:rsidRPr="00BD44F1">
        <w:rPr>
          <w:rFonts w:cs="Times New Roman"/>
        </w:rPr>
        <w:t xml:space="preserve"> completely uninformed by the continuous </w:t>
      </w:r>
      <w:r w:rsidR="00604851" w:rsidRPr="00BD44F1">
        <w:rPr>
          <w:rFonts w:cs="Times New Roman"/>
        </w:rPr>
        <w:lastRenderedPageBreak/>
        <w:t>trait’s evolution</w:t>
      </w:r>
      <w:r w:rsidRPr="00BD44F1">
        <w:rPr>
          <w:rFonts w:cs="Times New Roman"/>
        </w:rPr>
        <w:t>, then the likelihood of the continuous character becomes the average of the likelihoods across these maps</w:t>
      </w:r>
      <w:r w:rsidR="007D06F6" w:rsidRPr="00BD44F1">
        <w:rPr>
          <w:rFonts w:cs="Times New Roman"/>
        </w:rPr>
        <w:t xml:space="preserve"> (e.g., Revell 2012)</w:t>
      </w:r>
      <w:r w:rsidRPr="00BD44F1">
        <w:rPr>
          <w:rFonts w:cs="Times New Roman"/>
        </w:rPr>
        <w:t>. The advantage of this approach is that there is an explicit model for how regimes change through time, but the evolution of these regimes remains entirely independent of the continuous trait</w:t>
      </w:r>
      <w:r w:rsidR="007D06F6" w:rsidRPr="00BD44F1">
        <w:rPr>
          <w:rFonts w:cs="Times New Roman"/>
        </w:rPr>
        <w:t>,</w:t>
      </w:r>
      <w:r w:rsidRPr="00BD44F1">
        <w:rPr>
          <w:rFonts w:cs="Times New Roman"/>
        </w:rPr>
        <w:t xml:space="preserve"> and the probability of these regimes is not explicitly considered. For example, it </w:t>
      </w:r>
      <w:r w:rsidR="007D06F6" w:rsidRPr="00BD44F1">
        <w:rPr>
          <w:rFonts w:cs="Times New Roman"/>
        </w:rPr>
        <w:t xml:space="preserve">may be possible that the model </w:t>
      </w:r>
      <w:r w:rsidR="0063615F" w:rsidRPr="00BD44F1">
        <w:rPr>
          <w:rFonts w:cs="Times New Roman"/>
        </w:rPr>
        <w:t>which</w:t>
      </w:r>
      <w:r w:rsidR="007D06F6" w:rsidRPr="00BD44F1">
        <w:rPr>
          <w:rFonts w:cs="Times New Roman"/>
        </w:rPr>
        <w:t xml:space="preserve"> best</w:t>
      </w:r>
      <w:r w:rsidRPr="00BD44F1">
        <w:rPr>
          <w:rFonts w:cs="Times New Roman"/>
        </w:rPr>
        <w:t xml:space="preserve"> fits the discrete data generates stochastic maps which do not fit the continuous data. A promising approach was recently described for detecting adaptive codon evolution (Jones et al 2020), where a set of maps obtained for a discrete phenotype under a standard Markov process is optimized along with parameters associated with genotype properties, thus forcing </w:t>
      </w:r>
      <w:r w:rsidR="007D06F6" w:rsidRPr="00BD44F1">
        <w:rPr>
          <w:rFonts w:cs="Times New Roman"/>
        </w:rPr>
        <w:t>an emergent</w:t>
      </w:r>
      <w:r w:rsidRPr="00BD44F1">
        <w:rPr>
          <w:rFonts w:cs="Times New Roman"/>
        </w:rPr>
        <w:t xml:space="preserve"> dependency between the two. Similarly, May and Moore (2020) developed a joint model for discrete and continuous characters under a state-d</w:t>
      </w:r>
      <w:r w:rsidR="00DB44E0" w:rsidRPr="00BD44F1">
        <w:rPr>
          <w:rFonts w:cs="Times New Roman"/>
        </w:rPr>
        <w:t xml:space="preserve">ependent Brownian motion model. Their approach takes advantage of a Bayesian framework </w:t>
      </w:r>
      <w:proofErr w:type="gramStart"/>
      <w:r w:rsidR="00DB44E0" w:rsidRPr="00BD44F1">
        <w:rPr>
          <w:rFonts w:cs="Times New Roman"/>
        </w:rPr>
        <w:t>through the use of</w:t>
      </w:r>
      <w:proofErr w:type="gramEnd"/>
      <w:r w:rsidR="00DB44E0" w:rsidRPr="00BD44F1">
        <w:rPr>
          <w:rFonts w:cs="Times New Roman"/>
        </w:rPr>
        <w:t xml:space="preserve"> priors in order to accommodate variation in the “background” rate of evolution in the continuous trait (i.e., rate variation across lineages that is independent of the discrete character under consideration). </w:t>
      </w:r>
      <w:r w:rsidRPr="00BD44F1">
        <w:rPr>
          <w:rFonts w:cs="Times New Roman"/>
        </w:rPr>
        <w:t xml:space="preserve">The </w:t>
      </w:r>
      <w:r w:rsidR="005D4456" w:rsidRPr="00BD44F1">
        <w:rPr>
          <w:rFonts w:cs="Times New Roman"/>
        </w:rPr>
        <w:t xml:space="preserve">novel </w:t>
      </w:r>
      <w:r w:rsidRPr="00BD44F1">
        <w:rPr>
          <w:rFonts w:cs="Times New Roman"/>
        </w:rPr>
        <w:t>Bayesian pipeline recently developed by Tribble et al. (2021) is the first attempt that we are aware of for jointly modeling discrete and continuous traits under an OU framework. Their approach samples discrete stochastic mappings</w:t>
      </w:r>
      <w:r w:rsidR="00604851" w:rsidRPr="00BD44F1">
        <w:rPr>
          <w:rFonts w:cs="Times New Roman"/>
        </w:rPr>
        <w:t xml:space="preserve"> informed by the discrete trait</w:t>
      </w:r>
      <w:r w:rsidRPr="00BD44F1">
        <w:rPr>
          <w:rFonts w:cs="Times New Roman"/>
        </w:rPr>
        <w:t xml:space="preserve"> along with regime mappings which were informed by the continuous trait while accounting for the potential of hidden variation. This method allows for a more effective test of correlation between the discrete and continuous characters.</w:t>
      </w:r>
      <w:r w:rsidR="002912B4" w:rsidRPr="00BD44F1">
        <w:rPr>
          <w:rFonts w:cs="Times New Roman"/>
        </w:rPr>
        <w:t xml:space="preserve"> </w:t>
      </w:r>
      <w:r w:rsidR="00A16394" w:rsidRPr="00BD44F1">
        <w:rPr>
          <w:rFonts w:cs="Times New Roman"/>
        </w:rPr>
        <w:t>One drawback, however, is that they do not explicitly account for the joint probability of the discrete and continuous parameter estimates together. They assume that the combination of independently estimated discrete and continuous models produces a joint estimate.</w:t>
      </w:r>
    </w:p>
    <w:p w14:paraId="7652FDDA" w14:textId="22799D29" w:rsidR="001F603E" w:rsidRPr="00BD44F1" w:rsidRDefault="00E222A4" w:rsidP="00BD44F1">
      <w:pPr>
        <w:pStyle w:val="JamesManuscriptBody"/>
        <w:ind w:firstLine="720"/>
        <w:jc w:val="left"/>
        <w:rPr>
          <w:rFonts w:eastAsiaTheme="minorEastAsia" w:cs="Times New Roman"/>
        </w:rPr>
      </w:pPr>
      <w:r w:rsidRPr="00BD44F1">
        <w:rPr>
          <w:rFonts w:cs="Times New Roman"/>
        </w:rPr>
        <w:lastRenderedPageBreak/>
        <w:t xml:space="preserve">Here </w:t>
      </w:r>
      <w:r w:rsidRPr="00BD44F1">
        <w:rPr>
          <w:rFonts w:eastAsiaTheme="minorEastAsia" w:cs="Times New Roman"/>
        </w:rPr>
        <w:t xml:space="preserve">we propose </w:t>
      </w:r>
      <w:r w:rsidR="007D06F6" w:rsidRPr="00BD44F1">
        <w:rPr>
          <w:rFonts w:eastAsiaTheme="minorEastAsia" w:cs="Times New Roman"/>
        </w:rPr>
        <w:t>an explicitly</w:t>
      </w:r>
      <w:r w:rsidRPr="00BD44F1">
        <w:rPr>
          <w:rFonts w:cs="Times New Roman"/>
        </w:rPr>
        <w:t xml:space="preserve"> joint estimate </w:t>
      </w:r>
      <w:r w:rsidR="007D06F6" w:rsidRPr="00BD44F1">
        <w:rPr>
          <w:rFonts w:cs="Times New Roman"/>
        </w:rPr>
        <w:t xml:space="preserve">of the </w:t>
      </w:r>
      <w:r w:rsidRPr="00BD44F1">
        <w:rPr>
          <w:rFonts w:cs="Times New Roman"/>
        </w:rPr>
        <w:t xml:space="preserve">likelihood </w:t>
      </w:r>
      <w:r w:rsidR="007D06F6" w:rsidRPr="00BD44F1">
        <w:rPr>
          <w:rFonts w:cs="Times New Roman"/>
        </w:rPr>
        <w:t>for a</w:t>
      </w:r>
      <w:r w:rsidRPr="00BD44F1">
        <w:rPr>
          <w:rFonts w:cs="Times New Roman"/>
        </w:rPr>
        <w:t xml:space="preserve"> discrete and continuous character</w:t>
      </w:r>
      <w:r w:rsidR="007D06F6" w:rsidRPr="00BD44F1">
        <w:rPr>
          <w:rFonts w:cs="Times New Roman"/>
        </w:rPr>
        <w:t xml:space="preserve"> by</w:t>
      </w:r>
      <w:r w:rsidRPr="00BD44F1">
        <w:rPr>
          <w:rFonts w:cs="Times New Roman"/>
        </w:rPr>
        <w:t xml:space="preserve"> combin</w:t>
      </w:r>
      <w:r w:rsidR="007D06F6" w:rsidRPr="00BD44F1">
        <w:rPr>
          <w:rFonts w:cs="Times New Roman"/>
        </w:rPr>
        <w:t>ing</w:t>
      </w:r>
      <w:r w:rsidRPr="00BD44F1">
        <w:rPr>
          <w:rFonts w:cs="Times New Roman"/>
        </w:rPr>
        <w:t xml:space="preserve"> the probability of the continuous character given a particular regime and the probability of that discrete regime painting, integrated over many regime paintings. </w:t>
      </w:r>
      <w:r w:rsidR="007D06F6" w:rsidRPr="00BD44F1">
        <w:rPr>
          <w:rFonts w:eastAsiaTheme="minorEastAsia" w:cs="Times New Roman"/>
        </w:rPr>
        <w:t xml:space="preserve">Specifically, </w:t>
      </w:r>
      <w:r w:rsidRPr="00BD44F1">
        <w:rPr>
          <w:rFonts w:eastAsiaTheme="minorEastAsia" w:cs="Times New Roman"/>
        </w:rPr>
        <w:t xml:space="preserve">we combine </w:t>
      </w:r>
      <w:r w:rsidRPr="00BD44F1">
        <w:rPr>
          <w:rFonts w:cs="Times New Roman"/>
        </w:rPr>
        <w:t xml:space="preserve">hidden Markov models </w:t>
      </w:r>
      <w:r w:rsidR="007D06F6" w:rsidRPr="00BD44F1">
        <w:rPr>
          <w:rFonts w:cs="Times New Roman"/>
        </w:rPr>
        <w:t xml:space="preserve">of discrete character evolution </w:t>
      </w:r>
      <w:r w:rsidRPr="00BD44F1">
        <w:rPr>
          <w:rFonts w:cs="Times New Roman"/>
        </w:rPr>
        <w:t>(Beaulieu et al. 2013) with generalized Ornstein-</w:t>
      </w:r>
      <w:proofErr w:type="spellStart"/>
      <w:r w:rsidRPr="00BD44F1">
        <w:rPr>
          <w:rFonts w:cs="Times New Roman"/>
        </w:rPr>
        <w:t>Uhlenbeck</w:t>
      </w:r>
      <w:proofErr w:type="spellEnd"/>
      <w:r w:rsidRPr="00BD44F1">
        <w:rPr>
          <w:rFonts w:cs="Times New Roman"/>
        </w:rPr>
        <w:t xml:space="preserve"> models </w:t>
      </w:r>
      <w:r w:rsidRPr="00BD44F1">
        <w:rPr>
          <w:rFonts w:cs="Times New Roman"/>
        </w:rPr>
        <w:fldChar w:fldCharType="begin"/>
      </w:r>
      <w:r w:rsidR="00BF1D5F">
        <w:rPr>
          <w:rFonts w:cs="Times New Roman"/>
        </w:rPr>
        <w:instrText xml:space="preserve"> ADDIN ZOTERO_ITEM CSL_CITATION {"citationID":"Br8YeUqK","properties":{"formattedCitation":"(Hansen 1997; Butler and King 2004; Hansen et al. 2008; Beaulieu et al. 2012; Ho and An\\uc0\\u233{} 2014a)","plainCitation":"(Hansen 1997; Butler and King 2004; Hansen et al. 2008; Beaulieu et al. 2012; Ho and Ané 2014a)","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label":"page"},{"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Pr="00BD44F1">
        <w:rPr>
          <w:rFonts w:cs="Times New Roman"/>
        </w:rPr>
        <w:fldChar w:fldCharType="separate"/>
      </w:r>
      <w:r w:rsidR="00BF1D5F" w:rsidRPr="00BF1D5F">
        <w:rPr>
          <w:rFonts w:cs="Times New Roman"/>
        </w:rPr>
        <w:t xml:space="preserve">(Hansen 1997; Butler and King 2004; Hansen et al. 2008; Beaulieu et al. 2012; Ho and </w:t>
      </w:r>
      <w:proofErr w:type="spellStart"/>
      <w:r w:rsidR="00BF1D5F" w:rsidRPr="00BF1D5F">
        <w:rPr>
          <w:rFonts w:cs="Times New Roman"/>
        </w:rPr>
        <w:t>Ané</w:t>
      </w:r>
      <w:proofErr w:type="spellEnd"/>
      <w:r w:rsidR="00BF1D5F" w:rsidRPr="00BF1D5F">
        <w:rPr>
          <w:rFonts w:cs="Times New Roman"/>
        </w:rPr>
        <w:t xml:space="preserve"> 2014a)</w:t>
      </w:r>
      <w:r w:rsidRPr="00BD44F1">
        <w:rPr>
          <w:rFonts w:cs="Times New Roman"/>
        </w:rPr>
        <w:fldChar w:fldCharType="end"/>
      </w:r>
      <w:r w:rsidRPr="00BD44F1">
        <w:rPr>
          <w:rFonts w:cs="Times New Roman"/>
        </w:rPr>
        <w:t xml:space="preserve">. </w:t>
      </w:r>
      <w:r w:rsidR="001F603E" w:rsidRPr="00BD44F1">
        <w:rPr>
          <w:rFonts w:eastAsiaTheme="minorEastAsia" w:cs="Times New Roman"/>
        </w:rPr>
        <w:t xml:space="preserve">We demonstrate how </w:t>
      </w:r>
      <w:r w:rsidR="007D06F6" w:rsidRPr="00BD44F1">
        <w:rPr>
          <w:rFonts w:eastAsiaTheme="minorEastAsia" w:cs="Times New Roman"/>
        </w:rPr>
        <w:t>our framework, which we call “</w:t>
      </w:r>
      <w:r w:rsidR="00966FBA" w:rsidRPr="00BD44F1">
        <w:rPr>
          <w:rFonts w:eastAsiaTheme="minorEastAsia" w:cs="Times New Roman"/>
        </w:rPr>
        <w:t>hOUwie</w:t>
      </w:r>
      <w:r w:rsidR="007D06F6" w:rsidRPr="00BD44F1">
        <w:rPr>
          <w:rFonts w:eastAsiaTheme="minorEastAsia" w:cs="Times New Roman"/>
        </w:rPr>
        <w:t>”,</w:t>
      </w:r>
      <w:r w:rsidR="001F603E" w:rsidRPr="00BD44F1">
        <w:rPr>
          <w:rFonts w:eastAsiaTheme="minorEastAsia" w:cs="Times New Roman"/>
        </w:rPr>
        <w:t xml:space="preserve"> can be used to test hypotheses of correlated evolution between discrete and continuous characters while </w:t>
      </w:r>
      <w:r w:rsidR="007D06F6" w:rsidRPr="00BD44F1">
        <w:rPr>
          <w:rFonts w:eastAsiaTheme="minorEastAsia" w:cs="Times New Roman"/>
        </w:rPr>
        <w:t xml:space="preserve">also </w:t>
      </w:r>
      <w:r w:rsidR="001F603E" w:rsidRPr="00BD44F1">
        <w:rPr>
          <w:rFonts w:eastAsiaTheme="minorEastAsia" w:cs="Times New Roman"/>
        </w:rPr>
        <w:t>accounting for hidden character states and unobserved variation. Finally, we apply several hOUwie models to test the correlated dynamics of the mode of seed dispersal and climatic niche evolution</w:t>
      </w:r>
      <w:r w:rsidR="005D4456" w:rsidRPr="00BD44F1">
        <w:rPr>
          <w:rFonts w:eastAsiaTheme="minorEastAsia" w:cs="Times New Roman"/>
        </w:rPr>
        <w:t xml:space="preserve"> and compare our results to those that </w:t>
      </w:r>
      <w:r w:rsidR="001F603E" w:rsidRPr="00BD44F1">
        <w:rPr>
          <w:rFonts w:eastAsiaTheme="minorEastAsia" w:cs="Times New Roman"/>
        </w:rPr>
        <w:t>did not account for the potential joint evolution of discrete and continuous variables.</w:t>
      </w:r>
    </w:p>
    <w:p w14:paraId="34688109" w14:textId="77777777" w:rsidR="00F51B9B" w:rsidRDefault="00F51B9B" w:rsidP="00EF5110">
      <w:pPr>
        <w:pStyle w:val="JamesManuscriptBody"/>
        <w:rPr>
          <w:u w:val="single"/>
        </w:rPr>
      </w:pPr>
    </w:p>
    <w:p w14:paraId="6E066C69" w14:textId="598B22D5" w:rsidR="000E7E93" w:rsidRPr="00BE0946" w:rsidRDefault="00A20EC4" w:rsidP="00BE0946">
      <w:pPr>
        <w:pStyle w:val="JamesManuscriptBody"/>
        <w:jc w:val="center"/>
        <w:rPr>
          <w:b/>
          <w:bCs/>
        </w:rPr>
      </w:pPr>
      <w:r w:rsidRPr="00BE0946">
        <w:rPr>
          <w:b/>
          <w:bCs/>
        </w:rPr>
        <w:t xml:space="preserve">Materials and </w:t>
      </w:r>
      <w:r w:rsidR="000E7E93" w:rsidRPr="00BE0946">
        <w:rPr>
          <w:b/>
          <w:bCs/>
        </w:rPr>
        <w:t>Methods</w:t>
      </w:r>
    </w:p>
    <w:p w14:paraId="40142018" w14:textId="31874487" w:rsidR="000E7E93" w:rsidRPr="00202761" w:rsidRDefault="009B7452" w:rsidP="00BE0946">
      <w:pPr>
        <w:pStyle w:val="JamesManuscriptBody"/>
        <w:jc w:val="center"/>
        <w:rPr>
          <w:i/>
        </w:rPr>
      </w:pPr>
      <w:r w:rsidRPr="00202761">
        <w:rPr>
          <w:i/>
        </w:rPr>
        <w:t xml:space="preserve">The </w:t>
      </w:r>
      <w:r w:rsidRPr="00202761">
        <w:rPr>
          <w:rFonts w:ascii="Courier New" w:hAnsi="Courier New" w:cs="Courier New"/>
          <w:i/>
        </w:rPr>
        <w:t>hOUwie</w:t>
      </w:r>
      <w:r w:rsidRPr="00202761">
        <w:rPr>
          <w:i/>
        </w:rPr>
        <w:t xml:space="preserve"> model</w:t>
      </w:r>
    </w:p>
    <w:p w14:paraId="602AE3D3" w14:textId="074ACAC0" w:rsidR="004A7842" w:rsidRDefault="00E07230" w:rsidP="00F36D63">
      <w:pPr>
        <w:pStyle w:val="JamesManuscriptBody"/>
        <w:jc w:val="left"/>
      </w:pPr>
      <w:r>
        <w:t xml:space="preserve">Our </w:t>
      </w:r>
      <w:r w:rsidR="0003205A">
        <w:t xml:space="preserve">model is </w:t>
      </w:r>
      <w:r w:rsidR="0003205A" w:rsidRPr="0003205A">
        <w:t>composed of two processes: one</w:t>
      </w:r>
      <w:r w:rsidR="00421FC1">
        <w:t xml:space="preserve"> that</w:t>
      </w:r>
      <w:r w:rsidR="0003205A" w:rsidRPr="0003205A">
        <w:t xml:space="preserve"> describes the evolution of a discrete character and the other</w:t>
      </w:r>
      <w:r w:rsidR="00421FC1">
        <w:t xml:space="preserve"> describes</w:t>
      </w:r>
      <w:r w:rsidR="0003205A" w:rsidRPr="0003205A">
        <w:t xml:space="preserve"> the evolution of a continuous character. To model the evolution of </w:t>
      </w:r>
      <w:r w:rsidR="0003205A">
        <w:t>a single</w:t>
      </w:r>
      <w:r w:rsidR="0003205A" w:rsidRPr="0003205A">
        <w:t xml:space="preserve"> continuous character we use an Ornstein-</w:t>
      </w:r>
      <w:proofErr w:type="spellStart"/>
      <w:r w:rsidR="0003205A" w:rsidRPr="0003205A">
        <w:t>Uhlenbeck</w:t>
      </w:r>
      <w:proofErr w:type="spellEnd"/>
      <w:r w:rsidR="0003205A" w:rsidRPr="0003205A">
        <w:t xml:space="preserve"> (OU) model </w:t>
      </w:r>
      <w:r w:rsidR="0003205A">
        <w:fldChar w:fldCharType="begin"/>
      </w:r>
      <w:r w:rsidR="00BF1D5F">
        <w:instrText xml:space="preserve"> ADDIN ZOTERO_ITEM CSL_CITATION {"citationID":"fAt1GeAB","properties":{"formattedCitation":"(Hansen 1997; Butler and King 2004; Hansen et al. 2008; Beaulieu et al. 2012; Ho and An\\uc0\\u233{} 2014a)","plainCitation":"(Hansen 1997; Butler and King 2004; Hansen et al. 2008; Beaulieu et al. 2012; Ho and Ané 2014a)","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label":"page"},{"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03205A">
        <w:fldChar w:fldCharType="separate"/>
      </w:r>
      <w:r w:rsidR="00BF1D5F" w:rsidRPr="00BF1D5F">
        <w:rPr>
          <w:rFonts w:cs="Times New Roman"/>
        </w:rPr>
        <w:t xml:space="preserve">(Hansen 1997; Butler and King 2004; Hansen et al. 2008; Beaulieu et al. 2012; Ho and </w:t>
      </w:r>
      <w:proofErr w:type="spellStart"/>
      <w:r w:rsidR="00BF1D5F" w:rsidRPr="00BF1D5F">
        <w:rPr>
          <w:rFonts w:cs="Times New Roman"/>
        </w:rPr>
        <w:t>Ané</w:t>
      </w:r>
      <w:proofErr w:type="spellEnd"/>
      <w:r w:rsidR="00BF1D5F" w:rsidRPr="00BF1D5F">
        <w:rPr>
          <w:rFonts w:cs="Times New Roman"/>
        </w:rPr>
        <w:t xml:space="preserve"> 2014a)</w:t>
      </w:r>
      <w:r w:rsidR="0003205A">
        <w:fldChar w:fldCharType="end"/>
      </w:r>
      <w:r w:rsidR="0003205A" w:rsidRPr="0003205A">
        <w:t xml:space="preserve">. </w:t>
      </w:r>
      <w:r w:rsidR="004A7842">
        <w:t>Formally, t</w:t>
      </w:r>
      <w:r w:rsidR="004A7842" w:rsidRPr="0003205A">
        <w:t xml:space="preserve">he OU process is an </w:t>
      </w:r>
      <w:proofErr w:type="spellStart"/>
      <w:r w:rsidR="004A7842" w:rsidRPr="0003205A">
        <w:t>Itô</w:t>
      </w:r>
      <w:proofErr w:type="spellEnd"/>
      <w:r w:rsidR="004A7842" w:rsidRPr="0003205A">
        <w:t xml:space="preserve"> diffusion satisfying:</w:t>
      </w:r>
      <w:r w:rsidR="004A7842">
        <w:t xml:space="preserve"> </w:t>
      </w:r>
    </w:p>
    <w:p w14:paraId="33FC2476" w14:textId="42C13457" w:rsidR="004A7842" w:rsidRDefault="004A7842" w:rsidP="00BE0946">
      <w:pPr>
        <w:pStyle w:val="JamesManuscriptBody"/>
        <w:jc w:val="center"/>
        <w:rPr>
          <w:rFonts w:eastAsiaTheme="minorEastAsia"/>
        </w:rPr>
      </w:pPr>
      <m:oMath>
        <m:r>
          <w:rPr>
            <w:rFonts w:ascii="Cambria Math" w:hAnsi="Cambria Math"/>
          </w:rPr>
          <m:t>dX(t) = α(θ(t) - X(t)) + σdB(t)</m:t>
        </m:r>
      </m:oMath>
      <w:r w:rsidR="00421FC1">
        <w:rPr>
          <w:rFonts w:eastAsiaTheme="minorEastAsia"/>
        </w:rPr>
        <w:t>.</w:t>
      </w:r>
    </w:p>
    <w:p w14:paraId="5625C30E" w14:textId="5AD9CA0B" w:rsidR="00E07230" w:rsidRDefault="0003205A" w:rsidP="00F36D63">
      <w:pPr>
        <w:pStyle w:val="JamesManuscriptBody"/>
        <w:jc w:val="left"/>
        <w:rPr>
          <w:rFonts w:eastAsiaTheme="minorEastAsia"/>
        </w:rPr>
      </w:pPr>
      <w:r w:rsidRPr="0003205A">
        <w:t xml:space="preserve">This model combines the stochastic evolution of a trait through time with a deterministic component which models the tendency for a trait to evolve towards an optimum. In this model, </w:t>
      </w:r>
      <w:r w:rsidR="00E07230">
        <w:t>the value of a trait,</w:t>
      </w:r>
      <w:r w:rsidRPr="0003205A">
        <w:t xml:space="preserve"> </w:t>
      </w:r>
      <m:oMath>
        <m:r>
          <w:rPr>
            <w:rFonts w:ascii="Cambria Math" w:hAnsi="Cambria Math"/>
          </w:rPr>
          <m:t>X</m:t>
        </m:r>
        <m:d>
          <m:dPr>
            <m:ctrlPr>
              <w:rPr>
                <w:rFonts w:ascii="Cambria Math" w:hAnsi="Cambria Math"/>
                <w:i/>
              </w:rPr>
            </m:ctrlPr>
          </m:dPr>
          <m:e>
            <m:r>
              <w:rPr>
                <w:rFonts w:ascii="Cambria Math" w:hAnsi="Cambria Math"/>
              </w:rPr>
              <m:t>t</m:t>
            </m:r>
          </m:e>
        </m:d>
      </m:oMath>
      <w:r w:rsidR="00E07230">
        <w:rPr>
          <w:rFonts w:eastAsiaTheme="minorEastAsia"/>
        </w:rPr>
        <w:t>,</w:t>
      </w:r>
      <w:r w:rsidR="005E4F2C">
        <w:rPr>
          <w:rFonts w:eastAsiaTheme="minorEastAsia"/>
        </w:rPr>
        <w:t xml:space="preserve"> </w:t>
      </w:r>
      <w:r w:rsidRPr="0003205A">
        <w:t>is pulled towards an optimum</w:t>
      </w:r>
      <w:r w:rsidR="00E07230">
        <w:t xml:space="preserve">, </w:t>
      </w:r>
      <m:oMath>
        <m:r>
          <w:rPr>
            <w:rFonts w:ascii="Cambria Math" w:hAnsi="Cambria Math"/>
          </w:rPr>
          <m:t>θ</m:t>
        </m:r>
        <m:d>
          <m:dPr>
            <m:ctrlPr>
              <w:rPr>
                <w:rFonts w:ascii="Cambria Math" w:hAnsi="Cambria Math"/>
                <w:i/>
              </w:rPr>
            </m:ctrlPr>
          </m:dPr>
          <m:e>
            <m:r>
              <w:rPr>
                <w:rFonts w:ascii="Cambria Math" w:hAnsi="Cambria Math"/>
              </w:rPr>
              <m:t>t</m:t>
            </m:r>
          </m:e>
        </m:d>
      </m:oMath>
      <w:r w:rsidR="00E07230">
        <w:rPr>
          <w:rFonts w:eastAsiaTheme="minorEastAsia"/>
        </w:rPr>
        <w:t>,</w:t>
      </w:r>
      <w:r w:rsidRPr="0003205A">
        <w:t xml:space="preserve"> at a rate scaled by the parameter </w:t>
      </w:r>
      <m:oMath>
        <m:r>
          <w:rPr>
            <w:rFonts w:ascii="Cambria Math" w:hAnsi="Cambria Math"/>
          </w:rPr>
          <m:t>α</m:t>
        </m:r>
      </m:oMath>
      <w:r w:rsidRPr="0003205A">
        <w:t xml:space="preserve">. </w:t>
      </w:r>
      <w:r w:rsidR="00E07230">
        <w:lastRenderedPageBreak/>
        <w:t xml:space="preserve">The optimum, </w:t>
      </w:r>
      <m:oMath>
        <m:r>
          <w:rPr>
            <w:rFonts w:ascii="Cambria Math" w:hAnsi="Cambria Math"/>
          </w:rPr>
          <m:t>θ</m:t>
        </m:r>
        <m:d>
          <m:dPr>
            <m:ctrlPr>
              <w:rPr>
                <w:rFonts w:ascii="Cambria Math" w:hAnsi="Cambria Math"/>
                <w:i/>
              </w:rPr>
            </m:ctrlPr>
          </m:dPr>
          <m:e>
            <m:r>
              <w:rPr>
                <w:rFonts w:ascii="Cambria Math" w:hAnsi="Cambria Math"/>
              </w:rPr>
              <m:t>t</m:t>
            </m:r>
          </m:e>
        </m:d>
      </m:oMath>
      <w:r w:rsidR="00E07230">
        <w:rPr>
          <w:rFonts w:eastAsiaTheme="minorEastAsia"/>
        </w:rPr>
        <w:t>,</w:t>
      </w:r>
      <w:r w:rsidRPr="0003205A">
        <w:t xml:space="preserve"> is </w:t>
      </w:r>
      <w:r w:rsidR="00E07230">
        <w:t xml:space="preserve">a </w:t>
      </w:r>
      <w:r w:rsidRPr="0003205A">
        <w:t>piecewise constant on intervals and takes values in a finite set</w:t>
      </w:r>
      <m:oMath>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oMath>
      <w:r w:rsidRPr="0003205A">
        <w:t>. This</w:t>
      </w:r>
      <w:r w:rsidR="00421FC1">
        <w:t xml:space="preserve"> can</w:t>
      </w:r>
      <w:r w:rsidRPr="0003205A">
        <w:t xml:space="preserve"> represent the set of </w:t>
      </w:r>
      <w:r w:rsidR="000D301B">
        <w:t>“</w:t>
      </w:r>
      <w:r w:rsidRPr="0003205A">
        <w:t>selective regimes</w:t>
      </w:r>
      <w:r w:rsidR="000D301B">
        <w:t>”</w:t>
      </w:r>
      <w:r w:rsidRPr="0003205A">
        <w:t xml:space="preserve">, </w:t>
      </w:r>
      <w:r w:rsidR="000D301B">
        <w:t>“</w:t>
      </w:r>
      <w:r w:rsidRPr="0003205A">
        <w:t>regimes</w:t>
      </w:r>
      <w:r w:rsidR="000D301B">
        <w:t>”</w:t>
      </w:r>
      <w:r w:rsidRPr="0003205A">
        <w:t>, or Simpson</w:t>
      </w:r>
      <w:r w:rsidR="000D301B">
        <w:t>’</w:t>
      </w:r>
      <w:r w:rsidRPr="0003205A">
        <w:t xml:space="preserve">s </w:t>
      </w:r>
      <w:r w:rsidR="000D301B">
        <w:t>“</w:t>
      </w:r>
      <w:r w:rsidRPr="0003205A">
        <w:t>adaptive zones</w:t>
      </w:r>
      <w:r w:rsidR="000D301B">
        <w:t>”</w:t>
      </w:r>
      <w:r w:rsidRPr="0003205A">
        <w:t xml:space="preserve"> (</w:t>
      </w:r>
      <w:proofErr w:type="spellStart"/>
      <w:r w:rsidRPr="0003205A">
        <w:t>Cressler</w:t>
      </w:r>
      <w:proofErr w:type="spellEnd"/>
      <w:r w:rsidRPr="0003205A">
        <w:t xml:space="preserve"> et al. 2015)</w:t>
      </w:r>
      <w:r w:rsidR="00284899">
        <w:t>, though it is consistent with a variety of true underlying microevolutionary models</w:t>
      </w:r>
      <w:r w:rsidR="000E2673">
        <w:t xml:space="preserve"> </w:t>
      </w:r>
      <w:r w:rsidR="000E2673">
        <w:fldChar w:fldCharType="begin"/>
      </w:r>
      <w:r w:rsidR="00BF1D5F">
        <w:instrText xml:space="preserve"> ADDIN ZOTERO_ITEM CSL_CITATION {"citationID":"zxvwDJMM","properties":{"formattedCitation":"(Hansen 2014)","plainCitation":"(Hansen 2014)","noteIndex":0},"citationItems":[{"id":1346,"uris":["http://zotero.org/users/local/X8CzRyu0/items/B7BPTAUN"],"itemData":{"id":1346,"type":"chapter","abstract":"The comparative method can be used to test hypotheses of adaptation by comparing groups of species that meet different adaptive challenges. This requires attention to phylogenetic correlations and to historical lags in achieving adaptation. The modern phylogenetic comparative method has provided some partial solutions to these problems, but the ﬁeld has also suffered from a systemic lack of demand for biological justiﬁcations of its statistical procedures. Consequently, assumptions have been made for statistical convenience and are often inconsistent with the relevant biology. I argue that common comparative tests of adaptation, including Brownian-motion based phylogenetic linear models and inferred-changes methods based on reconstructing ancestral states, violate essential characteristics of adaptation as a biological process. I discuss the requirements for biologically consistent comparative analysis of adaptation, and I review work toward this goal.","container-title":"Modern Phylogenetic Comparative Methods and Their Application in Evolutionary Biology","event-place":"Berlin, Heidelberg","ISBN":"978-3-662-43549-6","language":"en","note":"DOI: 10.1007/978-3-662-43550-2_14","page":"351-379","publisher":"Springer Berlin Heidelberg","publisher-place":"Berlin, Heidelberg","source":"Crossref","title":"Use and Misuse of Comparative Methods in the Study of Adaptation","URL":"http://link.springer.com/10.1007/978-3-662-43550-2_14","editor":[{"family":"Garamszegi","given":"László Zsolt"}],"author":[{"family":"Hansen","given":"Thomas F."}],"accessed":{"date-parts":[["2019",9,23]]},"issued":{"date-parts":[["2014"]]}}}],"schema":"https://github.com/citation-style-language/schema/raw/master/csl-citation.json"} </w:instrText>
      </w:r>
      <w:r w:rsidR="000E2673">
        <w:fldChar w:fldCharType="separate"/>
      </w:r>
      <w:r w:rsidR="000E2673">
        <w:rPr>
          <w:noProof/>
        </w:rPr>
        <w:t>(Hansen 2014)</w:t>
      </w:r>
      <w:r w:rsidR="000E2673">
        <w:fldChar w:fldCharType="end"/>
      </w:r>
      <w:r w:rsidRPr="0003205A">
        <w:t xml:space="preserve">. Additionally, random deviations are introduced by Gaussian white noise </w:t>
      </w:r>
      <m:oMath>
        <m:r>
          <w:rPr>
            <w:rFonts w:ascii="Cambria Math" w:hAnsi="Cambria Math"/>
          </w:rPr>
          <m:t>dB(t)</m:t>
        </m:r>
      </m:oMath>
      <w:r w:rsidRPr="0003205A">
        <w:t>, which is distributed as a normal random varia</w:t>
      </w:r>
      <w:proofErr w:type="spellStart"/>
      <w:r w:rsidRPr="0003205A">
        <w:t>ble</w:t>
      </w:r>
      <w:proofErr w:type="spellEnd"/>
      <w:r w:rsidRPr="0003205A">
        <w:t xml:space="preserve"> with mean zero and variance </w:t>
      </w:r>
      <w:r w:rsidR="00DF48C1">
        <w:t xml:space="preserve">equal to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dt</m:t>
        </m:r>
      </m:oMath>
      <w:r w:rsidRPr="0003205A">
        <w:t xml:space="preserve">. </w:t>
      </w:r>
      <w:r w:rsidR="00B92A46">
        <w:t xml:space="preserve">Thus,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1E68B0">
        <w:rPr>
          <w:rFonts w:eastAsiaTheme="minorEastAsia"/>
        </w:rPr>
        <w:t xml:space="preserve"> </w:t>
      </w:r>
      <w:r w:rsidR="00B92A46">
        <w:rPr>
          <w:rFonts w:eastAsiaTheme="minorEastAsia"/>
        </w:rPr>
        <w:t xml:space="preserve">is a constant describing the rate of </w:t>
      </w:r>
      <w:r w:rsidR="00BF6599">
        <w:rPr>
          <w:rFonts w:eastAsiaTheme="minorEastAsia"/>
        </w:rPr>
        <w:t>stochastic evolution away from the optimum. W</w:t>
      </w:r>
      <w:r w:rsidR="008A392A">
        <w:rPr>
          <w:rFonts w:eastAsiaTheme="minorEastAsia"/>
        </w:rPr>
        <w:t>e use the set of extensions introduced by</w:t>
      </w:r>
      <w:r w:rsidR="008A392A" w:rsidRPr="008A392A">
        <w:rPr>
          <w:rFonts w:eastAsiaTheme="minorEastAsia"/>
        </w:rPr>
        <w:t xml:space="preserve"> </w:t>
      </w:r>
      <w:r w:rsidR="008A392A" w:rsidRPr="008A392A">
        <w:rPr>
          <w:rFonts w:eastAsiaTheme="minorEastAsia"/>
        </w:rPr>
        <w:fldChar w:fldCharType="begin"/>
      </w:r>
      <w:r w:rsidR="00BF1D5F">
        <w:rPr>
          <w:rFonts w:eastAsiaTheme="minorEastAsia"/>
        </w:rPr>
        <w:instrText xml:space="preserve"> ADDIN ZOTERO_ITEM CSL_CITATION {"citationID":"izQADJBT","properties":{"custom":"Beaulieu et al. (2012)","formattedCitation":"Beaulieu et al. (2012)","plainCitation":"Beaulieu et al. (2012)","noteIndex":0},"citationItems":[{"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schema":"https://github.com/citation-style-language/schema/raw/master/csl-citation.json"} </w:instrText>
      </w:r>
      <w:r w:rsidR="008A392A" w:rsidRPr="008A392A">
        <w:rPr>
          <w:rFonts w:eastAsiaTheme="minorEastAsia"/>
        </w:rPr>
        <w:fldChar w:fldCharType="separate"/>
      </w:r>
      <w:r w:rsidR="008A392A" w:rsidRPr="008A392A">
        <w:rPr>
          <w:rFonts w:eastAsiaTheme="minorEastAsia"/>
          <w:noProof/>
        </w:rPr>
        <w:t>Beaulieu et al. (2012)</w:t>
      </w:r>
      <w:r w:rsidR="008A392A" w:rsidRPr="008A392A">
        <w:rPr>
          <w:rFonts w:eastAsiaTheme="minorEastAsia"/>
        </w:rPr>
        <w:fldChar w:fldCharType="end"/>
      </w:r>
      <w:r w:rsidR="008A392A">
        <w:rPr>
          <w:rFonts w:eastAsiaTheme="minorEastAsia"/>
        </w:rPr>
        <w:t xml:space="preserve"> and implemented in the R</w:t>
      </w:r>
      <w:r w:rsidR="00E07230">
        <w:rPr>
          <w:rFonts w:eastAsiaTheme="minorEastAsia"/>
        </w:rPr>
        <w:t xml:space="preserve"> </w:t>
      </w:r>
      <w:r w:rsidR="008A392A">
        <w:rPr>
          <w:rFonts w:eastAsiaTheme="minorEastAsia"/>
        </w:rPr>
        <w:t xml:space="preserve">package </w:t>
      </w:r>
      <w:proofErr w:type="spellStart"/>
      <w:r w:rsidR="008A392A" w:rsidRPr="00BC33E5">
        <w:rPr>
          <w:rFonts w:ascii="Courier New" w:eastAsiaTheme="minorEastAsia" w:hAnsi="Courier New" w:cs="Courier New"/>
          <w:sz w:val="22"/>
          <w:szCs w:val="22"/>
        </w:rPr>
        <w:t>OUwie</w:t>
      </w:r>
      <w:proofErr w:type="spellEnd"/>
      <w:r w:rsidR="008A392A">
        <w:rPr>
          <w:rFonts w:eastAsiaTheme="minorEastAsia"/>
        </w:rPr>
        <w:t xml:space="preserve">. This allows for multiple primary optima </w:t>
      </w:r>
      <m:oMath>
        <m:r>
          <w:rPr>
            <w:rFonts w:ascii="Cambria Math" w:hAnsi="Cambria Math"/>
          </w:rPr>
          <m:t>θ(t)</m:t>
        </m:r>
      </m:oMath>
      <w:r w:rsidR="008A392A">
        <w:rPr>
          <w:rFonts w:eastAsiaTheme="minorEastAsia"/>
        </w:rPr>
        <w:t xml:space="preserve"> in which both the pull strength (</w:t>
      </w:r>
      <m:oMath>
        <m:r>
          <w:rPr>
            <w:rFonts w:ascii="Cambria Math" w:hAnsi="Cambria Math"/>
          </w:rPr>
          <m:t>α</m:t>
        </m:r>
      </m:oMath>
      <w:r w:rsidR="008A392A">
        <w:rPr>
          <w:rFonts w:eastAsiaTheme="minorEastAsia"/>
        </w:rPr>
        <w:t xml:space="preserve">) and the </w:t>
      </w:r>
      <w:r w:rsidR="00BF6599">
        <w:rPr>
          <w:rFonts w:eastAsiaTheme="minorEastAsia"/>
        </w:rPr>
        <w:t>rate of stochastic evolution</w:t>
      </w:r>
      <w:r w:rsidR="008A392A">
        <w:rPr>
          <w:rFonts w:eastAsiaTheme="minorEastAsia"/>
        </w:rPr>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8A392A">
        <w:rPr>
          <w:rFonts w:eastAsiaTheme="minorEastAsia"/>
        </w:rPr>
        <w:t xml:space="preserve">) can vary across the phylogeny. </w:t>
      </w:r>
      <w:r w:rsidR="009542E4">
        <w:rPr>
          <w:rFonts w:eastAsiaTheme="minorEastAsia"/>
        </w:rPr>
        <w:t>However, the algorithm used to calculate the likelihood described in Beaulieu et al. (2012) involves matrix inversion -</w:t>
      </w:r>
      <w:r w:rsidR="00E07230">
        <w:rPr>
          <w:rFonts w:eastAsiaTheme="minorEastAsia"/>
        </w:rPr>
        <w:t>-</w:t>
      </w:r>
      <w:r w:rsidR="009542E4">
        <w:rPr>
          <w:rFonts w:eastAsiaTheme="minorEastAsia"/>
        </w:rPr>
        <w:t xml:space="preserve"> a computationally costly procedure. Therefore, we implement a linear-time computation of the likelihood </w:t>
      </w:r>
      <w:r w:rsidR="00236166">
        <w:rPr>
          <w:rFonts w:eastAsiaTheme="minorEastAsia"/>
        </w:rPr>
        <w:t xml:space="preserve">of </w:t>
      </w:r>
      <w:r w:rsidR="006658DD">
        <w:rPr>
          <w:rFonts w:eastAsiaTheme="minorEastAsia"/>
        </w:rPr>
        <w:t>Gaussian</w:t>
      </w:r>
      <w:r w:rsidR="00236166">
        <w:rPr>
          <w:rFonts w:eastAsiaTheme="minorEastAsia"/>
        </w:rPr>
        <w:t xml:space="preserve"> trait models </w:t>
      </w:r>
      <w:r w:rsidR="009542E4">
        <w:rPr>
          <w:rFonts w:eastAsiaTheme="minorEastAsia"/>
        </w:rPr>
        <w:t xml:space="preserve">following </w:t>
      </w:r>
      <w:r w:rsidR="009542E4">
        <w:rPr>
          <w:rFonts w:eastAsiaTheme="minorEastAsia"/>
        </w:rPr>
        <w:fldChar w:fldCharType="begin"/>
      </w:r>
      <w:r w:rsidR="00BF1D5F">
        <w:rPr>
          <w:rFonts w:eastAsiaTheme="minorEastAsia"/>
        </w:rPr>
        <w:instrText xml:space="preserve"> ADDIN ZOTERO_ITEM CSL_CITATION {"citationID":"jM31mdvv","properties":{"formattedCitation":"(Ho and An\\uc0\\u233{} 2014a)","plainCitation":"(Ho and Ané 2014a)","noteIndex":0},"citationItems":[{"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9542E4">
        <w:rPr>
          <w:rFonts w:eastAsiaTheme="minorEastAsia"/>
        </w:rPr>
        <w:fldChar w:fldCharType="separate"/>
      </w:r>
      <w:r w:rsidR="00BF1D5F" w:rsidRPr="00BF1D5F">
        <w:rPr>
          <w:rFonts w:cs="Times New Roman"/>
        </w:rPr>
        <w:t xml:space="preserve">(Ho and </w:t>
      </w:r>
      <w:proofErr w:type="spellStart"/>
      <w:r w:rsidR="00BF1D5F" w:rsidRPr="00BF1D5F">
        <w:rPr>
          <w:rFonts w:cs="Times New Roman"/>
        </w:rPr>
        <w:t>Ané</w:t>
      </w:r>
      <w:proofErr w:type="spellEnd"/>
      <w:r w:rsidR="00BF1D5F" w:rsidRPr="00BF1D5F">
        <w:rPr>
          <w:rFonts w:cs="Times New Roman"/>
        </w:rPr>
        <w:t xml:space="preserve"> 2014a)</w:t>
      </w:r>
      <w:r w:rsidR="009542E4">
        <w:rPr>
          <w:rFonts w:eastAsiaTheme="minorEastAsia"/>
        </w:rPr>
        <w:fldChar w:fldCharType="end"/>
      </w:r>
      <w:r w:rsidR="009542E4">
        <w:rPr>
          <w:rFonts w:eastAsiaTheme="minorEastAsia"/>
        </w:rPr>
        <w:t xml:space="preserve">. </w:t>
      </w:r>
      <w:r w:rsidR="006658DD">
        <w:rPr>
          <w:rFonts w:eastAsiaTheme="minorEastAsia"/>
        </w:rPr>
        <w:t>To do this</w:t>
      </w:r>
      <w:r w:rsidR="00E07230">
        <w:rPr>
          <w:rFonts w:eastAsiaTheme="minorEastAsia"/>
        </w:rPr>
        <w:t>,</w:t>
      </w:r>
      <w:r w:rsidR="006658DD">
        <w:rPr>
          <w:rFonts w:eastAsiaTheme="minorEastAsia"/>
        </w:rPr>
        <w:t xml:space="preserve"> we first transform the phylogeny such that its variance covariance matrix, </w:t>
      </w:r>
      <m:oMath>
        <m:r>
          <w:rPr>
            <w:rFonts w:ascii="Cambria Math" w:eastAsiaTheme="minorEastAsia" w:hAnsi="Cambria Math"/>
          </w:rPr>
          <m:t>V</m:t>
        </m:r>
      </m:oMath>
      <w:r w:rsidR="006658DD">
        <w:rPr>
          <w:rFonts w:eastAsiaTheme="minorEastAsia"/>
        </w:rPr>
        <w:t xml:space="preserve">, is </w:t>
      </w:r>
      <w:r w:rsidR="004B3783">
        <w:rPr>
          <w:rFonts w:eastAsiaTheme="minorEastAsia"/>
        </w:rPr>
        <w:t>3-</w:t>
      </w:r>
      <w:r w:rsidR="006658DD">
        <w:rPr>
          <w:rFonts w:eastAsiaTheme="minorEastAsia"/>
        </w:rPr>
        <w:t>point structured</w:t>
      </w:r>
      <w:r w:rsidR="0047343E">
        <w:rPr>
          <w:rFonts w:eastAsiaTheme="minorEastAsia"/>
        </w:rPr>
        <w:t xml:space="preserve">. </w:t>
      </w:r>
      <w:r w:rsidR="002F3275">
        <w:rPr>
          <w:rFonts w:eastAsiaTheme="minorEastAsia"/>
        </w:rPr>
        <w:t>We can write the</w:t>
      </w:r>
      <w:r w:rsidR="007C52C6">
        <w:rPr>
          <w:rFonts w:eastAsiaTheme="minorEastAsia"/>
        </w:rPr>
        <w:t xml:space="preserve"> </w:t>
      </w:r>
      <w:r w:rsidR="002F3275">
        <w:rPr>
          <w:rFonts w:eastAsiaTheme="minorEastAsia"/>
        </w:rPr>
        <w:t xml:space="preserve">variance covariance matrix of the untransformed </w:t>
      </w:r>
      <w:r w:rsidR="007C52C6">
        <w:rPr>
          <w:rFonts w:eastAsiaTheme="minorEastAsia"/>
        </w:rPr>
        <w:t xml:space="preserve">phylogeny </w:t>
      </w:r>
      <w:r w:rsidR="002F3275">
        <w:rPr>
          <w:rFonts w:eastAsiaTheme="minorEastAsia"/>
        </w:rPr>
        <w:t xml:space="preserve">as </w:t>
      </w:r>
      <m:oMath>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u</m:t>
            </m:r>
          </m:sub>
        </m:sSub>
        <m:acc>
          <m:accPr>
            <m:chr m:val="̃"/>
            <m:ctrlPr>
              <w:rPr>
                <w:rFonts w:ascii="Cambria Math" w:eastAsiaTheme="minorEastAsia" w:hAnsi="Cambria Math"/>
                <w:i/>
              </w:rPr>
            </m:ctrlPr>
          </m:accPr>
          <m:e>
            <m:r>
              <w:rPr>
                <w:rFonts w:ascii="Cambria Math" w:eastAsiaTheme="minorEastAsia" w:hAnsi="Cambria Math"/>
              </w:rPr>
              <m:t>V</m:t>
            </m:r>
          </m:e>
        </m:acc>
        <m:sSub>
          <m:sSubPr>
            <m:ctrlPr>
              <w:rPr>
                <w:rFonts w:ascii="Cambria Math" w:eastAsiaTheme="minorEastAsia" w:hAnsi="Cambria Math"/>
                <w:i/>
              </w:rPr>
            </m:ctrlPr>
          </m:sSubPr>
          <m:e>
            <m:r>
              <w:rPr>
                <w:rFonts w:ascii="Cambria Math" w:eastAsiaTheme="minorEastAsia" w:hAnsi="Cambria Math"/>
              </w:rPr>
              <m:t xml:space="preserve"> D</m:t>
            </m:r>
          </m:e>
          <m:sub>
            <m:r>
              <w:rPr>
                <w:rFonts w:ascii="Cambria Math" w:eastAsiaTheme="minorEastAsia" w:hAnsi="Cambria Math"/>
              </w:rPr>
              <m:t>u</m:t>
            </m:r>
          </m:sub>
        </m:sSub>
      </m:oMath>
      <w:r w:rsidR="00B55B43">
        <w:rPr>
          <w:rFonts w:eastAsiaTheme="minorEastAsia"/>
        </w:rPr>
        <w:t xml:space="preserve">, where following </w:t>
      </w:r>
      <w:r w:rsidR="00B55B43">
        <w:rPr>
          <w:rFonts w:eastAsiaTheme="minorEastAsia"/>
        </w:rPr>
        <w:fldChar w:fldCharType="begin"/>
      </w:r>
      <w:r w:rsidR="00BF1D5F">
        <w:rPr>
          <w:rFonts w:eastAsiaTheme="minorEastAsia"/>
        </w:rPr>
        <w:instrText xml:space="preserve"> ADDIN ZOTERO_ITEM CSL_CITATION {"citationID":"5VLsHmYV","properties":{"custom":"Beaulieu et al. (2012) and Ho and An\\uc0\\u233{} (2014)","formattedCitation":"Beaulieu et al. (2012) and Ho and An\\uc0\\u233{} (2014)","plainCitation":"Beaulieu et al. (2012) and Ho and Ané (2014)","noteIndex":0},"citationItems":[{"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B55B43">
        <w:rPr>
          <w:rFonts w:eastAsiaTheme="minorEastAsia"/>
        </w:rPr>
        <w:fldChar w:fldCharType="separate"/>
      </w:r>
      <w:r w:rsidR="00B55B43" w:rsidRPr="00B55B43">
        <w:t xml:space="preserve">Beaulieu et al. (2012) and Ho and </w:t>
      </w:r>
      <w:proofErr w:type="spellStart"/>
      <w:r w:rsidR="00B55B43" w:rsidRPr="00B55B43">
        <w:t>Ané</w:t>
      </w:r>
      <w:proofErr w:type="spellEnd"/>
      <w:r w:rsidR="00B55B43" w:rsidRPr="00B55B43">
        <w:t xml:space="preserve"> (2014)</w:t>
      </w:r>
      <w:r w:rsidR="00B55B43">
        <w:rPr>
          <w:rFonts w:eastAsiaTheme="minorEastAsia"/>
        </w:rPr>
        <w:fldChar w:fldCharType="end"/>
      </w:r>
      <w:r w:rsidR="00B55B43">
        <w:rPr>
          <w:rFonts w:eastAsiaTheme="minorEastAsia"/>
        </w:rPr>
        <w:t>,</w:t>
      </w:r>
    </w:p>
    <w:p w14:paraId="73A922C0" w14:textId="60715E1C" w:rsidR="00B55B43" w:rsidRPr="00202761" w:rsidRDefault="00F62727" w:rsidP="00EF5110">
      <w:pPr>
        <w:pStyle w:val="JamesManuscriptBody"/>
        <w:rPr>
          <w:rFonts w:eastAsiaTheme="minorEastAsia"/>
        </w:rPr>
      </w:pPr>
      <m:oMathPara>
        <m:oMathParaPr>
          <m:jc m:val="center"/>
        </m:oMathParaP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ij</m:t>
              </m:r>
            </m:sub>
          </m:sSub>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γ=1</m:t>
              </m:r>
            </m:sub>
            <m:sup>
              <m:r>
                <w:rPr>
                  <w:rFonts w:ascii="Cambria Math" w:eastAsiaTheme="minorEastAsia" w:hAnsi="Cambria Math"/>
                </w:rPr>
                <m:t>κ(i,j)</m:t>
              </m:r>
            </m:sup>
            <m:e>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j,γ</m:t>
                      </m:r>
                    </m:sub>
                    <m:sup>
                      <m:r>
                        <w:rPr>
                          <w:rFonts w:ascii="Cambria Math" w:eastAsiaTheme="minorEastAsia" w:hAnsi="Cambria Math"/>
                        </w:rPr>
                        <m:t>2</m:t>
                      </m:r>
                    </m:sup>
                  </m:sSubSup>
                </m:num>
                <m:den>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j,γ</m:t>
                      </m:r>
                    </m:sub>
                  </m:sSub>
                </m:den>
              </m:f>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2α</m:t>
                      </m:r>
                    </m:e>
                    <m:sub>
                      <m:r>
                        <w:rPr>
                          <w:rFonts w:ascii="Cambria Math" w:eastAsiaTheme="minorEastAsia" w:hAnsi="Cambria Math"/>
                        </w:rPr>
                        <m:t>ij,γ</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j,γ</m:t>
                      </m:r>
                    </m:sub>
                  </m:sSub>
                </m:sup>
              </m:sSup>
              <m:r>
                <w:rPr>
                  <w:rFonts w:ascii="Cambria Math" w:eastAsiaTheme="minorEastAsia" w:hAnsi="Cambria Math"/>
                </w:rPr>
                <m:t xml:space="preserve"> - </m:t>
              </m:r>
              <m:sSup>
                <m:sSupPr>
                  <m:ctrlPr>
                    <w:rPr>
                      <w:rFonts w:ascii="Cambria Math" w:eastAsiaTheme="minorEastAsia" w:hAnsi="Cambria Math"/>
                      <w:i/>
                    </w:rPr>
                  </m:ctrlPr>
                </m:sSupPr>
                <m:e>
                  <m: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2α</m:t>
                      </m:r>
                    </m:e>
                    <m:sub>
                      <m:r>
                        <w:rPr>
                          <w:rFonts w:ascii="Cambria Math" w:eastAsiaTheme="minorEastAsia" w:hAnsi="Cambria Math"/>
                        </w:rPr>
                        <m:t>ij,γ</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j,γ-1</m:t>
                      </m:r>
                    </m:sub>
                  </m:sSub>
                </m:sup>
              </m:sSup>
              <m:r>
                <w:rPr>
                  <w:rFonts w:ascii="Cambria Math" w:eastAsiaTheme="minorEastAsia" w:hAnsi="Cambria Math"/>
                </w:rPr>
                <m:t>)</m:t>
              </m:r>
            </m:e>
          </m:nary>
          <m:r>
            <w:rPr>
              <w:rFonts w:ascii="Cambria Math" w:eastAsiaTheme="minorEastAsia" w:hAnsi="Cambria Math"/>
            </w:rPr>
            <m:t>,</m:t>
          </m:r>
        </m:oMath>
      </m:oMathPara>
    </w:p>
    <w:p w14:paraId="2D7F224F" w14:textId="401A2E29" w:rsidR="00E07230" w:rsidRDefault="00E07230" w:rsidP="00BE0946">
      <w:pPr>
        <w:pStyle w:val="JamesManuscriptBody"/>
        <w:jc w:val="center"/>
        <w:rPr>
          <w:rFonts w:eastAsiaTheme="minorEastAsia"/>
        </w:rPr>
      </w:pPr>
      <w:proofErr w:type="gramStart"/>
      <w:r>
        <w:rPr>
          <w:rFonts w:eastAsiaTheme="minorEastAsia"/>
        </w:rPr>
        <w:t>and,</w:t>
      </w:r>
      <w:proofErr w:type="gramEnd"/>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u</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nary>
              <m:naryPr>
                <m:chr m:val="∑"/>
                <m:limLoc m:val="subSup"/>
                <m:ctrlPr>
                  <w:rPr>
                    <w:rFonts w:ascii="Cambria Math" w:eastAsiaTheme="minorEastAsia" w:hAnsi="Cambria Math"/>
                    <w:i/>
                  </w:rPr>
                </m:ctrlPr>
              </m:naryPr>
              <m:sub>
                <m:r>
                  <w:rPr>
                    <w:rFonts w:ascii="Cambria Math" w:eastAsiaTheme="minorEastAsia" w:hAnsi="Cambria Math"/>
                  </w:rPr>
                  <m:t>γ=1</m:t>
                </m:r>
              </m:sub>
              <m:sup>
                <m:r>
                  <w:rPr>
                    <w:rFonts w:ascii="Cambria Math" w:eastAsiaTheme="minorEastAsia" w:hAnsi="Cambria Math"/>
                  </w:rPr>
                  <m:t>κ(i)</m:t>
                </m:r>
              </m:sup>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γ</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γ</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γ-1</m:t>
                    </m:r>
                  </m:sub>
                </m:sSub>
                <m:r>
                  <w:rPr>
                    <w:rFonts w:ascii="Cambria Math" w:eastAsiaTheme="minorEastAsia" w:hAnsi="Cambria Math"/>
                  </w:rPr>
                  <m:t>)</m:t>
                </m:r>
              </m:e>
            </m:nary>
          </m:sup>
        </m:sSup>
        <m:r>
          <w:rPr>
            <w:rFonts w:ascii="Cambria Math" w:eastAsiaTheme="minorEastAsia" w:hAnsi="Cambria Math"/>
          </w:rPr>
          <m:t>,</m:t>
        </m:r>
      </m:oMath>
    </w:p>
    <w:p w14:paraId="4F8FC0F3" w14:textId="4CAF6C2B" w:rsidR="00F35DCA" w:rsidRDefault="00F00978" w:rsidP="00F36D63">
      <w:pPr>
        <w:pStyle w:val="JamesManuscriptBody"/>
        <w:jc w:val="left"/>
        <w:rPr>
          <w:rFonts w:eastAsiaTheme="minorEastAsia"/>
        </w:rPr>
      </w:pPr>
      <w:r>
        <w:rPr>
          <w:rFonts w:eastAsiaTheme="minorEastAsia"/>
        </w:rPr>
        <w:t>w</w:t>
      </w:r>
      <w:r w:rsidR="00510FD0">
        <w:rPr>
          <w:rFonts w:eastAsiaTheme="minorEastAsia"/>
        </w:rPr>
        <w:t>here</w:t>
      </w:r>
      <w:r>
        <w:rPr>
          <w:rFonts w:eastAsiaTheme="minorEastAsia"/>
        </w:rPr>
        <w:t>,</w:t>
      </w:r>
      <w:r w:rsidR="00B55B4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γ</m:t>
            </m:r>
          </m:sub>
        </m:sSub>
      </m:oMath>
      <w:r w:rsidR="00B55B43">
        <w:rPr>
          <w:rFonts w:eastAsiaTheme="minorEastAsia"/>
        </w:rPr>
        <w:t xml:space="preserve"> </w:t>
      </w:r>
      <w:r w:rsidR="00E931AB">
        <w:rPr>
          <w:rFonts w:eastAsiaTheme="minorEastAsia"/>
        </w:rPr>
        <w:t>is</w:t>
      </w:r>
      <w:r w:rsidR="00B55B43">
        <w:rPr>
          <w:rFonts w:eastAsiaTheme="minorEastAsia"/>
        </w:rPr>
        <w:t xml:space="preserve"> the distance from the root </w:t>
      </w:r>
      <w:r w:rsidR="00E931AB">
        <w:rPr>
          <w:rFonts w:eastAsiaTheme="minorEastAsia"/>
        </w:rPr>
        <w:t xml:space="preserve">to the beginning of </w:t>
      </w:r>
      <w:r w:rsidR="00AD4F3F">
        <w:rPr>
          <w:rFonts w:eastAsiaTheme="minorEastAsia"/>
        </w:rPr>
        <w:t xml:space="preserve">the </w:t>
      </w:r>
      <w:r w:rsidR="00B55B43">
        <w:rPr>
          <w:rFonts w:eastAsiaTheme="minorEastAsia"/>
        </w:rPr>
        <w:t xml:space="preserve">selective regime </w:t>
      </w:r>
      <w:r w:rsidR="00AD4F3F">
        <w:rPr>
          <w:rFonts w:eastAsiaTheme="minorEastAsia"/>
        </w:rPr>
        <w:t>(</w:t>
      </w:r>
      <m:oMath>
        <m:r>
          <w:rPr>
            <w:rFonts w:ascii="Cambria Math" w:eastAsiaTheme="minorEastAsia" w:hAnsi="Cambria Math"/>
          </w:rPr>
          <m:t>γ</m:t>
        </m:r>
      </m:oMath>
      <w:r w:rsidR="00AD4F3F">
        <w:rPr>
          <w:rFonts w:eastAsiaTheme="minorEastAsia"/>
        </w:rPr>
        <w:t>)</w:t>
      </w:r>
      <w:r w:rsidR="003B0843">
        <w:rPr>
          <w:rFonts w:eastAsiaTheme="minorEastAsia"/>
        </w:rPr>
        <w:t xml:space="preserve"> for the </w:t>
      </w:r>
      <m:oMath>
        <m:r>
          <w:rPr>
            <w:rFonts w:ascii="Cambria Math" w:eastAsiaTheme="minorEastAsia" w:hAnsi="Cambria Math"/>
          </w:rPr>
          <m:t>κ</m:t>
        </m:r>
      </m:oMath>
      <w:r w:rsidR="00C5078A">
        <w:rPr>
          <w:rFonts w:eastAsiaTheme="minorEastAsia"/>
        </w:rPr>
        <w:t xml:space="preserve"> </w:t>
      </w:r>
      <w:r w:rsidR="00AD4F3F">
        <w:rPr>
          <w:rFonts w:eastAsiaTheme="minorEastAsia"/>
        </w:rPr>
        <w:t xml:space="preserve">number of </w:t>
      </w:r>
      <w:r w:rsidR="003B0843">
        <w:rPr>
          <w:rFonts w:eastAsiaTheme="minorEastAsia"/>
        </w:rPr>
        <w:t xml:space="preserve">selective regimes along the path from the root to the </w:t>
      </w:r>
      <w:r w:rsidR="00AD4F3F">
        <w:rPr>
          <w:rFonts w:eastAsiaTheme="minorEastAsia"/>
        </w:rPr>
        <w:t>last common</w:t>
      </w:r>
      <w:r w:rsidR="003B0843">
        <w:rPr>
          <w:rFonts w:eastAsiaTheme="minorEastAsia"/>
        </w:rPr>
        <w:t xml:space="preserve"> ancestor of </w:t>
      </w:r>
      <m:oMath>
        <m:r>
          <w:rPr>
            <w:rFonts w:ascii="Cambria Math" w:eastAsiaTheme="minorEastAsia" w:hAnsi="Cambria Math"/>
          </w:rPr>
          <m:t>i</m:t>
        </m:r>
      </m:oMath>
      <w:r w:rsidR="003B0843">
        <w:rPr>
          <w:rFonts w:eastAsiaTheme="minorEastAsia"/>
        </w:rPr>
        <w:t xml:space="preserve"> and </w:t>
      </w:r>
      <m:oMath>
        <m:r>
          <w:rPr>
            <w:rFonts w:ascii="Cambria Math" w:eastAsiaTheme="minorEastAsia" w:hAnsi="Cambria Math"/>
          </w:rPr>
          <m:t>j</m:t>
        </m:r>
      </m:oMath>
      <w:r w:rsidR="00E07230">
        <w:rPr>
          <w:rFonts w:eastAsiaTheme="minorEastAsia"/>
        </w:rPr>
        <w:t xml:space="preserve">, </w:t>
      </w:r>
      <m:oMath>
        <m:r>
          <w:rPr>
            <w:rFonts w:ascii="Cambria Math" w:eastAsiaTheme="minorEastAsia" w:hAnsi="Cambria Math"/>
          </w:rPr>
          <m:t>κ</m:t>
        </m:r>
        <m:d>
          <m:dPr>
            <m:ctrlPr>
              <w:rPr>
                <w:rFonts w:ascii="Cambria Math" w:eastAsiaTheme="minorEastAsia" w:hAnsi="Cambria Math"/>
                <w:i/>
              </w:rPr>
            </m:ctrlPr>
          </m:dPr>
          <m:e>
            <m:r>
              <w:rPr>
                <w:rFonts w:ascii="Cambria Math" w:eastAsiaTheme="minorEastAsia" w:hAnsi="Cambria Math"/>
              </w:rPr>
              <m:t>i,j</m:t>
            </m:r>
            <m:ctrlPr>
              <w:rPr>
                <w:rFonts w:ascii="Cambria Math" w:eastAsiaTheme="minorEastAsia" w:hAnsi="Cambria Math"/>
              </w:rPr>
            </m:ctrlPr>
          </m:e>
        </m:d>
        <m:r>
          <m:rPr>
            <m:sty m:val="p"/>
          </m:rPr>
          <w:rPr>
            <w:rFonts w:ascii="Cambria Math" w:eastAsiaTheme="minorEastAsia" w:hAnsi="Cambria Math"/>
          </w:rPr>
          <m:t>,</m:t>
        </m:r>
      </m:oMath>
      <w:r w:rsidR="003B0843">
        <w:rPr>
          <w:rFonts w:eastAsiaTheme="minorEastAsia"/>
        </w:rPr>
        <w:t xml:space="preserve"> or </w:t>
      </w:r>
      <w:r w:rsidR="00AD4F3F">
        <w:rPr>
          <w:rFonts w:eastAsiaTheme="minorEastAsia"/>
        </w:rPr>
        <w:t xml:space="preserve">from the root to the </w:t>
      </w:r>
      <w:r w:rsidR="003B0843">
        <w:rPr>
          <w:rFonts w:eastAsiaTheme="minorEastAsia"/>
        </w:rPr>
        <w:t>terminal tip</w:t>
      </w:r>
      <m:oMath>
        <m:r>
          <w:rPr>
            <w:rFonts w:ascii="Cambria Math" w:eastAsiaTheme="minorEastAsia" w:hAnsi="Cambria Math"/>
          </w:rPr>
          <m:t xml:space="preserve"> i</m:t>
        </m:r>
        <m:r>
          <m:rPr>
            <m:sty m:val="p"/>
          </m:rPr>
          <w:rPr>
            <w:rFonts w:ascii="Cambria Math" w:eastAsiaTheme="minorEastAsia" w:hAnsi="Cambria Math"/>
          </w:rPr>
          <m:t xml:space="preserve">, </m:t>
        </m:r>
        <m:r>
          <w:rPr>
            <w:rFonts w:ascii="Cambria Math" w:eastAsiaTheme="minorEastAsia" w:hAnsi="Cambria Math"/>
          </w:rPr>
          <m:t>κ(i)</m:t>
        </m:r>
      </m:oMath>
      <w:r w:rsidR="00E931AB">
        <w:rPr>
          <w:rFonts w:eastAsiaTheme="minorEastAsia"/>
        </w:rPr>
        <w:t xml:space="preserve">. </w:t>
      </w:r>
      <w:r w:rsidR="00C12122">
        <w:rPr>
          <w:rFonts w:eastAsiaTheme="minorEastAsia"/>
        </w:rPr>
        <w:t xml:space="preserve">Our transformed phylogeny now has a variance covariance </w:t>
      </w:r>
      <w:r w:rsidR="009E66D4">
        <w:rPr>
          <w:rFonts w:eastAsiaTheme="minorEastAsia"/>
        </w:rPr>
        <w:t xml:space="preserve">matrix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ij</m:t>
            </m:r>
          </m:sub>
        </m:sSub>
      </m:oMath>
      <w:r w:rsidR="009E66D4">
        <w:rPr>
          <w:rFonts w:eastAsiaTheme="minorEastAsia"/>
        </w:rPr>
        <w:t xml:space="preserve"> </w:t>
      </w:r>
      <w:r w:rsidR="00B008A4">
        <w:rPr>
          <w:rFonts w:eastAsiaTheme="minorEastAsia"/>
        </w:rPr>
        <w:t>and</w:t>
      </w:r>
      <w:r w:rsidR="009E66D4">
        <w:rPr>
          <w:rFonts w:eastAsiaTheme="minorEastAsia"/>
        </w:rPr>
        <w:t xml:space="preserve"> diagonal </w:t>
      </w:r>
      <w:r w:rsidR="00B008A4">
        <w:rPr>
          <w:rFonts w:eastAsiaTheme="minorEastAsia"/>
        </w:rPr>
        <w:t xml:space="preserve">matrix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u</m:t>
            </m:r>
          </m:sub>
        </m:sSub>
      </m:oMath>
      <w:r w:rsidR="00F21C00">
        <w:rPr>
          <w:rFonts w:eastAsiaTheme="minorEastAsia"/>
        </w:rPr>
        <w:t>.</w:t>
      </w:r>
      <w:r w:rsidR="00240508">
        <w:rPr>
          <w:rFonts w:eastAsiaTheme="minorEastAsia"/>
        </w:rPr>
        <w:t xml:space="preserve"> </w:t>
      </w:r>
      <w:r w:rsidR="00F21C00">
        <w:rPr>
          <w:rFonts w:eastAsiaTheme="minorEastAsia"/>
        </w:rPr>
        <w:t>W</w:t>
      </w:r>
      <w:r w:rsidR="009E66D4">
        <w:rPr>
          <w:rFonts w:eastAsiaTheme="minorEastAsia"/>
        </w:rPr>
        <w:t xml:space="preserve">e can </w:t>
      </w:r>
      <w:r w:rsidR="00857BC9">
        <w:rPr>
          <w:rFonts w:eastAsiaTheme="minorEastAsia"/>
        </w:rPr>
        <w:t>then</w:t>
      </w:r>
      <w:r w:rsidR="00F21C00">
        <w:rPr>
          <w:rFonts w:eastAsiaTheme="minorEastAsia"/>
        </w:rPr>
        <w:t xml:space="preserve"> </w:t>
      </w:r>
      <w:r w:rsidR="00240508">
        <w:rPr>
          <w:rFonts w:eastAsiaTheme="minorEastAsia"/>
        </w:rPr>
        <w:t xml:space="preserve">calculate the quadratic quantities and determinant </w:t>
      </w:r>
      <w:r w:rsidR="00857BC9" w:rsidRPr="006F1C61">
        <w:rPr>
          <w:rFonts w:eastAsiaTheme="minorEastAsia"/>
        </w:rPr>
        <w:t>of</w:t>
      </w:r>
      <w:r w:rsidR="00240508" w:rsidRPr="006F1C61">
        <w:rPr>
          <w:rFonts w:eastAsiaTheme="minorEastAsia"/>
        </w:rPr>
        <w:t xml:space="preserve"> </w:t>
      </w:r>
      <m:oMath>
        <m:r>
          <w:rPr>
            <w:rFonts w:ascii="Cambria Math" w:eastAsiaTheme="minorEastAsia" w:hAnsi="Cambria Math"/>
          </w:rPr>
          <m:t>V</m:t>
        </m:r>
      </m:oMath>
      <w:r w:rsidR="006F1C61" w:rsidRPr="006F1C61">
        <w:rPr>
          <w:rFonts w:eastAsiaTheme="minorEastAsia"/>
        </w:rPr>
        <w:t xml:space="preserve"> </w:t>
      </w:r>
      <w:r w:rsidR="006F1C61" w:rsidRPr="006F1C61">
        <w:rPr>
          <w:rFonts w:eastAsiaTheme="minorEastAsia"/>
        </w:rPr>
        <w:fldChar w:fldCharType="begin"/>
      </w:r>
      <w:r w:rsidR="00BF1D5F">
        <w:rPr>
          <w:rFonts w:eastAsiaTheme="minorEastAsia"/>
        </w:rPr>
        <w:instrText xml:space="preserve"> ADDIN ZOTERO_ITEM CSL_CITATION {"citationID":"a1e6jrmntsh","properties":{"formattedCitation":"(Ho and An\\uc0\\u233{} 2014a)","plainCitation":"(Ho and Ané 2014a)","noteIndex":0},"citationItems":[{"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6F1C61" w:rsidRPr="006F1C61">
        <w:rPr>
          <w:rFonts w:eastAsiaTheme="minorEastAsia"/>
        </w:rPr>
        <w:fldChar w:fldCharType="separate"/>
      </w:r>
      <w:r w:rsidR="00BF1D5F" w:rsidRPr="00BF1D5F">
        <w:rPr>
          <w:rFonts w:cs="Times New Roman"/>
        </w:rPr>
        <w:t xml:space="preserve">(Ho and </w:t>
      </w:r>
      <w:proofErr w:type="spellStart"/>
      <w:r w:rsidR="00BF1D5F" w:rsidRPr="00BF1D5F">
        <w:rPr>
          <w:rFonts w:cs="Times New Roman"/>
        </w:rPr>
        <w:t>Ané</w:t>
      </w:r>
      <w:proofErr w:type="spellEnd"/>
      <w:r w:rsidR="00BF1D5F" w:rsidRPr="00BF1D5F">
        <w:rPr>
          <w:rFonts w:cs="Times New Roman"/>
        </w:rPr>
        <w:t xml:space="preserve"> 2014a)</w:t>
      </w:r>
      <w:r w:rsidR="006F1C61" w:rsidRPr="006F1C61">
        <w:rPr>
          <w:rFonts w:eastAsiaTheme="minorEastAsia"/>
        </w:rPr>
        <w:fldChar w:fldCharType="end"/>
      </w:r>
      <w:r w:rsidR="009E66D4" w:rsidRPr="006F1C61">
        <w:rPr>
          <w:rFonts w:eastAsiaTheme="minorEastAsia"/>
        </w:rPr>
        <w:t>.</w:t>
      </w:r>
      <w:r w:rsidR="009E66D4">
        <w:rPr>
          <w:rFonts w:eastAsiaTheme="minorEastAsia"/>
        </w:rPr>
        <w:t xml:space="preserve"> </w:t>
      </w:r>
      <w:r w:rsidR="00D64CF7">
        <w:rPr>
          <w:rFonts w:eastAsiaTheme="minorEastAsia"/>
        </w:rPr>
        <w:t xml:space="preserve">The </w:t>
      </w:r>
      <w:r w:rsidR="00BC33E5">
        <w:rPr>
          <w:rFonts w:eastAsiaTheme="minorEastAsia"/>
        </w:rPr>
        <w:t>probability</w:t>
      </w:r>
      <w:r w:rsidR="00521EB5">
        <w:rPr>
          <w:rFonts w:eastAsiaTheme="minorEastAsia"/>
        </w:rPr>
        <w:t xml:space="preserve"> </w:t>
      </w:r>
      <w:r w:rsidR="00D64CF7">
        <w:rPr>
          <w:rFonts w:eastAsiaTheme="minorEastAsia"/>
        </w:rPr>
        <w:t>of our continuous trait is given by</w:t>
      </w:r>
    </w:p>
    <w:p w14:paraId="3C692AD1" w14:textId="365D5585" w:rsidR="00D64CF7" w:rsidRPr="00510FD0" w:rsidRDefault="006D53D8" w:rsidP="00EF5110">
      <w:pPr>
        <w:pStyle w:val="JamesManuscriptBody"/>
        <w:rPr>
          <w:rFonts w:eastAsiaTheme="minorEastAsia"/>
        </w:rPr>
      </w:pPr>
      <m:oMathPara>
        <m:oMath>
          <m:r>
            <w:rPr>
              <w:rFonts w:ascii="Cambria Math" w:eastAsiaTheme="minorEastAsia" w:hAnsi="Cambria Math"/>
            </w:rPr>
            <w:lastRenderedPageBreak/>
            <m:t>log(P(X| D,z,ϑ,ψ)) = n</m:t>
          </m:r>
          <m:func>
            <m:funcPr>
              <m:ctrlPr>
                <w:rPr>
                  <w:rFonts w:ascii="Cambria Math" w:eastAsiaTheme="minorEastAsia" w:hAnsi="Cambria Math"/>
                  <w:i/>
                </w:rPr>
              </m:ctrlPr>
            </m:funcPr>
            <m:fName>
              <m:r>
                <m:rPr>
                  <m:sty m:val="p"/>
                </m:rPr>
                <w:rPr>
                  <w:rFonts w:ascii="Cambria Math" w:hAnsi="Cambria Math"/>
                </w:rPr>
                <m:t>log</m:t>
              </m:r>
            </m:fName>
            <m:e>
              <m:r>
                <w:rPr>
                  <w:rFonts w:ascii="Cambria Math" w:eastAsiaTheme="minorEastAsia" w:hAnsi="Cambria Math"/>
                </w:rPr>
                <m:t>(2π)</m:t>
              </m:r>
            </m:e>
          </m:func>
          <m:r>
            <w:rPr>
              <w:rFonts w:ascii="Cambria Math" w:eastAsiaTheme="minorEastAsia" w:hAnsi="Cambria Math"/>
            </w:rPr>
            <m:t xml:space="preserve">+ </m:t>
          </m:r>
          <m:func>
            <m:funcPr>
              <m:ctrlPr>
                <w:rPr>
                  <w:rFonts w:ascii="Cambria Math" w:eastAsiaTheme="minorEastAsia" w:hAnsi="Cambria Math"/>
                  <w:i/>
                </w:rPr>
              </m:ctrlPr>
            </m:funcPr>
            <m:fName>
              <m:r>
                <m:rPr>
                  <m:sty m:val="p"/>
                </m:rPr>
                <w:rPr>
                  <w:rFonts w:ascii="Cambria Math" w:hAnsi="Cambria Math"/>
                </w:rPr>
                <m:t>log</m:t>
              </m:r>
            </m:fName>
            <m:e>
              <m:r>
                <w:rPr>
                  <w:rFonts w:ascii="Cambria Math" w:eastAsiaTheme="minorEastAsia" w:hAnsi="Cambria Math"/>
                </w:rPr>
                <m:t>(det(V))</m:t>
              </m:r>
            </m:e>
          </m:func>
          <m:r>
            <w:rPr>
              <w:rFonts w:ascii="Cambria Math" w:eastAsiaTheme="minorEastAsia" w:hAnsi="Cambria Math"/>
            </w:rPr>
            <m:t xml:space="preserve"> + </m:t>
          </m:r>
          <m:f>
            <m:fPr>
              <m:ctrlPr>
                <w:rPr>
                  <w:rFonts w:ascii="Cambria Math" w:eastAsiaTheme="minorEastAsia" w:hAnsi="Cambria Math"/>
                  <w:i/>
                </w:rPr>
              </m:ctrlPr>
            </m:fPr>
            <m:num>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1</m:t>
                  </m:r>
                </m:sup>
              </m:sSup>
              <m:r>
                <w:rPr>
                  <w:rFonts w:ascii="Cambria Math" w:eastAsiaTheme="minorEastAsia" w:hAnsi="Cambria Math"/>
                </w:rPr>
                <m:t>P - 2P'</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1</m:t>
                  </m:r>
                </m:sup>
              </m:sSup>
              <m:r>
                <w:rPr>
                  <w:rFonts w:ascii="Cambria Math" w:eastAsiaTheme="minorEastAsia" w:hAnsi="Cambria Math"/>
                </w:rPr>
                <m:t>Q + Q'</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1</m:t>
                  </m:r>
                </m:sup>
              </m:sSup>
              <m:r>
                <w:rPr>
                  <w:rFonts w:ascii="Cambria Math" w:eastAsiaTheme="minorEastAsia" w:hAnsi="Cambria Math"/>
                </w:rPr>
                <m:t>Q</m:t>
              </m:r>
            </m:num>
            <m:den>
              <m:r>
                <w:rPr>
                  <w:rFonts w:ascii="Cambria Math" w:eastAsiaTheme="minorEastAsia" w:hAnsi="Cambria Math"/>
                </w:rPr>
                <m:t>2</m:t>
              </m:r>
            </m:den>
          </m:f>
          <m:r>
            <w:rPr>
              <w:rFonts w:ascii="Cambria Math" w:eastAsiaTheme="minorEastAsia" w:hAnsi="Cambria Math"/>
            </w:rPr>
            <m:t>,</m:t>
          </m:r>
        </m:oMath>
      </m:oMathPara>
    </w:p>
    <w:p w14:paraId="71FA834F" w14:textId="77777777" w:rsidR="00F35DCA" w:rsidRDefault="00F35DCA" w:rsidP="00EF5110">
      <w:pPr>
        <w:pStyle w:val="JamesManuscriptBody"/>
        <w:rPr>
          <w:rFonts w:eastAsiaTheme="minorEastAsia"/>
        </w:rPr>
      </w:pPr>
    </w:p>
    <w:p w14:paraId="679CE026" w14:textId="0A875A09" w:rsidR="00590995" w:rsidRPr="00590995" w:rsidRDefault="00510FD0" w:rsidP="00F36D63">
      <w:pPr>
        <w:pStyle w:val="JamesManuscriptBody"/>
        <w:jc w:val="left"/>
        <w:rPr>
          <w:rFonts w:eastAsiaTheme="minorEastAsia"/>
        </w:rPr>
      </w:pPr>
      <w:r w:rsidRPr="00590995">
        <w:rPr>
          <w:rFonts w:eastAsiaTheme="minorEastAsia"/>
        </w:rPr>
        <w:t>where</w:t>
      </w:r>
      <w:r w:rsidR="00F00978" w:rsidRPr="00590995">
        <w:rPr>
          <w:rFonts w:eastAsiaTheme="minorEastAsia"/>
        </w:rPr>
        <w:t xml:space="preserve"> </w:t>
      </w:r>
      <m:oMath>
        <m:r>
          <w:rPr>
            <w:rFonts w:ascii="Cambria Math" w:eastAsiaTheme="minorEastAsia" w:hAnsi="Cambria Math"/>
          </w:rPr>
          <m:t>n</m:t>
        </m:r>
      </m:oMath>
      <w:r w:rsidR="00927ADF" w:rsidRPr="00590995">
        <w:rPr>
          <w:rFonts w:eastAsiaTheme="minorEastAsia"/>
        </w:rPr>
        <w:t xml:space="preserve"> is the number of tips in the phylogeny</w:t>
      </w:r>
      <w:r w:rsidR="00BC33E5">
        <w:rPr>
          <w:rFonts w:eastAsiaTheme="minorEastAsia"/>
        </w:rPr>
        <w:t xml:space="preserve"> (</w:t>
      </w:r>
      <m:oMath>
        <m:r>
          <w:rPr>
            <w:rFonts w:ascii="Cambria Math" w:eastAsiaTheme="minorEastAsia" w:hAnsi="Cambria Math"/>
          </w:rPr>
          <m:t>ψ)</m:t>
        </m:r>
      </m:oMath>
      <w:r w:rsidR="00927ADF" w:rsidRPr="00590995">
        <w:rPr>
          <w:rFonts w:eastAsiaTheme="minorEastAsia"/>
        </w:rPr>
        <w:t xml:space="preserve">, </w:t>
      </w:r>
      <m:oMath>
        <m:r>
          <w:rPr>
            <w:rFonts w:ascii="Cambria Math" w:eastAsiaTheme="minorEastAsia" w:hAnsi="Cambria Math"/>
          </w:rPr>
          <m:t>P</m:t>
        </m:r>
      </m:oMath>
      <w:r w:rsidR="00CA31E4" w:rsidRPr="00590995">
        <w:rPr>
          <w:rFonts w:eastAsiaTheme="minorEastAsia"/>
        </w:rPr>
        <w:t xml:space="preserve"> is the continuous trait value of each species, and </w:t>
      </w:r>
      <m:oMath>
        <m:r>
          <w:rPr>
            <w:rFonts w:ascii="Cambria Math" w:eastAsiaTheme="minorEastAsia" w:hAnsi="Cambria Math"/>
          </w:rPr>
          <m:t>Q</m:t>
        </m:r>
      </m:oMath>
      <w:r w:rsidR="00CA31E4" w:rsidRPr="00590995">
        <w:rPr>
          <w:rFonts w:eastAsiaTheme="minorEastAsia"/>
        </w:rPr>
        <w:t xml:space="preserve"> is the expected value of each species given the continuous trait model</w:t>
      </w:r>
      <w:r w:rsidR="00D751AA" w:rsidRPr="00590995">
        <w:rPr>
          <w:rFonts w:eastAsiaTheme="minorEastAsia"/>
        </w:rPr>
        <w:t xml:space="preserve"> – calculated following equation (11) of Beaulieu et al. (2012)</w:t>
      </w:r>
      <w:r w:rsidR="00BC33E5">
        <w:rPr>
          <w:rFonts w:eastAsiaTheme="minorEastAsia"/>
        </w:rPr>
        <w:t>,</w:t>
      </w:r>
      <w:r w:rsidR="004870DF">
        <w:rPr>
          <w:rFonts w:eastAsiaTheme="minorEastAsia"/>
        </w:rPr>
        <w:t xml:space="preserve"> </w:t>
      </w:r>
      <w:r w:rsidR="00E637A5">
        <w:rPr>
          <w:rFonts w:ascii="Cambria Math" w:eastAsiaTheme="minorEastAsia" w:hAnsi="Cambria Math"/>
          <w:i/>
        </w:rPr>
        <w:t xml:space="preserve">D </w:t>
      </w:r>
      <w:r w:rsidR="00384F2E">
        <w:rPr>
          <w:rFonts w:eastAsiaTheme="minorEastAsia"/>
        </w:rPr>
        <w:t xml:space="preserve">is the discrete character data, </w:t>
      </w:r>
      <m:oMath>
        <m:r>
          <w:rPr>
            <w:rFonts w:ascii="Cambria Math" w:eastAsiaTheme="minorEastAsia" w:hAnsi="Cambria Math"/>
          </w:rPr>
          <m:t>z</m:t>
        </m:r>
      </m:oMath>
      <w:r w:rsidR="00BC33E5">
        <w:rPr>
          <w:rFonts w:eastAsiaTheme="minorEastAsia"/>
        </w:rPr>
        <w:t xml:space="preserve"> is a particular regime mapping, and </w:t>
      </w:r>
      <m:oMath>
        <m:r>
          <w:rPr>
            <w:rFonts w:ascii="Cambria Math" w:eastAsiaTheme="minorEastAsia" w:hAnsi="Cambria Math"/>
          </w:rPr>
          <m:t>ϑ</m:t>
        </m:r>
      </m:oMath>
      <w:r w:rsidR="00E0597A">
        <w:rPr>
          <w:rFonts w:eastAsiaTheme="minorEastAsia"/>
        </w:rPr>
        <w:t xml:space="preserve"> are the parameters of the </w:t>
      </w:r>
      <w:r w:rsidR="00E0597A" w:rsidRPr="00772589">
        <w:rPr>
          <w:rFonts w:ascii="Courier New" w:eastAsiaTheme="minorEastAsia" w:hAnsi="Courier New" w:cs="Courier New"/>
        </w:rPr>
        <w:t>hOUwie</w:t>
      </w:r>
      <w:r w:rsidR="00E0597A">
        <w:rPr>
          <w:rFonts w:eastAsiaTheme="minorEastAsia"/>
        </w:rPr>
        <w:t xml:space="preserve"> model</w:t>
      </w:r>
      <w:r w:rsidR="00CA31E4" w:rsidRPr="00590995">
        <w:rPr>
          <w:rFonts w:eastAsiaTheme="minorEastAsia"/>
        </w:rPr>
        <w:t>.</w:t>
      </w:r>
      <w:r w:rsidR="000D4935" w:rsidRPr="00590995">
        <w:rPr>
          <w:rFonts w:eastAsiaTheme="minorEastAsia"/>
        </w:rPr>
        <w:t xml:space="preserve"> </w:t>
      </w:r>
    </w:p>
    <w:p w14:paraId="428F97C2" w14:textId="70F9F943" w:rsidR="00C26C43" w:rsidRDefault="00AB5465" w:rsidP="00F36D63">
      <w:pPr>
        <w:pStyle w:val="JamesManuscriptBody"/>
        <w:jc w:val="left"/>
        <w:rPr>
          <w:rFonts w:eastAsiaTheme="minorEastAsia"/>
        </w:rPr>
      </w:pPr>
      <w:r>
        <w:t>Next,</w:t>
      </w:r>
      <w:r w:rsidR="003B6ACD">
        <w:t xml:space="preserve"> we describe the </w:t>
      </w:r>
      <w:r w:rsidR="003B6ACD">
        <w:rPr>
          <w:rFonts w:eastAsiaTheme="minorEastAsia"/>
        </w:rPr>
        <w:t xml:space="preserve">calculation of the probability of the underlying regime structure, </w:t>
      </w:r>
      <m:oMath>
        <m:r>
          <w:rPr>
            <w:rFonts w:ascii="Cambria Math" w:eastAsiaTheme="minorEastAsia" w:hAnsi="Cambria Math"/>
          </w:rPr>
          <m:t>γ</m:t>
        </m:r>
      </m:oMath>
      <w:r w:rsidR="003B6ACD">
        <w:rPr>
          <w:rFonts w:eastAsiaTheme="minorEastAsia"/>
        </w:rPr>
        <w:t xml:space="preserve">, which is the </w:t>
      </w:r>
      <w:r w:rsidR="00E77058">
        <w:rPr>
          <w:rFonts w:eastAsiaTheme="minorEastAsia"/>
        </w:rPr>
        <w:t xml:space="preserve">joint </w:t>
      </w:r>
      <w:r w:rsidR="005700C9">
        <w:rPr>
          <w:rFonts w:eastAsiaTheme="minorEastAsia"/>
        </w:rPr>
        <w:t xml:space="preserve">probability </w:t>
      </w:r>
      <w:r w:rsidR="000A74DE">
        <w:rPr>
          <w:rFonts w:eastAsiaTheme="minorEastAsia"/>
        </w:rPr>
        <w:t xml:space="preserve">of </w:t>
      </w:r>
      <w:r w:rsidR="005700C9">
        <w:rPr>
          <w:rFonts w:eastAsiaTheme="minorEastAsia"/>
        </w:rPr>
        <w:t>discret</w:t>
      </w:r>
      <w:r w:rsidR="00E77058">
        <w:rPr>
          <w:rFonts w:eastAsiaTheme="minorEastAsia"/>
        </w:rPr>
        <w:softHyphen/>
      </w:r>
      <w:r w:rsidR="005700C9">
        <w:rPr>
          <w:rFonts w:eastAsiaTheme="minorEastAsia"/>
        </w:rPr>
        <w:t>e character</w:t>
      </w:r>
      <w:r w:rsidR="00583CB8">
        <w:rPr>
          <w:rFonts w:eastAsiaTheme="minorEastAsia"/>
        </w:rPr>
        <w:t>s</w:t>
      </w:r>
      <w:r w:rsidR="005700C9">
        <w:rPr>
          <w:rFonts w:eastAsiaTheme="minorEastAsia"/>
        </w:rPr>
        <w:t xml:space="preserve"> </w:t>
      </w:r>
      <w:r w:rsidR="004860C6">
        <w:rPr>
          <w:rFonts w:eastAsiaTheme="minorEastAsia"/>
        </w:rPr>
        <w:t>(</w:t>
      </w:r>
      <m:oMath>
        <m:r>
          <w:rPr>
            <w:rFonts w:ascii="Cambria Math" w:eastAsiaTheme="minorEastAsia" w:hAnsi="Cambria Math"/>
          </w:rPr>
          <m:t>D</m:t>
        </m:r>
      </m:oMath>
      <w:r w:rsidR="004860C6">
        <w:rPr>
          <w:rFonts w:eastAsiaTheme="minorEastAsia"/>
        </w:rPr>
        <w:t xml:space="preserve">) </w:t>
      </w:r>
      <w:r w:rsidR="00E77058">
        <w:rPr>
          <w:rFonts w:eastAsiaTheme="minorEastAsia"/>
        </w:rPr>
        <w:t>and stochastic mapping</w:t>
      </w:r>
      <w:r w:rsidR="005700C9">
        <w:rPr>
          <w:rFonts w:eastAsiaTheme="minorEastAsia"/>
        </w:rPr>
        <w:t xml:space="preserve"> </w:t>
      </w:r>
      <w:r w:rsidR="004860C6">
        <w:rPr>
          <w:rFonts w:eastAsiaTheme="minorEastAsia"/>
        </w:rPr>
        <w:t>(</w:t>
      </w:r>
      <m:oMath>
        <m:r>
          <w:rPr>
            <w:rFonts w:ascii="Cambria Math" w:eastAsiaTheme="minorEastAsia" w:hAnsi="Cambria Math"/>
          </w:rPr>
          <m:t>z</m:t>
        </m:r>
      </m:oMath>
      <w:r w:rsidR="004860C6">
        <w:rPr>
          <w:rFonts w:eastAsiaTheme="minorEastAsia"/>
        </w:rPr>
        <w:t>)</w:t>
      </w:r>
      <w:r w:rsidR="00F954D1">
        <w:rPr>
          <w:rFonts w:eastAsiaTheme="minorEastAsia"/>
        </w:rPr>
        <w:t>.</w:t>
      </w:r>
      <w:r w:rsidR="00A833BD">
        <w:rPr>
          <w:rFonts w:eastAsiaTheme="minorEastAsia"/>
        </w:rPr>
        <w:t xml:space="preserve"> This calculation is analogous to the pathway likelihood of</w:t>
      </w:r>
      <w:r w:rsidR="0092320D">
        <w:rPr>
          <w:rFonts w:eastAsiaTheme="minorEastAsia"/>
        </w:rPr>
        <w:t xml:space="preserve"> </w:t>
      </w:r>
      <w:r w:rsidR="0092320D">
        <w:rPr>
          <w:rFonts w:eastAsiaTheme="minorEastAsia"/>
        </w:rPr>
        <w:fldChar w:fldCharType="begin"/>
      </w:r>
      <w:r w:rsidR="00BF1D5F">
        <w:rPr>
          <w:rFonts w:eastAsiaTheme="minorEastAsia"/>
        </w:rPr>
        <w:instrText xml:space="preserve"> ADDIN ZOTERO_ITEM CSL_CITATION {"citationID":"euR7ngNx","properties":{"custom":"Steel and Penny (2000)","formattedCitation":"Steel and Penny (2000)","plainCitation":"Steel and Penny (2000)","noteIndex":0},"citationItems":[{"id":184,"uris":["http://zotero.org/users/local/X8CzRyu0/items/MHGRH3E4"],"itemData":{"id":184,"type":"article-journal","abstract":"Methods such as maximum parsimony (MP) are frequently criticized as being statistically unsound and not being based on any “model.” On the other hand, advocates of MP claim that maximum likelihood (ML) has some fundamental problems. Here, we explore the connection between the different versions of MP and ML methods, particularly in light of recent theoretical results. We describe links between the two methods—for example, we describe how MP can be regarded as an ML method when there is no common mechanism between sites (such as might occur with morphological data and certain forms of molecular data). In the process, we clarify certain historical points of disagreement between proponents of the two methodologies, including a discussion of several forms of the ML optimality criterion. We also describe some additional results that shed light on how much needs to be assumed about underling models of sequence evolution in order to successfully reconstruct evolutionary trees.","container-title":"Molecular Biology and Evolution","DOI":"10.1093/oxfordjournals.molbev.a026364","ISSN":"0737-4038","issue":"6","journalAbbreviation":"Mol Biol Evol","page":"839-850","source":"academic.oup.com","title":"Parsimony, Likelihood, and the Role of Models in Molecular Phylogenetics","volume":"17","author":[{"family":"Steel","given":"Mike"},{"family":"Penny","given":"David"}],"issued":{"date-parts":[["2000",6,1]]}},"label":"page"}],"schema":"https://github.com/citation-style-language/schema/raw/master/csl-citation.json"} </w:instrText>
      </w:r>
      <w:r w:rsidR="0092320D">
        <w:rPr>
          <w:rFonts w:eastAsiaTheme="minorEastAsia"/>
        </w:rPr>
        <w:fldChar w:fldCharType="separate"/>
      </w:r>
      <w:r w:rsidR="0092320D">
        <w:rPr>
          <w:rFonts w:eastAsiaTheme="minorEastAsia"/>
          <w:noProof/>
        </w:rPr>
        <w:t>Steel and Penny (2000)</w:t>
      </w:r>
      <w:r w:rsidR="0092320D">
        <w:rPr>
          <w:rFonts w:eastAsiaTheme="minorEastAsia"/>
        </w:rPr>
        <w:fldChar w:fldCharType="end"/>
      </w:r>
      <w:r w:rsidR="00A833BD">
        <w:rPr>
          <w:rFonts w:eastAsiaTheme="minorEastAsia"/>
        </w:rPr>
        <w:t>. Recently,</w:t>
      </w:r>
      <w:r w:rsidR="00C50DE7">
        <w:rPr>
          <w:rFonts w:eastAsiaTheme="minorEastAsia"/>
        </w:rPr>
        <w:t xml:space="preserve"> </w:t>
      </w:r>
      <w:r w:rsidR="005C32F4">
        <w:rPr>
          <w:rFonts w:eastAsiaTheme="minorEastAsia"/>
        </w:rPr>
        <w:fldChar w:fldCharType="begin"/>
      </w:r>
      <w:r w:rsidR="00BF1D5F">
        <w:rPr>
          <w:rFonts w:eastAsiaTheme="minorEastAsia"/>
        </w:rPr>
        <w:instrText xml:space="preserve"> ADDIN ZOTERO_ITEM CSL_CITATION {"citationID":"RzmLNWpc","properties":{"custom":"May and Moore (2020)","formattedCitation":"May and Moore (2020)","plainCitation":"May and Moore (2020)","noteIndex":0},"citationItems":[{"id":6781,"uris":["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schema":"https://github.com/citation-style-language/schema/raw/master/csl-citation.json"} </w:instrText>
      </w:r>
      <w:r w:rsidR="005C32F4">
        <w:rPr>
          <w:rFonts w:eastAsiaTheme="minorEastAsia"/>
        </w:rPr>
        <w:fldChar w:fldCharType="separate"/>
      </w:r>
      <w:r w:rsidR="005C32F4">
        <w:rPr>
          <w:rFonts w:eastAsiaTheme="minorEastAsia"/>
          <w:noProof/>
        </w:rPr>
        <w:t>May and Moore (2020)</w:t>
      </w:r>
      <w:r w:rsidR="005C32F4">
        <w:rPr>
          <w:rFonts w:eastAsiaTheme="minorEastAsia"/>
        </w:rPr>
        <w:fldChar w:fldCharType="end"/>
      </w:r>
      <w:r w:rsidR="005E7384">
        <w:rPr>
          <w:rFonts w:eastAsiaTheme="minorEastAsia"/>
        </w:rPr>
        <w:t xml:space="preserve"> suggested </w:t>
      </w:r>
      <w:r w:rsidR="00EB17A3">
        <w:rPr>
          <w:rFonts w:eastAsiaTheme="minorEastAsia"/>
        </w:rPr>
        <w:t xml:space="preserve">that </w:t>
      </w:r>
      <w:r w:rsidR="005C32F4">
        <w:rPr>
          <w:rFonts w:eastAsiaTheme="minorEastAsia"/>
        </w:rPr>
        <w:t>t</w:t>
      </w:r>
      <w:r w:rsidR="0013657F">
        <w:rPr>
          <w:rFonts w:eastAsiaTheme="minorEastAsia"/>
        </w:rPr>
        <w:t>he</w:t>
      </w:r>
      <w:r w:rsidR="006879D6">
        <w:rPr>
          <w:rFonts w:eastAsiaTheme="minorEastAsia"/>
        </w:rPr>
        <w:t xml:space="preserve"> </w:t>
      </w:r>
      <w:r w:rsidR="0013657F">
        <w:rPr>
          <w:rFonts w:eastAsiaTheme="minorEastAsia"/>
        </w:rPr>
        <w:t xml:space="preserve">joint probability of a </w:t>
      </w:r>
      <w:r w:rsidR="00CB4618">
        <w:rPr>
          <w:rFonts w:eastAsiaTheme="minorEastAsia"/>
        </w:rPr>
        <w:t>regime structure</w:t>
      </w:r>
      <w:r w:rsidR="0013657F">
        <w:rPr>
          <w:rFonts w:eastAsiaTheme="minorEastAsia"/>
        </w:rPr>
        <w:t xml:space="preserve"> and the discrete character </w:t>
      </w:r>
      <w:r w:rsidR="00BA6AEF">
        <w:rPr>
          <w:rFonts w:eastAsiaTheme="minorEastAsia"/>
        </w:rPr>
        <w:t>is the product of the probabilities of exponentially distributed waiting times</w:t>
      </w:r>
      <w:r w:rsidR="00853E90">
        <w:rPr>
          <w:rFonts w:eastAsiaTheme="minorEastAsia"/>
        </w:rPr>
        <w:t>. B</w:t>
      </w:r>
      <w:r w:rsidR="00B0696B">
        <w:rPr>
          <w:rFonts w:eastAsiaTheme="minorEastAsia"/>
        </w:rPr>
        <w:t>y this definition</w:t>
      </w:r>
      <w:r w:rsidR="001317F5">
        <w:rPr>
          <w:rFonts w:eastAsiaTheme="minorEastAsia"/>
        </w:rPr>
        <w:t>,</w:t>
      </w:r>
      <w:r w:rsidR="00B0696B">
        <w:rPr>
          <w:rFonts w:eastAsiaTheme="minorEastAsia"/>
        </w:rPr>
        <w:t xml:space="preserve"> branch lengths are </w:t>
      </w:r>
      <w:r w:rsidR="001317F5">
        <w:rPr>
          <w:rFonts w:eastAsiaTheme="minorEastAsia"/>
        </w:rPr>
        <w:t>the</w:t>
      </w:r>
      <w:r w:rsidR="00B0696B">
        <w:rPr>
          <w:rFonts w:eastAsiaTheme="minorEastAsia"/>
        </w:rPr>
        <w:t xml:space="preserve"> sum of waiting times</w:t>
      </w:r>
      <w:r w:rsidR="000A42CC">
        <w:rPr>
          <w:rFonts w:eastAsiaTheme="minorEastAsia"/>
        </w:rPr>
        <w:t>.</w:t>
      </w:r>
      <w:r w:rsidR="00B0696B">
        <w:rPr>
          <w:rFonts w:eastAsiaTheme="minorEastAsia"/>
        </w:rPr>
        <w:t xml:space="preserve"> </w:t>
      </w:r>
      <w:commentRangeStart w:id="2"/>
      <w:commentRangeStart w:id="3"/>
      <w:r w:rsidR="000D3E03">
        <w:rPr>
          <w:rFonts w:eastAsiaTheme="minorEastAsia"/>
        </w:rPr>
        <w:t xml:space="preserve">However, </w:t>
      </w:r>
      <w:r w:rsidR="00BC4240">
        <w:rPr>
          <w:rFonts w:eastAsiaTheme="minorEastAsia"/>
        </w:rPr>
        <w:t xml:space="preserve">under this definition, </w:t>
      </w:r>
      <w:r w:rsidR="00171973">
        <w:rPr>
          <w:rFonts w:eastAsiaTheme="minorEastAsia"/>
        </w:rPr>
        <w:t xml:space="preserve">when </w:t>
      </w:r>
      <w:r w:rsidR="00BC4240">
        <w:rPr>
          <w:rFonts w:eastAsiaTheme="minorEastAsia"/>
        </w:rPr>
        <w:t xml:space="preserve">we </w:t>
      </w:r>
      <w:r w:rsidR="00171973">
        <w:rPr>
          <w:rFonts w:eastAsiaTheme="minorEastAsia"/>
        </w:rPr>
        <w:t>calculat</w:t>
      </w:r>
      <w:r w:rsidR="00BC4240">
        <w:rPr>
          <w:rFonts w:eastAsiaTheme="minorEastAsia"/>
        </w:rPr>
        <w:t>e</w:t>
      </w:r>
      <w:r w:rsidR="00171973">
        <w:rPr>
          <w:rFonts w:eastAsiaTheme="minorEastAsia"/>
        </w:rPr>
        <w:t xml:space="preserve"> the probability of starting and ending a branch in state </w:t>
      </w:r>
      <w:proofErr w:type="spellStart"/>
      <w:r w:rsidR="00D367F7" w:rsidRPr="00D367F7">
        <w:rPr>
          <w:rFonts w:eastAsiaTheme="minorEastAsia"/>
          <w:i/>
          <w:iCs/>
        </w:rPr>
        <w:t>i</w:t>
      </w:r>
      <w:proofErr w:type="spellEnd"/>
      <w:r w:rsidR="00171973">
        <w:rPr>
          <w:rFonts w:eastAsiaTheme="minorEastAsia"/>
        </w:rPr>
        <w:t>,</w:t>
      </w:r>
      <w:r w:rsidR="00C7496C">
        <w:rPr>
          <w:rFonts w:eastAsiaTheme="minorEastAsia"/>
        </w:rPr>
        <w:t xml:space="preserve"> </w:t>
      </w:r>
      <w:r w:rsidR="000B20B6">
        <w:rPr>
          <w:rFonts w:eastAsiaTheme="minorEastAsia"/>
        </w:rPr>
        <w:t xml:space="preserve">the likelihood of a regime structure was </w:t>
      </w:r>
      <w:r w:rsidR="00BC4240">
        <w:rPr>
          <w:rFonts w:eastAsiaTheme="minorEastAsia"/>
        </w:rPr>
        <w:t xml:space="preserve">unaffected by </w:t>
      </w:r>
      <w:r w:rsidR="000B20B6">
        <w:rPr>
          <w:rFonts w:eastAsiaTheme="minorEastAsia"/>
        </w:rPr>
        <w:t>the</w:t>
      </w:r>
      <w:r w:rsidR="00CB121B">
        <w:rPr>
          <w:rFonts w:eastAsiaTheme="minorEastAsia"/>
        </w:rPr>
        <w:t xml:space="preserve"> number of</w:t>
      </w:r>
      <w:r w:rsidR="000D3E03" w:rsidRPr="008533EA">
        <w:rPr>
          <w:rFonts w:eastAsiaTheme="minorEastAsia"/>
        </w:rPr>
        <w:t xml:space="preserve"> </w:t>
      </w:r>
      <w:r w:rsidR="000B20B6">
        <w:rPr>
          <w:rFonts w:eastAsiaTheme="minorEastAsia"/>
        </w:rPr>
        <w:t xml:space="preserve">transitions </w:t>
      </w:r>
      <w:r w:rsidR="00051389">
        <w:rPr>
          <w:rFonts w:eastAsiaTheme="minorEastAsia"/>
        </w:rPr>
        <w:t>(Supplemental Materials)</w:t>
      </w:r>
      <w:r w:rsidR="003407C6">
        <w:rPr>
          <w:rFonts w:eastAsiaTheme="minorEastAsia"/>
        </w:rPr>
        <w:t xml:space="preserve">, </w:t>
      </w:r>
      <w:commentRangeEnd w:id="2"/>
      <w:r w:rsidR="001C1155">
        <w:rPr>
          <w:rStyle w:val="CommentReference"/>
        </w:rPr>
        <w:commentReference w:id="2"/>
      </w:r>
      <w:commentRangeEnd w:id="3"/>
      <w:r w:rsidR="00171973">
        <w:rPr>
          <w:rStyle w:val="CommentReference"/>
        </w:rPr>
        <w:commentReference w:id="3"/>
      </w:r>
      <w:r w:rsidR="003407C6">
        <w:rPr>
          <w:rFonts w:eastAsiaTheme="minorEastAsia"/>
        </w:rPr>
        <w:t>even though the</w:t>
      </w:r>
      <w:r w:rsidR="003407C6" w:rsidRPr="008533EA">
        <w:rPr>
          <w:rFonts w:eastAsiaTheme="minorEastAsia"/>
        </w:rPr>
        <w:t xml:space="preserve"> </w:t>
      </w:r>
      <w:r w:rsidR="003407C6">
        <w:rPr>
          <w:rFonts w:eastAsiaTheme="minorEastAsia"/>
        </w:rPr>
        <w:t xml:space="preserve">maximum likelihood estimate </w:t>
      </w:r>
      <w:r w:rsidR="002D405F">
        <w:rPr>
          <w:rFonts w:eastAsiaTheme="minorEastAsia"/>
        </w:rPr>
        <w:t>should be</w:t>
      </w:r>
      <w:r w:rsidR="003407C6">
        <w:rPr>
          <w:rFonts w:eastAsiaTheme="minorEastAsia"/>
        </w:rPr>
        <w:t xml:space="preserve"> </w:t>
      </w:r>
      <w:r w:rsidR="003407C6" w:rsidRPr="008533EA">
        <w:rPr>
          <w:rFonts w:eastAsiaTheme="minorEastAsia"/>
        </w:rPr>
        <w:t>zero</w:t>
      </w:r>
      <w:r w:rsidR="000B20B6">
        <w:rPr>
          <w:rFonts w:eastAsiaTheme="minorEastAsia"/>
        </w:rPr>
        <w:t xml:space="preserve"> transitions</w:t>
      </w:r>
      <w:r w:rsidR="00A73280">
        <w:rPr>
          <w:rFonts w:eastAsiaTheme="minorEastAsia"/>
        </w:rPr>
        <w:t xml:space="preserve"> </w:t>
      </w:r>
      <w:r w:rsidR="00A73280">
        <w:rPr>
          <w:rFonts w:eastAsiaTheme="minorEastAsia"/>
        </w:rPr>
        <w:fldChar w:fldCharType="begin"/>
      </w:r>
      <w:r w:rsidR="00BF1D5F">
        <w:rPr>
          <w:rFonts w:eastAsiaTheme="minorEastAsia"/>
        </w:rPr>
        <w:instrText xml:space="preserve"> ADDIN ZOTERO_ITEM CSL_CITATION {"citationID":"p6CUbXxZ","properties":{"formattedCitation":"(O\\uc0\\u8217{}Meara 2008)","plainCitation":"(O’Meara 2008)","noteIndex":0},"citationItems":[{"id":8278,"uris":["http://zotero.org/users/local/X8CzRyu0/items/3W75DRWU"],"itemData":{"id":8278,"type":"article-journal","abstract":"1) Rates of phenotypic evolution have changed throughout the history of life, producing variation in levels of morphological, functional, and ecological diversity among groups. Testing for the presence of these rate shifts is a key component of evaluating hypotheses about what causes them. General predictions regarding changes in phenotypic diversity as a function of evolutionary history and rates are developed, and tests are derived to evaluate rate changes. Simulations show that these tests are more powerful than existing tests using standardized contrasts. 2) Species delimitation and species tree inference are difficult problems in the case of recent divergences, especially when different loci have different histories. I quantify the difficulty of the problem and introduce a non-parametric method for simultaneously dividing anonymous samples into different species and inferring a species tree, using individual gene trees as input. This heuristic method seeks to both minimize gene tree – species tree discordance and excess population structure within a species. Analyses suggest that the method may provide useful insights for systematists working at the species level with molecular data.3) The phylogeny of Myrmecocystus ants is estimated using nine loci, finding that none of the three subgenera are monophyletic, implying repeated evolution of foraging times and particular morphologies. A new partitioned likelihood program, MrFisher, is created from MrBayes to aid analysis of multilocus datasets without assuming priors. Simulations show that using a partitioned likelihood approach in the presence of rate heterogeneity and missing data, as is common in supermatrix analyses, can recover correct branch lengths where non-partitioned likelihood gives predictably biased estimates of branch lengths but the correct topology.4) Evolution of foraging time and coevolution of behavior and morphology in Myrmecocystus ants is examined. New models for reconstructing discrete states along branches of a tree and for examining continuous trait evolution and coevolution with discrete traits are developed and implemented. Foraging transitions between diurnal and nocturnal foraging evidently go through crepuscular intermediates. There is some evidence for increased rates of morphological character evolution associated with changes in foraging regime, but little evidence for particular optimum values for morphological traits associated with foraging.","container-title":"Nature Precedings","DOI":"10.1038/npre.2008.2261.1","ISSN":"1756-0357","journalAbbreviation":"Nat Prec","language":"en","note":"Bandiera_abtest: a\nCg_type: Nature Research Journals\nPrimary_atype: Research\npublisher: Nature Publishing Group","page":"1-1","source":"www.nature.com","title":"Using Trees: Myrmecocystus Phylogeny and Character Evolution and New Methods for Investigating Trait Evolution and Species Delimitation (PhD Dissertation)","title-short":"Using Trees","author":[{"family":"O’Meara","given":"Brian"}],"issued":{"date-parts":[["2008",9,9]]}}}],"schema":"https://github.com/citation-style-language/schema/raw/master/csl-citation.json"} </w:instrText>
      </w:r>
      <w:r w:rsidR="00A73280">
        <w:rPr>
          <w:rFonts w:eastAsiaTheme="minorEastAsia"/>
        </w:rPr>
        <w:fldChar w:fldCharType="separate"/>
      </w:r>
      <w:r w:rsidR="00A73280" w:rsidRPr="00A73280">
        <w:t>(O’Meara 2008)</w:t>
      </w:r>
      <w:r w:rsidR="00A73280">
        <w:rPr>
          <w:rFonts w:eastAsiaTheme="minorEastAsia"/>
        </w:rPr>
        <w:fldChar w:fldCharType="end"/>
      </w:r>
      <w:r w:rsidR="000D3E03" w:rsidRPr="008533EA">
        <w:rPr>
          <w:rFonts w:eastAsiaTheme="minorEastAsia"/>
        </w:rPr>
        <w:t xml:space="preserve">. We suspect this is an issue of treating the </w:t>
      </w:r>
      <w:r w:rsidR="003F2875">
        <w:rPr>
          <w:rFonts w:eastAsiaTheme="minorEastAsia"/>
        </w:rPr>
        <w:t>probability density functions</w:t>
      </w:r>
      <w:r w:rsidR="000D3E03" w:rsidRPr="008533EA">
        <w:rPr>
          <w:rFonts w:eastAsiaTheme="minorEastAsia"/>
        </w:rPr>
        <w:t xml:space="preserve"> independently</w:t>
      </w:r>
      <w:r w:rsidR="00E07230">
        <w:rPr>
          <w:rFonts w:eastAsiaTheme="minorEastAsia"/>
        </w:rPr>
        <w:t>,</w:t>
      </w:r>
      <w:r w:rsidR="000D3E03" w:rsidRPr="008533EA">
        <w:rPr>
          <w:rFonts w:eastAsiaTheme="minorEastAsia"/>
        </w:rPr>
        <w:t xml:space="preserve"> when their convolution is </w:t>
      </w:r>
      <w:r w:rsidR="003F2875" w:rsidRPr="008533EA">
        <w:rPr>
          <w:rFonts w:eastAsiaTheme="minorEastAsia"/>
        </w:rPr>
        <w:t>required</w:t>
      </w:r>
      <w:r w:rsidR="00E07230">
        <w:rPr>
          <w:rFonts w:eastAsiaTheme="minorEastAsia"/>
        </w:rPr>
        <w:t>,</w:t>
      </w:r>
      <w:r w:rsidR="000D3E03" w:rsidRPr="008533EA">
        <w:rPr>
          <w:rFonts w:eastAsiaTheme="minorEastAsia"/>
        </w:rPr>
        <w:t xml:space="preserve"> </w:t>
      </w:r>
      <w:r w:rsidR="00227C09">
        <w:rPr>
          <w:rFonts w:eastAsiaTheme="minorEastAsia"/>
        </w:rPr>
        <w:t xml:space="preserve">because </w:t>
      </w:r>
      <w:r w:rsidR="000D3E03" w:rsidRPr="008533EA">
        <w:rPr>
          <w:rFonts w:eastAsiaTheme="minorEastAsia"/>
        </w:rPr>
        <w:t xml:space="preserve">the time of the second transition depends on the timing of the first </w:t>
      </w:r>
      <w:r w:rsidR="00E07230" w:rsidRPr="008533EA">
        <w:rPr>
          <w:rFonts w:eastAsiaTheme="minorEastAsia"/>
        </w:rPr>
        <w:t>a</w:t>
      </w:r>
      <w:r w:rsidR="00E07230">
        <w:rPr>
          <w:rFonts w:eastAsiaTheme="minorEastAsia"/>
        </w:rPr>
        <w:t>s well as</w:t>
      </w:r>
      <w:r w:rsidR="00E07230" w:rsidRPr="008533EA">
        <w:rPr>
          <w:rFonts w:eastAsiaTheme="minorEastAsia"/>
        </w:rPr>
        <w:t xml:space="preserve"> </w:t>
      </w:r>
      <w:r w:rsidR="000D3E03" w:rsidRPr="008533EA">
        <w:rPr>
          <w:rFonts w:eastAsiaTheme="minorEastAsia"/>
        </w:rPr>
        <w:t>the total branch length available.</w:t>
      </w:r>
      <w:r w:rsidR="005E7384">
        <w:rPr>
          <w:rFonts w:eastAsiaTheme="minorEastAsia"/>
        </w:rPr>
        <w:t xml:space="preserve"> </w:t>
      </w:r>
      <w:r w:rsidR="005016B3">
        <w:rPr>
          <w:rFonts w:eastAsiaTheme="minorEastAsia"/>
        </w:rPr>
        <w:t>Ultimately</w:t>
      </w:r>
      <w:r w:rsidR="001317F5">
        <w:rPr>
          <w:rFonts w:eastAsiaTheme="minorEastAsia"/>
        </w:rPr>
        <w:t>,</w:t>
      </w:r>
      <w:r w:rsidR="005016B3">
        <w:rPr>
          <w:rFonts w:eastAsiaTheme="minorEastAsia"/>
        </w:rPr>
        <w:t xml:space="preserve"> the effect of this </w:t>
      </w:r>
      <w:r w:rsidR="001317F5">
        <w:rPr>
          <w:rFonts w:eastAsiaTheme="minorEastAsia"/>
        </w:rPr>
        <w:t>inaccuracy</w:t>
      </w:r>
      <w:r w:rsidR="005016B3">
        <w:rPr>
          <w:rFonts w:eastAsiaTheme="minorEastAsia"/>
        </w:rPr>
        <w:t xml:space="preserve"> is </w:t>
      </w:r>
      <w:r w:rsidR="00717C12">
        <w:rPr>
          <w:rFonts w:eastAsiaTheme="minorEastAsia"/>
        </w:rPr>
        <w:t>that the number of transitions has no influence on the probability of a branch</w:t>
      </w:r>
      <w:r w:rsidR="009960E1">
        <w:rPr>
          <w:rFonts w:eastAsiaTheme="minorEastAsia"/>
        </w:rPr>
        <w:t>’s</w:t>
      </w:r>
      <w:r w:rsidR="00717C12">
        <w:rPr>
          <w:rFonts w:eastAsiaTheme="minorEastAsia"/>
        </w:rPr>
        <w:t xml:space="preserve"> </w:t>
      </w:r>
      <w:r w:rsidR="009960E1">
        <w:rPr>
          <w:rFonts w:eastAsiaTheme="minorEastAsia"/>
        </w:rPr>
        <w:t xml:space="preserve">state </w:t>
      </w:r>
      <w:r w:rsidR="00FC4AC5">
        <w:rPr>
          <w:rFonts w:eastAsiaTheme="minorEastAsia"/>
        </w:rPr>
        <w:t xml:space="preserve">reconstruction </w:t>
      </w:r>
      <w:r w:rsidR="00717C12">
        <w:rPr>
          <w:rFonts w:eastAsiaTheme="minorEastAsia"/>
        </w:rPr>
        <w:t>and that the</w:t>
      </w:r>
      <w:r w:rsidR="005016B3">
        <w:rPr>
          <w:rFonts w:eastAsiaTheme="minorEastAsia"/>
        </w:rPr>
        <w:t xml:space="preserve"> </w:t>
      </w:r>
      <w:r w:rsidR="00A44A38">
        <w:rPr>
          <w:rFonts w:eastAsiaTheme="minorEastAsia"/>
        </w:rPr>
        <w:t xml:space="preserve">sum of the </w:t>
      </w:r>
      <w:r w:rsidR="005016B3">
        <w:rPr>
          <w:rFonts w:eastAsiaTheme="minorEastAsia"/>
        </w:rPr>
        <w:t>joint probabilit</w:t>
      </w:r>
      <w:r w:rsidR="00A44A38">
        <w:rPr>
          <w:rFonts w:eastAsiaTheme="minorEastAsia"/>
        </w:rPr>
        <w:t>ies</w:t>
      </w:r>
      <w:r w:rsidR="005016B3">
        <w:rPr>
          <w:rFonts w:eastAsiaTheme="minorEastAsia"/>
        </w:rPr>
        <w:t xml:space="preserve"> </w:t>
      </w:r>
      <w:r w:rsidR="00717C12">
        <w:rPr>
          <w:rFonts w:eastAsiaTheme="minorEastAsia"/>
        </w:rPr>
        <w:t>will be</w:t>
      </w:r>
      <w:r w:rsidR="005016B3">
        <w:rPr>
          <w:rFonts w:eastAsiaTheme="minorEastAsia"/>
        </w:rPr>
        <w:t xml:space="preserve"> </w:t>
      </w:r>
      <w:r w:rsidR="00717C12">
        <w:rPr>
          <w:rFonts w:eastAsiaTheme="minorEastAsia"/>
        </w:rPr>
        <w:t xml:space="preserve">greater than </w:t>
      </w:r>
      <w:r w:rsidR="005016B3">
        <w:rPr>
          <w:rFonts w:eastAsiaTheme="minorEastAsia"/>
        </w:rPr>
        <w:t>the marginal probabilit</w:t>
      </w:r>
      <w:r w:rsidR="002925A5">
        <w:rPr>
          <w:rFonts w:eastAsiaTheme="minorEastAsia"/>
        </w:rPr>
        <w:t>y</w:t>
      </w:r>
      <w:r w:rsidR="005016B3">
        <w:rPr>
          <w:rFonts w:eastAsiaTheme="minorEastAsia"/>
        </w:rPr>
        <w:t xml:space="preserve">. </w:t>
      </w:r>
      <w:r w:rsidR="00D67390">
        <w:rPr>
          <w:rFonts w:eastAsiaTheme="minorEastAsia"/>
        </w:rPr>
        <w:t>For further details</w:t>
      </w:r>
      <w:r w:rsidR="00E07230">
        <w:rPr>
          <w:rFonts w:eastAsiaTheme="minorEastAsia"/>
        </w:rPr>
        <w:t>,</w:t>
      </w:r>
      <w:r w:rsidR="00D67390">
        <w:rPr>
          <w:rFonts w:eastAsiaTheme="minorEastAsia"/>
        </w:rPr>
        <w:t xml:space="preserve"> and R</w:t>
      </w:r>
      <w:r w:rsidR="00E07230">
        <w:rPr>
          <w:rFonts w:eastAsiaTheme="minorEastAsia"/>
        </w:rPr>
        <w:t xml:space="preserve"> </w:t>
      </w:r>
      <w:r w:rsidR="00D67390">
        <w:rPr>
          <w:rFonts w:eastAsiaTheme="minorEastAsia"/>
        </w:rPr>
        <w:t>code necessary to demonstrate these issues</w:t>
      </w:r>
      <w:r w:rsidR="00DB26F4">
        <w:rPr>
          <w:rFonts w:eastAsiaTheme="minorEastAsia"/>
        </w:rPr>
        <w:t>,</w:t>
      </w:r>
      <w:r w:rsidR="00D67390">
        <w:rPr>
          <w:rFonts w:eastAsiaTheme="minorEastAsia"/>
        </w:rPr>
        <w:t xml:space="preserve"> we refer readers to</w:t>
      </w:r>
      <w:r w:rsidR="00E07230">
        <w:rPr>
          <w:rFonts w:eastAsiaTheme="minorEastAsia"/>
        </w:rPr>
        <w:t xml:space="preserve"> the</w:t>
      </w:r>
      <w:r w:rsidR="00D67390">
        <w:rPr>
          <w:rFonts w:eastAsiaTheme="minorEastAsia"/>
        </w:rPr>
        <w:t xml:space="preserve"> </w:t>
      </w:r>
      <w:r w:rsidR="00E07230">
        <w:rPr>
          <w:rFonts w:eastAsiaTheme="minorEastAsia"/>
        </w:rPr>
        <w:t>Supplemental Materials</w:t>
      </w:r>
      <w:r w:rsidR="00903CCF">
        <w:rPr>
          <w:rFonts w:eastAsiaTheme="minorEastAsia"/>
        </w:rPr>
        <w:t>.</w:t>
      </w:r>
      <w:r w:rsidR="00600E39">
        <w:rPr>
          <w:rFonts w:eastAsiaTheme="minorEastAsia"/>
        </w:rPr>
        <w:t xml:space="preserve"> </w:t>
      </w:r>
    </w:p>
    <w:p w14:paraId="44090203" w14:textId="731C6CA1" w:rsidR="001609BC" w:rsidRPr="00521EB5" w:rsidRDefault="00E07230" w:rsidP="00F36D63">
      <w:pPr>
        <w:pStyle w:val="JamesManuscriptBody"/>
        <w:jc w:val="left"/>
      </w:pPr>
      <w:r>
        <w:rPr>
          <w:rFonts w:eastAsiaTheme="minorEastAsia"/>
        </w:rPr>
        <w:t>To</w:t>
      </w:r>
      <w:r w:rsidR="00782E93">
        <w:rPr>
          <w:rFonts w:eastAsiaTheme="minorEastAsia"/>
        </w:rPr>
        <w:t xml:space="preserve"> calculate the</w:t>
      </w:r>
      <w:r w:rsidR="00581493">
        <w:rPr>
          <w:rFonts w:eastAsiaTheme="minorEastAsia"/>
        </w:rPr>
        <w:t xml:space="preserve"> probability</w:t>
      </w:r>
      <w:r w:rsidR="001317F5">
        <w:rPr>
          <w:rFonts w:eastAsiaTheme="minorEastAsia"/>
        </w:rPr>
        <w:t xml:space="preserve"> of</w:t>
      </w:r>
      <w:r w:rsidR="00581493">
        <w:rPr>
          <w:rFonts w:eastAsiaTheme="minorEastAsia"/>
        </w:rPr>
        <w:t xml:space="preserve"> </w:t>
      </w:r>
      <w:r w:rsidR="001317F5">
        <w:rPr>
          <w:rFonts w:eastAsiaTheme="minorEastAsia"/>
        </w:rPr>
        <w:t>discret</w:t>
      </w:r>
      <w:r w:rsidR="001317F5">
        <w:rPr>
          <w:rFonts w:eastAsiaTheme="minorEastAsia"/>
        </w:rPr>
        <w:softHyphen/>
        <w:t>e characters (</w:t>
      </w:r>
      <m:oMath>
        <m:r>
          <w:rPr>
            <w:rFonts w:ascii="Cambria Math" w:eastAsiaTheme="minorEastAsia" w:hAnsi="Cambria Math"/>
          </w:rPr>
          <m:t>D</m:t>
        </m:r>
      </m:oMath>
      <w:r w:rsidR="001317F5">
        <w:rPr>
          <w:rFonts w:eastAsiaTheme="minorEastAsia"/>
        </w:rPr>
        <w:t>) and stochastic mapping (</w:t>
      </w:r>
      <m:oMath>
        <m:r>
          <w:rPr>
            <w:rFonts w:ascii="Cambria Math" w:eastAsiaTheme="minorEastAsia" w:hAnsi="Cambria Math"/>
          </w:rPr>
          <m:t>z</m:t>
        </m:r>
      </m:oMath>
      <w:r w:rsidR="001317F5">
        <w:rPr>
          <w:rFonts w:eastAsiaTheme="minorEastAsia"/>
        </w:rPr>
        <w:t>)</w:t>
      </w:r>
      <w:r w:rsidR="0084129D">
        <w:rPr>
          <w:rFonts w:eastAsiaTheme="minorEastAsia"/>
        </w:rPr>
        <w:t xml:space="preserve"> we </w:t>
      </w:r>
      <w:r w:rsidR="00417B2F">
        <w:rPr>
          <w:rFonts w:eastAsiaTheme="minorEastAsia"/>
        </w:rPr>
        <w:t xml:space="preserve">instead </w:t>
      </w:r>
      <w:r w:rsidR="0084129D">
        <w:rPr>
          <w:rFonts w:eastAsiaTheme="minorEastAsia"/>
        </w:rPr>
        <w:t>use an approximation</w:t>
      </w:r>
      <w:r w:rsidR="00782E93">
        <w:rPr>
          <w:rFonts w:eastAsiaTheme="minorEastAsia"/>
        </w:rPr>
        <w:t xml:space="preserve">. Our approximation </w:t>
      </w:r>
      <w:r w:rsidR="00D43C15">
        <w:rPr>
          <w:rFonts w:eastAsiaTheme="minorEastAsia"/>
        </w:rPr>
        <w:t xml:space="preserve">relies on </w:t>
      </w:r>
      <w:r w:rsidR="00782E93">
        <w:rPr>
          <w:rFonts w:eastAsiaTheme="minorEastAsia"/>
        </w:rPr>
        <w:t xml:space="preserve">a </w:t>
      </w:r>
      <w:r w:rsidR="00D43C15">
        <w:rPr>
          <w:rFonts w:eastAsiaTheme="minorEastAsia"/>
        </w:rPr>
        <w:t>finite</w:t>
      </w:r>
      <w:r w:rsidR="00EB49B8">
        <w:rPr>
          <w:rFonts w:eastAsiaTheme="minorEastAsia"/>
        </w:rPr>
        <w:t xml:space="preserve"> </w:t>
      </w:r>
      <w:r w:rsidR="00D66CDB">
        <w:rPr>
          <w:rFonts w:eastAsiaTheme="minorEastAsia"/>
        </w:rPr>
        <w:t>number</w:t>
      </w:r>
      <w:r w:rsidR="00EB49B8">
        <w:rPr>
          <w:rFonts w:eastAsiaTheme="minorEastAsia"/>
        </w:rPr>
        <w:t xml:space="preserve"> of degree</w:t>
      </w:r>
      <w:r w:rsidR="00686A16">
        <w:rPr>
          <w:rFonts w:eastAsiaTheme="minorEastAsia"/>
        </w:rPr>
        <w:t>-2</w:t>
      </w:r>
      <w:r w:rsidR="00EB49B8">
        <w:rPr>
          <w:rFonts w:eastAsiaTheme="minorEastAsia"/>
        </w:rPr>
        <w:t xml:space="preserve"> internodes</w:t>
      </w:r>
      <w:r w:rsidR="00500DD4">
        <w:rPr>
          <w:rFonts w:eastAsiaTheme="minorEastAsia"/>
        </w:rPr>
        <w:t xml:space="preserve"> and uses </w:t>
      </w:r>
      <w:r w:rsidR="00500DD4">
        <w:rPr>
          <w:rFonts w:eastAsiaTheme="minorEastAsia"/>
        </w:rPr>
        <w:lastRenderedPageBreak/>
        <w:t>the standard Chapman</w:t>
      </w:r>
      <w:r w:rsidR="00D66CDB">
        <w:rPr>
          <w:rFonts w:eastAsiaTheme="minorEastAsia"/>
        </w:rPr>
        <w:t>-</w:t>
      </w:r>
      <w:proofErr w:type="spellStart"/>
      <w:r w:rsidR="00500DD4">
        <w:rPr>
          <w:rFonts w:eastAsiaTheme="minorEastAsia"/>
        </w:rPr>
        <w:t>Kolmgorov</w:t>
      </w:r>
      <w:proofErr w:type="spellEnd"/>
      <w:r w:rsidR="00500DD4">
        <w:rPr>
          <w:rFonts w:eastAsiaTheme="minorEastAsia"/>
        </w:rPr>
        <w:t xml:space="preserve"> equation to calculate the </w:t>
      </w:r>
      <w:r w:rsidR="00782E93">
        <w:rPr>
          <w:rFonts w:eastAsiaTheme="minorEastAsia"/>
        </w:rPr>
        <w:t xml:space="preserve">probabilities of </w:t>
      </w:r>
      <w:r w:rsidR="00D66CDB">
        <w:rPr>
          <w:rFonts w:eastAsiaTheme="minorEastAsia"/>
        </w:rPr>
        <w:t xml:space="preserve">beginning in a particular state </w:t>
      </w:r>
      <m:oMath>
        <m:r>
          <w:rPr>
            <w:rFonts w:ascii="Cambria Math" w:eastAsiaTheme="minorEastAsia" w:hAnsi="Cambria Math"/>
          </w:rPr>
          <m:t>i</m:t>
        </m:r>
      </m:oMath>
      <w:r w:rsidR="00D66CDB">
        <w:rPr>
          <w:rFonts w:eastAsiaTheme="minorEastAsia"/>
        </w:rPr>
        <w:t xml:space="preserve"> and ending in state </w:t>
      </w:r>
      <m:oMath>
        <m:r>
          <w:rPr>
            <w:rFonts w:ascii="Cambria Math" w:eastAsiaTheme="minorEastAsia" w:hAnsi="Cambria Math"/>
          </w:rPr>
          <m:t>j</m:t>
        </m:r>
      </m:oMath>
      <w:r w:rsidR="003B6ACD">
        <w:rPr>
          <w:rFonts w:eastAsiaTheme="minorEastAsia"/>
        </w:rPr>
        <w:t xml:space="preserve"> </w:t>
      </w:r>
      <w:r w:rsidR="003B6ACD">
        <w:rPr>
          <w:rFonts w:eastAsiaTheme="minorEastAsia"/>
        </w:rPr>
        <w:fldChar w:fldCharType="begin"/>
      </w:r>
      <w:r w:rsidR="00BF1D5F">
        <w:rPr>
          <w:rFonts w:eastAsiaTheme="minorEastAsia"/>
        </w:rPr>
        <w:instrText xml:space="preserve"> ADDIN ZOTERO_ITEM CSL_CITATION {"citationID":"Yo4rzaYJ","properties":{"formattedCitation":"(Pagel 1994)","plainCitation":"(Pagel 1994)","noteIndex":0},"citationItems":[{"id":8443,"uris":["http://zotero.org/users/local/X8CzRyu0/items/DX8UVLTG"],"itemData":{"id":8443,"type":"article-journal","container-title":"Proceedings of the Royal Society B-Biological Sciences","DOI":"10.1098/rspb.1994.0006","ISSN":"0962-8452","issue":"1342","journalAbbreviation":"Proc. R. Soc. B: Biol. Sci.","note":"WOS:A1994MT55500006","page":"37-45","title":"Detecting correlated evolution on phylogenies: a general method for the comparative analysis of discrete characters","volume":"255","author":[{"family":"Pagel","given":"M."}],"issued":{"date-parts":[["1994",1,22]]}}}],"schema":"https://github.com/citation-style-language/schema/raw/master/csl-citation.json"} </w:instrText>
      </w:r>
      <w:r w:rsidR="003B6ACD">
        <w:rPr>
          <w:rFonts w:eastAsiaTheme="minorEastAsia"/>
        </w:rPr>
        <w:fldChar w:fldCharType="separate"/>
      </w:r>
      <w:r w:rsidR="003B6ACD">
        <w:rPr>
          <w:rFonts w:eastAsiaTheme="minorEastAsia"/>
          <w:noProof/>
        </w:rPr>
        <w:t>(Pagel 1994)</w:t>
      </w:r>
      <w:r w:rsidR="003B6ACD">
        <w:rPr>
          <w:rFonts w:eastAsiaTheme="minorEastAsia"/>
        </w:rPr>
        <w:fldChar w:fldCharType="end"/>
      </w:r>
      <w:r w:rsidR="00581493">
        <w:rPr>
          <w:rFonts w:eastAsiaTheme="minorEastAsia"/>
        </w:rPr>
        <w:t xml:space="preserve">. </w:t>
      </w:r>
      <w:r w:rsidR="00D66CDB">
        <w:rPr>
          <w:rFonts w:eastAsiaTheme="minorEastAsia"/>
        </w:rPr>
        <w:t>As the number of internodes increase, the amount of time between nodes decreases and the approximation improves</w:t>
      </w:r>
      <w:r w:rsidR="008371CA">
        <w:rPr>
          <w:rFonts w:eastAsiaTheme="minorEastAsia"/>
        </w:rPr>
        <w:t xml:space="preserve"> </w:t>
      </w:r>
      <w:r w:rsidR="009E37BE" w:rsidRPr="009E37BE">
        <w:rPr>
          <w:rFonts w:eastAsiaTheme="minorEastAsia"/>
        </w:rPr>
        <w:fldChar w:fldCharType="begin"/>
      </w:r>
      <w:r w:rsidR="00BF1D5F">
        <w:rPr>
          <w:rFonts w:eastAsiaTheme="minorEastAsia"/>
        </w:rPr>
        <w:instrText xml:space="preserve"> ADDIN ZOTERO_ITEM CSL_CITATION {"citationID":"aa612km9c9","properties":{"formattedCitation":"(Rao and Teh 2013)","plainCitation":"(Rao and Teh 2013)","noteIndex":0},"citationItems":[{"id":8218,"uris":["http://zotero.org/users/local/X8CzRyu0/items/WCPSXFA4"],"itemData":{"id":8218,"type":"article-journal","abstract":"Markov jump processes (or continuous-time Markov chains) are a simple and important class of continuous-time dynamical systems. In this paper, we tackle the problem of simulating from the posterior distribution over paths in these models, given partial and noisy observations. Our approach is an auxiliary variable Gibbs sampler, and is based on the idea of uniformization. This sets up a Markov chain over paths by alternately sampling a ﬁnite set of virtual jump times given the current path, and then sampling a new path given the set of extant and virtual jump times. The ﬁrst step involves simulating a piecewise-constant inhomogeneous Poisson process, while for the second, we use a standard hidden Markov model forward ﬁltering-backward sampling algorithm. Our method is exact and does not involve approximations like time-discretization. We demonstrate how our sampler extends naturally to MJP-based models like Markov-modulated Poisson processes and continuous-time Bayesian networks, and show signiﬁcant computational beneﬁts over state-ofthe-art MCMC samplers for these models.","language":"en","page":"26","source":"Zotero","title":"Fast MCMC Sampling for Markov Jump Processes and Extensions","author":[{"family":"Rao","given":"Vinayak"},{"family":"Teh","given":"Yee Whye"}],"issued":{"date-parts":[["2013"]]}}}],"schema":"https://github.com/citation-style-language/schema/raw/master/csl-citation.json"} </w:instrText>
      </w:r>
      <w:r w:rsidR="009E37BE" w:rsidRPr="009E37BE">
        <w:rPr>
          <w:rFonts w:eastAsiaTheme="minorEastAsia"/>
        </w:rPr>
        <w:fldChar w:fldCharType="separate"/>
      </w:r>
      <w:r w:rsidR="00BF1D5F" w:rsidRPr="00BF1D5F">
        <w:rPr>
          <w:rFonts w:cs="Times New Roman"/>
        </w:rPr>
        <w:t xml:space="preserve">(Rao and </w:t>
      </w:r>
      <w:proofErr w:type="spellStart"/>
      <w:r w:rsidR="00BF1D5F" w:rsidRPr="00BF1D5F">
        <w:rPr>
          <w:rFonts w:cs="Times New Roman"/>
        </w:rPr>
        <w:t>Teh</w:t>
      </w:r>
      <w:proofErr w:type="spellEnd"/>
      <w:r w:rsidR="00BF1D5F" w:rsidRPr="00BF1D5F">
        <w:rPr>
          <w:rFonts w:cs="Times New Roman"/>
        </w:rPr>
        <w:t xml:space="preserve"> 2013)</w:t>
      </w:r>
      <w:r w:rsidR="009E37BE" w:rsidRPr="009E37BE">
        <w:rPr>
          <w:rFonts w:eastAsiaTheme="minorEastAsia"/>
        </w:rPr>
        <w:fldChar w:fldCharType="end"/>
      </w:r>
      <w:r w:rsidR="00D66CDB" w:rsidRPr="009E37BE">
        <w:rPr>
          <w:rFonts w:eastAsiaTheme="minorEastAsia"/>
        </w:rPr>
        <w:t>.</w:t>
      </w:r>
      <w:r w:rsidR="001609BC" w:rsidRPr="009E37BE">
        <w:rPr>
          <w:rFonts w:eastAsiaTheme="minorEastAsia"/>
        </w:rPr>
        <w:t xml:space="preserve"> </w:t>
      </w:r>
      <w:r w:rsidR="001609BC">
        <w:rPr>
          <w:rFonts w:eastAsiaTheme="minorEastAsia"/>
        </w:rPr>
        <w:t>Formally, we calculate the joint probability of a regime structure and the discrete character as</w:t>
      </w:r>
    </w:p>
    <w:p w14:paraId="289F01DF" w14:textId="22971937" w:rsidR="001609BC" w:rsidRDefault="001609BC" w:rsidP="00EF5110">
      <w:pPr>
        <w:pStyle w:val="JamesManuscriptBody"/>
        <w:rPr>
          <w:rFonts w:eastAsiaTheme="minorEastAsia"/>
        </w:rPr>
      </w:pPr>
      <m:oMathPara>
        <m:oMath>
          <m:r>
            <w:rPr>
              <w:rFonts w:ascii="Cambria Math" w:eastAsiaTheme="minorEastAsia" w:hAnsi="Cambria Math"/>
            </w:rPr>
            <m:t>P(D, z|Q,ψ) = P(</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 xml:space="preserve">|Q,ψ) </m:t>
          </m:r>
          <m:nary>
            <m:naryPr>
              <m:chr m:val="∏"/>
              <m:limLoc m:val="undOvr"/>
              <m:ctrlPr>
                <w:rPr>
                  <w:rFonts w:ascii="Cambria Math" w:eastAsiaTheme="minorEastAsia" w:hAnsi="Cambria Math"/>
                  <w:i/>
                </w:rPr>
              </m:ctrlPr>
            </m:naryPr>
            <m:sub>
              <m:r>
                <m:rPr>
                  <m:scr m:val="script"/>
                </m:rPr>
                <w:rPr>
                  <w:rFonts w:ascii="Cambria Math" w:eastAsiaTheme="minorEastAsia" w:hAnsi="Cambria Math"/>
                </w:rPr>
                <m:t>l=</m:t>
              </m:r>
              <m:r>
                <w:rPr>
                  <w:rFonts w:ascii="Cambria Math" w:eastAsiaTheme="minorEastAsia" w:hAnsi="Cambria Math"/>
                </w:rPr>
                <m:t>1</m:t>
              </m:r>
            </m:sub>
            <m:sup>
              <m:r>
                <w:rPr>
                  <w:rFonts w:ascii="Cambria Math" w:eastAsiaTheme="minorEastAsia" w:hAnsi="Cambria Math"/>
                </w:rPr>
                <m:t>n-1</m:t>
              </m:r>
            </m:sup>
            <m:e>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z</m:t>
                  </m:r>
                </m:e>
                <m:sub>
                  <m:r>
                    <m:rPr>
                      <m:scr m:val="script"/>
                    </m:rPr>
                    <w:rPr>
                      <w:rFonts w:ascii="Cambria Math" w:eastAsiaTheme="minorEastAsia" w:hAnsi="Cambria Math"/>
                    </w:rPr>
                    <m:t>l</m:t>
                  </m:r>
                </m:sub>
              </m:sSub>
              <m:r>
                <w:rPr>
                  <w:rFonts w:ascii="Cambria Math" w:eastAsiaTheme="minorEastAsia" w:hAnsi="Cambria Math"/>
                </w:rPr>
                <m:t xml:space="preserve">|Q, </m:t>
              </m:r>
              <m:sSub>
                <m:sSubPr>
                  <m:ctrlPr>
                    <w:rPr>
                      <w:rFonts w:ascii="Cambria Math" w:eastAsiaTheme="minorEastAsia" w:hAnsi="Cambria Math"/>
                      <w:i/>
                    </w:rPr>
                  </m:ctrlPr>
                </m:sSubPr>
                <m:e>
                  <m:r>
                    <w:rPr>
                      <w:rFonts w:ascii="Cambria Math" w:eastAsiaTheme="minorEastAsia" w:hAnsi="Cambria Math"/>
                    </w:rPr>
                    <m:t>T</m:t>
                  </m:r>
                </m:e>
                <m:sub>
                  <m:r>
                    <m:rPr>
                      <m:scr m:val="script"/>
                    </m:rPr>
                    <w:rPr>
                      <w:rFonts w:ascii="Cambria Math" w:eastAsiaTheme="minorEastAsia" w:hAnsi="Cambria Math"/>
                    </w:rPr>
                    <m:t>l</m:t>
                  </m:r>
                </m:sub>
              </m:sSub>
              <m:r>
                <w:rPr>
                  <w:rFonts w:ascii="Cambria Math" w:eastAsiaTheme="minorEastAsia" w:hAnsi="Cambria Math"/>
                </w:rPr>
                <m:t>)</m:t>
              </m:r>
            </m:e>
          </m:nary>
          <m:r>
            <w:rPr>
              <w:rFonts w:ascii="Cambria Math" w:eastAsiaTheme="minorEastAsia" w:hAnsi="Cambria Math"/>
            </w:rPr>
            <m:t>,</m:t>
          </m:r>
        </m:oMath>
      </m:oMathPara>
    </w:p>
    <w:p w14:paraId="628BB9F5" w14:textId="68439A32" w:rsidR="007F4271" w:rsidRDefault="001D7DF6" w:rsidP="00F36D63">
      <w:pPr>
        <w:pStyle w:val="JamesManuscriptBody"/>
        <w:jc w:val="left"/>
        <w:rPr>
          <w:rFonts w:eastAsiaTheme="minorEastAsia"/>
        </w:rPr>
      </w:pPr>
      <w:r>
        <w:rPr>
          <w:rFonts w:eastAsiaTheme="minorEastAsia"/>
        </w:rPr>
        <w:t xml:space="preserve">where </w:t>
      </w:r>
      <m:oMath>
        <m:r>
          <w:rPr>
            <w:rFonts w:ascii="Cambria Math" w:eastAsiaTheme="minorEastAsia" w:hAnsi="Cambria Math"/>
          </w:rPr>
          <m:t>Q</m:t>
        </m:r>
      </m:oMath>
      <w:r>
        <w:rPr>
          <w:rFonts w:eastAsiaTheme="minorEastAsia"/>
        </w:rPr>
        <w:t xml:space="preserve"> the instantaneous rate matrix</w:t>
      </w:r>
      <w:r w:rsidR="00EB24CB">
        <w:rPr>
          <w:rFonts w:eastAsiaTheme="minorEastAsia"/>
        </w:rPr>
        <w:t xml:space="preserve"> (</w:t>
      </w:r>
      <m:oMath>
        <m:r>
          <w:rPr>
            <w:rFonts w:ascii="Cambria Math" w:eastAsiaTheme="minorEastAsia" w:hAnsi="Cambria Math"/>
          </w:rPr>
          <m:t>Q∈ϑ)</m:t>
        </m:r>
      </m:oMath>
      <w:r>
        <w:rPr>
          <w:rFonts w:eastAsiaTheme="minorEastAsia"/>
        </w:rPr>
        <w:t xml:space="preserve">, </w:t>
      </w:r>
      <m:oMath>
        <m:r>
          <w:rPr>
            <w:rFonts w:ascii="Cambria Math" w:eastAsiaTheme="minorEastAsia" w:hAnsi="Cambria Math"/>
          </w:rPr>
          <m:t>ψ</m:t>
        </m:r>
      </m:oMath>
      <w:r w:rsidR="00CA2482">
        <w:rPr>
          <w:rFonts w:eastAsiaTheme="minorEastAsia"/>
        </w:rPr>
        <w:t xml:space="preserve"> is the</w:t>
      </w:r>
      <w:r>
        <w:rPr>
          <w:rFonts w:eastAsiaTheme="minorEastAsia"/>
        </w:rPr>
        <w:t xml:space="preserve"> phylogeny,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Q,ψ)</m:t>
        </m:r>
      </m:oMath>
      <w:r w:rsidR="001609BC">
        <w:rPr>
          <w:rFonts w:eastAsiaTheme="minorEastAsia"/>
        </w:rPr>
        <w:t xml:space="preserve"> is the root </w:t>
      </w:r>
      <w:r w:rsidR="00EE6BFF">
        <w:rPr>
          <w:rFonts w:eastAsiaTheme="minorEastAsia"/>
        </w:rPr>
        <w:t xml:space="preserve">state </w:t>
      </w:r>
      <w:r w:rsidR="001609BC">
        <w:rPr>
          <w:rFonts w:eastAsiaTheme="minorEastAsia"/>
        </w:rPr>
        <w:t xml:space="preserve">probability </w:t>
      </w:r>
      <w:r w:rsidR="001609BC">
        <w:rPr>
          <w:rFonts w:eastAsiaTheme="minorEastAsia"/>
        </w:rPr>
        <w:fldChar w:fldCharType="begin"/>
      </w:r>
      <w:r w:rsidR="00BF1D5F">
        <w:rPr>
          <w:rFonts w:eastAsiaTheme="minorEastAsia"/>
        </w:rPr>
        <w:instrText xml:space="preserve"> ADDIN ZOTERO_ITEM CSL_CITATION {"citationID":"LGhUk7eQ","properties":{"formattedCitation":"(Pagel 1994; Yang 2006; Maddison et al. 2007)","plainCitation":"(Pagel 1994; Yang 2006; Maddison et al. 2007)","noteIndex":0},"citationItems":[{"id":8443,"uris":["http://zotero.org/users/local/X8CzRyu0/items/DX8UVLTG"],"itemData":{"id":8443,"type":"article-journal","container-title":"Proceedings of the Royal Society B-Biological Sciences","DOI":"10.1098/rspb.1994.0006","ISSN":"0962-8452","issue":"1342","journalAbbreviation":"Proc. R. Soc. B: Biol. Sci.","note":"WOS:A1994MT55500006","page":"37-45","title":"Detecting correlated evolution on phylogenies: a general method for the comparative analysis of discrete characters","volume":"255","author":[{"family":"Pagel","given":"M."}],"issued":{"date-parts":[["1994",1,22]]}},"label":"page"},{"id":7359,"uris":["http://zotero.org/users/local/X8CzRyu0/items/RKFVH5M3"],"itemData":{"id":7359,"type":"book","publisher":"Oxford University Press Oxford","title":"Computational molecular evolution","volume":"284","author":[{"family":"Yang","given":"Ziheng"}],"issued":{"date-parts":[["2006"]]}},"label":"page"},{"id":254,"uris":["http://zotero.org/users/local/X8CzRyu0/items/SVK5KIGC"],"itemData":{"id":254,"type":"article-journal","abstract":"Determining whether speciation and extinction rates depend on the state of a particular character has been of long-standing interest to evolutionary biologists. To assess the effect of a character on diversification rates using likelihood methods requires that we be able to calculate the probability that a group of extant species would have evolved as observed, given a particular model of the character's effect. Here we describe how to calculate this probability for a phylogenetic tree and a two-state (binary) character under a simple model of evolution (the “BiSSE” model, binary-state speciation and extinction). The model involves six parameters, specifying two speciation rates (rate when the lineage is in state 0; rate when in state 1), two extinction rates (when in state 0; when in state 1), and two rates of character state change (from 0 to 1, and from 1 to 0). Using these probability calculations, we can do maximum likelihood inference to estimate the model's parameters and perform hypothesis tests (e.g., is the rate of speciation elevated for one character state over the other?). We demonstrate the application of the method using simulated data with known parameter values.","container-title":"Systematic Biology","DOI":"10.1080/10635150701607033","ISSN":"1063-5157","issue":"5","journalAbbreviation":"Syst Biol","language":"en","page":"701-710","source":"academic.oup.com","title":"Estimating a Binary Character's Effect on Speciation and Extinction","volume":"56","author":[{"family":"Maddison","given":"Wayne P."},{"family":"Midford","given":"Peter E."},{"family":"Otto","given":"Sarah P."},{"family":"Oakley","given":"Todd"}],"issued":{"date-parts":[["2007",10,1]]}},"label":"page"}],"schema":"https://github.com/citation-style-language/schema/raw/master/csl-citation.json"} </w:instrText>
      </w:r>
      <w:r w:rsidR="001609BC">
        <w:rPr>
          <w:rFonts w:eastAsiaTheme="minorEastAsia"/>
        </w:rPr>
        <w:fldChar w:fldCharType="separate"/>
      </w:r>
      <w:r w:rsidR="001609BC">
        <w:rPr>
          <w:rFonts w:eastAsiaTheme="minorEastAsia"/>
          <w:noProof/>
        </w:rPr>
        <w:t>(Pagel 1994; Yang 2006; Maddison et al. 2007)</w:t>
      </w:r>
      <w:r w:rsidR="001609BC">
        <w:rPr>
          <w:rFonts w:eastAsiaTheme="minorEastAsia"/>
        </w:rPr>
        <w:fldChar w:fldCharType="end"/>
      </w:r>
      <w:r w:rsidR="00604735">
        <w:rPr>
          <w:rFonts w:eastAsiaTheme="minorEastAsia"/>
        </w:rPr>
        <w:t>,</w:t>
      </w:r>
      <w:r w:rsidR="00604735" w:rsidRPr="00604735">
        <w:rPr>
          <w:rFonts w:ascii="Cambria Math" w:eastAsiaTheme="minorEastAsia" w:hAnsi="Cambria Math"/>
          <w:i/>
        </w:rPr>
        <w:t xml:space="preserve"> </w:t>
      </w:r>
      <m:oMath>
        <m:r>
          <w:rPr>
            <w:rFonts w:ascii="Cambria Math" w:eastAsiaTheme="minorEastAsia" w:hAnsi="Cambria Math"/>
          </w:rPr>
          <m:t>n</m:t>
        </m:r>
      </m:oMath>
      <w:r w:rsidR="00604735">
        <w:rPr>
          <w:rFonts w:eastAsiaTheme="minorEastAsia"/>
        </w:rPr>
        <w:t xml:space="preserve"> is the number of external nodes (tips), internal nodes, and internodes</w:t>
      </w:r>
      <w:r w:rsidR="00794269">
        <w:rPr>
          <w:rFonts w:eastAsiaTheme="minorEastAsia"/>
        </w:rPr>
        <w:t xml:space="preserve"> (degree-2 nodes)</w:t>
      </w:r>
      <w:r w:rsidR="00BD27A9">
        <w:rPr>
          <w:rFonts w:eastAsiaTheme="minorEastAsia"/>
        </w:rPr>
        <w:t xml:space="preserve"> summed</w:t>
      </w:r>
      <w:r w:rsidR="00604735">
        <w:rPr>
          <w:rFonts w:eastAsiaTheme="minorEastAsia"/>
        </w:rPr>
        <w:t xml:space="preserve">, </w:t>
      </w:r>
      <m:oMath>
        <m:r>
          <m:rPr>
            <m:scr m:val="script"/>
          </m:rPr>
          <w:rPr>
            <w:rFonts w:ascii="Cambria Math" w:eastAsiaTheme="minorEastAsia" w:hAnsi="Cambria Math"/>
          </w:rPr>
          <m:t>l</m:t>
        </m:r>
      </m:oMath>
      <w:r w:rsidR="00115313">
        <w:rPr>
          <w:rFonts w:eastAsiaTheme="minorEastAsia"/>
        </w:rPr>
        <w:t xml:space="preserve"> indicates a particular branch</w:t>
      </w:r>
      <w:r w:rsidR="009B6254">
        <w:rPr>
          <w:rFonts w:eastAsiaTheme="minorEastAsia"/>
        </w:rPr>
        <w:t xml:space="preserve">,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z</m:t>
            </m:r>
          </m:e>
          <m:sub>
            <m:r>
              <m:rPr>
                <m:scr m:val="script"/>
              </m:rPr>
              <w:rPr>
                <w:rFonts w:ascii="Cambria Math" w:eastAsiaTheme="minorEastAsia" w:hAnsi="Cambria Math"/>
              </w:rPr>
              <m:t>l</m:t>
            </m:r>
          </m:sub>
        </m:sSub>
        <m:r>
          <w:rPr>
            <w:rFonts w:ascii="Cambria Math" w:eastAsiaTheme="minorEastAsia" w:hAnsi="Cambria Math"/>
          </w:rPr>
          <m:t xml:space="preserve">|Q, </m:t>
        </m:r>
        <m:sSub>
          <m:sSubPr>
            <m:ctrlPr>
              <w:rPr>
                <w:rFonts w:ascii="Cambria Math" w:eastAsiaTheme="minorEastAsia" w:hAnsi="Cambria Math"/>
                <w:i/>
              </w:rPr>
            </m:ctrlPr>
          </m:sSubPr>
          <m:e>
            <m:r>
              <w:rPr>
                <w:rFonts w:ascii="Cambria Math" w:eastAsiaTheme="minorEastAsia" w:hAnsi="Cambria Math"/>
              </w:rPr>
              <m:t>T</m:t>
            </m:r>
          </m:e>
          <m:sub>
            <m:r>
              <m:rPr>
                <m:scr m:val="script"/>
              </m:rPr>
              <w:rPr>
                <w:rFonts w:ascii="Cambria Math" w:eastAsiaTheme="minorEastAsia" w:hAnsi="Cambria Math"/>
              </w:rPr>
              <m:t>l</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T</m:t>
                </m:r>
              </m:e>
              <m:sub>
                <m:r>
                  <m:rPr>
                    <m:scr m:val="script"/>
                  </m:rPr>
                  <w:rPr>
                    <w:rFonts w:ascii="Cambria Math" w:eastAsiaTheme="minorEastAsia" w:hAnsi="Cambria Math"/>
                  </w:rPr>
                  <m:t>l</m:t>
                </m:r>
              </m:sub>
            </m:sSub>
          </m:sup>
        </m:sSup>
        <m:r>
          <w:rPr>
            <w:rFonts w:ascii="Cambria Math" w:eastAsiaTheme="minorEastAsia" w:hAnsi="Cambria Math"/>
          </w:rPr>
          <m:t xml:space="preserve"> </m:t>
        </m:r>
        <m:sSub>
          <m:sSubPr>
            <m:ctrlPr>
              <w:rPr>
                <w:rFonts w:ascii="Cambria Math" w:eastAsiaTheme="minorEastAsia" w:hAnsi="Cambria Math"/>
                <w:i/>
              </w:rPr>
            </m:ctrlPr>
          </m:sSubPr>
          <m:e>
            <m:r>
              <m:rPr>
                <m:scr m:val="double-struck"/>
              </m:rPr>
              <w:rPr>
                <w:rFonts w:ascii="Cambria Math" w:eastAsiaTheme="minorEastAsia" w:hAnsi="Cambria Math"/>
              </w:rPr>
              <m:t>1</m:t>
            </m:r>
          </m:e>
          <m:sub>
            <m:r>
              <w:rPr>
                <w:rFonts w:ascii="Cambria Math" w:eastAsiaTheme="minorEastAsia" w:hAnsi="Cambria Math"/>
              </w:rPr>
              <m:t>γ</m:t>
            </m:r>
          </m:sub>
        </m:sSub>
      </m:oMath>
      <w:r w:rsidR="00494DE7">
        <w:rPr>
          <w:rFonts w:eastAsiaTheme="minorEastAsia"/>
          <w:iCs/>
        </w:rPr>
        <w:t xml:space="preserve">, </w:t>
      </w:r>
      <w:r w:rsidR="00E07230">
        <w:rPr>
          <w:rFonts w:eastAsiaTheme="minorEastAsia"/>
          <w:iCs/>
        </w:rPr>
        <w:t>where</w:t>
      </w:r>
      <w:r w:rsidR="00115313">
        <w:rPr>
          <w:rFonts w:eastAsiaTheme="minorEastAsia"/>
          <w:iCs/>
        </w:rPr>
        <w:t xml:space="preserve"> </w:t>
      </w:r>
      <m:oMath>
        <m:sSub>
          <m:sSubPr>
            <m:ctrlPr>
              <w:rPr>
                <w:rFonts w:ascii="Cambria Math" w:eastAsiaTheme="minorEastAsia" w:hAnsi="Cambria Math"/>
                <w:i/>
              </w:rPr>
            </m:ctrlPr>
          </m:sSubPr>
          <m:e>
            <m:r>
              <m:rPr>
                <m:scr m:val="double-struck"/>
              </m:rPr>
              <w:rPr>
                <w:rFonts w:ascii="Cambria Math" w:eastAsiaTheme="minorEastAsia" w:hAnsi="Cambria Math"/>
              </w:rPr>
              <m:t>1</m:t>
            </m:r>
          </m:e>
          <m:sub>
            <m:r>
              <w:rPr>
                <w:rFonts w:ascii="Cambria Math" w:eastAsiaTheme="minorEastAsia" w:hAnsi="Cambria Math"/>
              </w:rPr>
              <m:t>γ</m:t>
            </m:r>
          </m:sub>
        </m:sSub>
      </m:oMath>
      <w:r w:rsidR="00CF003D">
        <w:rPr>
          <w:rFonts w:eastAsiaTheme="minorEastAsia"/>
        </w:rPr>
        <w:t xml:space="preserve"> is an indicator function which ensures </w:t>
      </w:r>
      <w:r w:rsidR="00D81BEE">
        <w:rPr>
          <w:rFonts w:eastAsiaTheme="minorEastAsia"/>
        </w:rPr>
        <w:t xml:space="preserve">that </w:t>
      </w:r>
      <w:r w:rsidR="00CF003D">
        <w:rPr>
          <w:rFonts w:eastAsiaTheme="minorEastAsia"/>
        </w:rPr>
        <w:t xml:space="preserve">we only use the probability of </w:t>
      </w:r>
      <w:r w:rsidR="00460ED4">
        <w:rPr>
          <w:rFonts w:eastAsiaTheme="minorEastAsia"/>
        </w:rPr>
        <w:t xml:space="preserve">states indicated by the specific </w:t>
      </w:r>
      <w:r w:rsidR="00CF003D">
        <w:rPr>
          <w:rFonts w:eastAsiaTheme="minorEastAsia"/>
        </w:rPr>
        <w:t xml:space="preserve">the </w:t>
      </w:r>
      <w:r w:rsidR="00D81BEE">
        <w:rPr>
          <w:rFonts w:eastAsiaTheme="minorEastAsia"/>
        </w:rPr>
        <w:t>regime</w:t>
      </w:r>
      <w:r w:rsidR="00CF003D">
        <w:rPr>
          <w:rFonts w:eastAsiaTheme="minorEastAsia"/>
        </w:rPr>
        <w:t xml:space="preserve"> mapping </w:t>
      </w:r>
      <w:r w:rsidR="00D81BEE">
        <w:rPr>
          <w:rFonts w:eastAsiaTheme="minorEastAsia"/>
        </w:rPr>
        <w:t>instead of</w:t>
      </w:r>
      <w:r w:rsidR="00CF003D">
        <w:rPr>
          <w:rFonts w:eastAsiaTheme="minorEastAsia"/>
        </w:rPr>
        <w:t xml:space="preserve"> summing over all possible state combinations.</w:t>
      </w:r>
      <w:r w:rsidR="00C16A48">
        <w:rPr>
          <w:rFonts w:eastAsiaTheme="minorEastAsia"/>
        </w:rPr>
        <w:t xml:space="preserve"> </w:t>
      </w:r>
      <w:r w:rsidR="009C2197">
        <w:rPr>
          <w:rFonts w:eastAsiaTheme="minorEastAsia"/>
        </w:rPr>
        <w:t xml:space="preserve">The continuous character probability requires </w:t>
      </w:r>
      <w:r w:rsidR="003B0C32">
        <w:rPr>
          <w:rFonts w:eastAsiaTheme="minorEastAsia"/>
        </w:rPr>
        <w:t>the</w:t>
      </w:r>
      <w:r w:rsidR="009C2197">
        <w:rPr>
          <w:rFonts w:eastAsiaTheme="minorEastAsia"/>
        </w:rPr>
        <w:t xml:space="preserve"> discrete state</w:t>
      </w:r>
      <w:r w:rsidR="003B0C32">
        <w:rPr>
          <w:rFonts w:eastAsiaTheme="minorEastAsia"/>
        </w:rPr>
        <w:t>(s)</w:t>
      </w:r>
      <w:r w:rsidR="009C2197">
        <w:rPr>
          <w:rFonts w:eastAsiaTheme="minorEastAsia"/>
        </w:rPr>
        <w:t xml:space="preserve"> to be defined along the entire branch, thus we place transitions halfway between </w:t>
      </w:r>
      <w:r w:rsidR="003B0C32">
        <w:rPr>
          <w:rFonts w:eastAsiaTheme="minorEastAsia"/>
        </w:rPr>
        <w:t>any two nodes (which can be internal, external, or internodes)</w:t>
      </w:r>
      <w:r w:rsidR="009C2197">
        <w:rPr>
          <w:rFonts w:eastAsiaTheme="minorEastAsia"/>
        </w:rPr>
        <w:t xml:space="preserve">. </w:t>
      </w:r>
    </w:p>
    <w:p w14:paraId="0986BD1D" w14:textId="5A52556F" w:rsidR="009E37BE" w:rsidRDefault="009E37BE" w:rsidP="00F36D63">
      <w:pPr>
        <w:pStyle w:val="JamesManuscriptBody"/>
        <w:jc w:val="left"/>
        <w:rPr>
          <w:rFonts w:eastAsiaTheme="minorEastAsia"/>
          <w:i/>
          <w:iCs/>
        </w:rPr>
      </w:pPr>
      <w:r>
        <w:rPr>
          <w:rFonts w:eastAsiaTheme="minorEastAsia"/>
        </w:rPr>
        <w:tab/>
      </w:r>
      <w:r w:rsidR="00B033D5">
        <w:rPr>
          <w:rFonts w:eastAsiaTheme="minorEastAsia"/>
        </w:rPr>
        <w:t>For each set of parameters evaluated during the maximum likelihood search, stochastic m</w:t>
      </w:r>
      <w:r>
        <w:rPr>
          <w:rFonts w:eastAsiaTheme="minorEastAsia"/>
        </w:rPr>
        <w:t>ap</w:t>
      </w:r>
      <w:r w:rsidR="00B033D5">
        <w:rPr>
          <w:rFonts w:eastAsiaTheme="minorEastAsia"/>
        </w:rPr>
        <w:t xml:space="preserve">pings </w:t>
      </w:r>
      <w:r>
        <w:rPr>
          <w:rFonts w:eastAsiaTheme="minorEastAsia"/>
        </w:rPr>
        <w:t xml:space="preserve">are generated </w:t>
      </w:r>
      <w:r w:rsidR="00B033D5">
        <w:rPr>
          <w:rFonts w:eastAsiaTheme="minorEastAsia"/>
        </w:rPr>
        <w:t>using a 3-step process</w:t>
      </w:r>
      <w:r w:rsidR="00C30378">
        <w:rPr>
          <w:rFonts w:eastAsiaTheme="minorEastAsia"/>
        </w:rPr>
        <w:t xml:space="preserve"> </w:t>
      </w:r>
      <w:r w:rsidR="00C30378" w:rsidRPr="00C30378">
        <w:rPr>
          <w:rFonts w:eastAsiaTheme="minorEastAsia"/>
        </w:rPr>
        <w:fldChar w:fldCharType="begin"/>
      </w:r>
      <w:r w:rsidR="00BF1D5F">
        <w:rPr>
          <w:rFonts w:eastAsiaTheme="minorEastAsia"/>
        </w:rPr>
        <w:instrText xml:space="preserve"> ADDIN ZOTERO_ITEM CSL_CITATION {"citationID":"a2cdoiqrhcf","properties":{"formattedCitation":"(Nielsen 2002)","plainCitation":"(Nielsen 2002)","noteIndex":0},"citationItems":[{"id":6826,"uris":["http://zotero.org/users/local/X8CzRyu0/items/SBMAUPKT"],"itemData":{"id":6826,"type":"article-journal","container-title":"Systematic Biology","DOI":"10.1080/10635150290102393","ISSN":"1076-836X, 1063-5157","issue":"5","language":"en","page":"729-739","source":"Crossref","title":"Mapping Mutations on Phylogenies","volume":"51","author":[{"family":"Nielsen","given":"Rasmus"}],"editor":[{"family":"Huelsenbeck","given":"John"}],"issued":{"date-parts":[["2002",9,1]]}}}],"schema":"https://github.com/citation-style-language/schema/raw/master/csl-citation.json"} </w:instrText>
      </w:r>
      <w:r w:rsidR="00C30378" w:rsidRPr="00C30378">
        <w:rPr>
          <w:rFonts w:eastAsiaTheme="minorEastAsia"/>
        </w:rPr>
        <w:fldChar w:fldCharType="separate"/>
      </w:r>
      <w:r w:rsidR="00BF1D5F" w:rsidRPr="00BF1D5F">
        <w:rPr>
          <w:rFonts w:cs="Times New Roman"/>
        </w:rPr>
        <w:t>(Nielsen 2002)</w:t>
      </w:r>
      <w:r w:rsidR="00C30378" w:rsidRPr="00C30378">
        <w:rPr>
          <w:rFonts w:eastAsiaTheme="minorEastAsia"/>
        </w:rPr>
        <w:fldChar w:fldCharType="end"/>
      </w:r>
      <w:r w:rsidR="00B033D5">
        <w:rPr>
          <w:rFonts w:eastAsiaTheme="minorEastAsia"/>
        </w:rPr>
        <w:t xml:space="preserve">. First, the conditional </w:t>
      </w:r>
      <w:r w:rsidR="0017362D">
        <w:rPr>
          <w:rFonts w:eastAsiaTheme="minorEastAsia"/>
        </w:rPr>
        <w:t>state probabilities at</w:t>
      </w:r>
      <w:r w:rsidR="00B033D5">
        <w:rPr>
          <w:rFonts w:eastAsiaTheme="minorEastAsia"/>
        </w:rPr>
        <w:t xml:space="preserve"> node</w:t>
      </w:r>
      <w:r w:rsidR="0017362D">
        <w:rPr>
          <w:rFonts w:eastAsiaTheme="minorEastAsia"/>
        </w:rPr>
        <w:t>s</w:t>
      </w:r>
      <w:r w:rsidR="00B033D5">
        <w:rPr>
          <w:rFonts w:eastAsiaTheme="minorEastAsia"/>
        </w:rPr>
        <w:t xml:space="preserve"> are calculated</w:t>
      </w:r>
      <w:r w:rsidR="0017362D">
        <w:rPr>
          <w:rFonts w:eastAsiaTheme="minorEastAsia"/>
        </w:rPr>
        <w:t xml:space="preserve"> based on our discrete character</w:t>
      </w:r>
      <w:r w:rsidR="00B95A4F">
        <w:rPr>
          <w:rFonts w:eastAsiaTheme="minorEastAsia"/>
        </w:rPr>
        <w:t xml:space="preserve"> and continuous character model</w:t>
      </w:r>
      <w:r w:rsidR="00B033D5" w:rsidRPr="00657AFB">
        <w:rPr>
          <w:rFonts w:eastAsiaTheme="minorEastAsia"/>
        </w:rPr>
        <w:t>.</w:t>
      </w:r>
      <w:r w:rsidR="005D22FB" w:rsidRPr="00657AFB">
        <w:rPr>
          <w:rFonts w:eastAsiaTheme="minorEastAsia"/>
        </w:rPr>
        <w:t xml:space="preserve"> </w:t>
      </w:r>
      <w:r w:rsidR="00657AFB">
        <w:rPr>
          <w:rFonts w:eastAsiaTheme="minorEastAsia"/>
        </w:rPr>
        <w:t xml:space="preserve">The conditional state probability, unlike the </w:t>
      </w:r>
      <w:r w:rsidR="00451EF9">
        <w:rPr>
          <w:rFonts w:eastAsiaTheme="minorEastAsia"/>
        </w:rPr>
        <w:t>more common</w:t>
      </w:r>
      <w:r w:rsidR="00C30378">
        <w:rPr>
          <w:rFonts w:eastAsiaTheme="minorEastAsia"/>
        </w:rPr>
        <w:t xml:space="preserve"> </w:t>
      </w:r>
      <w:r w:rsidR="00657AFB">
        <w:rPr>
          <w:rFonts w:eastAsiaTheme="minorEastAsia"/>
        </w:rPr>
        <w:t>marginal reconstruction or joint state reconstruction</w:t>
      </w:r>
      <w:r w:rsidR="00657AFB" w:rsidRPr="00657AFB">
        <w:rPr>
          <w:rFonts w:eastAsiaTheme="minorEastAsia"/>
        </w:rPr>
        <w:t xml:space="preserve"> </w:t>
      </w:r>
      <w:r w:rsidR="00657AFB" w:rsidRPr="00657AFB">
        <w:rPr>
          <w:rFonts w:eastAsiaTheme="minorEastAsia"/>
        </w:rPr>
        <w:fldChar w:fldCharType="begin"/>
      </w:r>
      <w:r w:rsidR="00BF1D5F">
        <w:rPr>
          <w:rFonts w:eastAsiaTheme="minorEastAsia"/>
        </w:rPr>
        <w:instrText xml:space="preserve"> ADDIN ZOTERO_ITEM CSL_CITATION {"citationID":"a2c1fv8vbe4","properties":{"formattedCitation":"(Pupko et al. 2000; Felsenstein 2004; Yang 2006)","plainCitation":"(Pupko et al. 2000; Felsenstein 2004; Yang 2006)","noteIndex":0},"citationItems":[{"id":685,"uris":["http://zotero.org/users/local/X8CzRyu0/items/7HKY6ZED"],"itemData":{"id":685,"type":"article-journal","abstract":"Abstract.  A dynamic programming algorithm is developed for maximum-likelihood reconstruction of the set of all ancestral amino acid sequences in a phylogenetic","container-title":"Molecular Biology and Evolution","DOI":"10.1093/oxfordjournals.molbev.a026369","ISSN":"0737-4038","issue":"6","journalAbbreviation":"Mol Biol Evol","language":"en","page":"890-896","source":"academic.oup.com","title":"A Fast Algorithm for Joint Reconstruction of Ancestral Amino Acid Sequences","volume":"17","author":[{"family":"Pupko","given":"Tal"},{"family":"Pe","given":"Itsik"},{"family":"Shamir","given":"Ron"},{"family":"Graur","given":"Dan"}],"issued":{"date-parts":[["2000",6,1]]}},"label":"page"},{"id":6080,"uris":["http://zotero.org/users/local/X8CzRyu0/items/FP5QAY4F"],"itemData":{"id":6080,"type":"book","publisher":"Sinauer associates Sunderland, MA","title":"Inferring phylogenies","volume":"2","author":[{"family":"Felsenstein","given":"Joseph"}],"issued":{"date-parts":[["2004"]]}},"label":"page"},{"id":7359,"uris":["http://zotero.org/users/local/X8CzRyu0/items/RKFVH5M3"],"itemData":{"id":7359,"type":"book","publisher":"Oxford University Press Oxford","title":"Computational molecular evolution","volume":"284","author":[{"family":"Yang","given":"Ziheng"}],"issued":{"date-parts":[["2006"]]}},"label":"page"}],"schema":"https://github.com/citation-style-language/schema/raw/master/csl-citation.json"} </w:instrText>
      </w:r>
      <w:r w:rsidR="00657AFB" w:rsidRPr="00657AFB">
        <w:rPr>
          <w:rFonts w:eastAsiaTheme="minorEastAsia"/>
        </w:rPr>
        <w:fldChar w:fldCharType="separate"/>
      </w:r>
      <w:r w:rsidR="00BF1D5F" w:rsidRPr="00BF1D5F">
        <w:rPr>
          <w:rFonts w:cs="Times New Roman"/>
        </w:rPr>
        <w:t>(</w:t>
      </w:r>
      <w:proofErr w:type="spellStart"/>
      <w:r w:rsidR="00BF1D5F" w:rsidRPr="00BF1D5F">
        <w:rPr>
          <w:rFonts w:cs="Times New Roman"/>
        </w:rPr>
        <w:t>Pupko</w:t>
      </w:r>
      <w:proofErr w:type="spellEnd"/>
      <w:r w:rsidR="00BF1D5F" w:rsidRPr="00BF1D5F">
        <w:rPr>
          <w:rFonts w:cs="Times New Roman"/>
        </w:rPr>
        <w:t xml:space="preserve"> et al. 2000; Felsenstein 2004; Yang 2006)</w:t>
      </w:r>
      <w:r w:rsidR="00657AFB" w:rsidRPr="00657AFB">
        <w:rPr>
          <w:rFonts w:eastAsiaTheme="minorEastAsia"/>
        </w:rPr>
        <w:fldChar w:fldCharType="end"/>
      </w:r>
      <w:r w:rsidR="00657AFB">
        <w:rPr>
          <w:rFonts w:eastAsiaTheme="minorEastAsia"/>
        </w:rPr>
        <w:t xml:space="preserve">, calculates the probability that a node has a particular state value conditioned only on </w:t>
      </w:r>
      <w:r w:rsidR="00B95A4F">
        <w:rPr>
          <w:rFonts w:eastAsiaTheme="minorEastAsia"/>
        </w:rPr>
        <w:t>the</w:t>
      </w:r>
      <w:r w:rsidR="00657AFB">
        <w:rPr>
          <w:rFonts w:eastAsiaTheme="minorEastAsia"/>
        </w:rPr>
        <w:t xml:space="preserve"> </w:t>
      </w:r>
      <w:r w:rsidR="00B95A4F">
        <w:rPr>
          <w:rFonts w:eastAsiaTheme="minorEastAsia"/>
        </w:rPr>
        <w:t xml:space="preserve">observations of its </w:t>
      </w:r>
      <w:r w:rsidR="00657AFB">
        <w:rPr>
          <w:rFonts w:eastAsiaTheme="minorEastAsia"/>
        </w:rPr>
        <w:t xml:space="preserve">descendants. </w:t>
      </w:r>
      <w:r w:rsidR="00C30378">
        <w:rPr>
          <w:rFonts w:eastAsiaTheme="minorEastAsia"/>
        </w:rPr>
        <w:t xml:space="preserve">Second, </w:t>
      </w:r>
      <w:r w:rsidR="00451EF9">
        <w:rPr>
          <w:rFonts w:eastAsiaTheme="minorEastAsia"/>
        </w:rPr>
        <w:t xml:space="preserve">the conditional probabilities of </w:t>
      </w:r>
      <w:r w:rsidR="00C30378">
        <w:rPr>
          <w:rFonts w:eastAsiaTheme="minorEastAsia"/>
        </w:rPr>
        <w:t xml:space="preserve">states at nodes are sampled </w:t>
      </w:r>
      <w:r w:rsidR="00B95A4F">
        <w:rPr>
          <w:rFonts w:eastAsiaTheme="minorEastAsia"/>
        </w:rPr>
        <w:t xml:space="preserve">starting with the root. Once the root is sampled, descendent states are sampled based on both the conditional ancestral values calculated in step one and the sampled ancestral state. This is achieved by </w:t>
      </w:r>
      <w:r w:rsidR="00B95A4F">
        <w:rPr>
          <w:rFonts w:eastAsiaTheme="minorEastAsia"/>
        </w:rPr>
        <w:lastRenderedPageBreak/>
        <w:t xml:space="preserve">multiplying the conditional probability of the node states by the probability of starting in </w:t>
      </w:r>
      <w:r w:rsidR="002C1E5A">
        <w:rPr>
          <w:rFonts w:eastAsiaTheme="minorEastAsia"/>
        </w:rPr>
        <w:t xml:space="preserve">the sampled rootward </w:t>
      </w:r>
      <w:r w:rsidR="00B95A4F">
        <w:rPr>
          <w:rFonts w:eastAsiaTheme="minorEastAsia"/>
        </w:rPr>
        <w:t xml:space="preserve">ancestral value and ending </w:t>
      </w:r>
      <w:r w:rsidR="002C1E5A">
        <w:rPr>
          <w:rFonts w:eastAsiaTheme="minorEastAsia"/>
        </w:rPr>
        <w:t xml:space="preserve">in any of the </w:t>
      </w:r>
      <w:proofErr w:type="spellStart"/>
      <w:r w:rsidR="002C1E5A">
        <w:rPr>
          <w:rFonts w:eastAsiaTheme="minorEastAsia"/>
        </w:rPr>
        <w:t>tipward</w:t>
      </w:r>
      <w:proofErr w:type="spellEnd"/>
      <w:r w:rsidR="002C1E5A">
        <w:rPr>
          <w:rFonts w:eastAsiaTheme="minorEastAsia"/>
        </w:rPr>
        <w:t xml:space="preserve"> states (the ladder is calculated using familiar matrix exponentiation methods </w:t>
      </w:r>
      <w:r w:rsidR="002C1E5A" w:rsidRPr="00253269">
        <w:rPr>
          <w:rFonts w:eastAsiaTheme="minorEastAsia"/>
        </w:rPr>
        <w:fldChar w:fldCharType="begin"/>
      </w:r>
      <w:r w:rsidR="00BF1D5F">
        <w:rPr>
          <w:rFonts w:eastAsiaTheme="minorEastAsia"/>
        </w:rPr>
        <w:instrText xml:space="preserve"> ADDIN ZOTERO_ITEM CSL_CITATION {"citationID":"T76D7NeP","properties":{"custom":"(e.g., Pagel 1994)","formattedCitation":"(e.g., Pagel 1994)","plainCitation":"(e.g., Pagel 1994)","noteIndex":0},"citationItems":[{"id":8443,"uris":["http://zotero.org/users/local/X8CzRyu0/items/DX8UVLTG"],"itemData":{"id":8443,"type":"article-journal","container-title":"Proceedings of the Royal Society B-Biological Sciences","DOI":"10.1098/rspb.1994.0006","ISSN":"0962-8452","issue":"1342","journalAbbreviation":"Proc. R. Soc. B: Biol. Sci.","note":"WOS:A1994MT55500006","page":"37-45","title":"Detecting correlated evolution on phylogenies: a general method for the comparative analysis of discrete characters","volume":"255","author":[{"family":"Pagel","given":"M."}],"issued":{"date-parts":[["1994",1,22]]}},"label":"page"}],"schema":"https://github.com/citation-style-language/schema/raw/master/csl-citation.json"} </w:instrText>
      </w:r>
      <w:r w:rsidR="002C1E5A" w:rsidRPr="00253269">
        <w:rPr>
          <w:rFonts w:eastAsiaTheme="minorEastAsia"/>
        </w:rPr>
        <w:fldChar w:fldCharType="separate"/>
      </w:r>
      <w:r w:rsidR="00BF1D5F" w:rsidRPr="00BF1D5F">
        <w:rPr>
          <w:rFonts w:cs="Times New Roman"/>
        </w:rPr>
        <w:t xml:space="preserve">(e.g., </w:t>
      </w:r>
      <w:proofErr w:type="spellStart"/>
      <w:r w:rsidR="00BF1D5F" w:rsidRPr="00BF1D5F">
        <w:rPr>
          <w:rFonts w:cs="Times New Roman"/>
        </w:rPr>
        <w:t>Pagel</w:t>
      </w:r>
      <w:proofErr w:type="spellEnd"/>
      <w:r w:rsidR="00BF1D5F" w:rsidRPr="00BF1D5F">
        <w:rPr>
          <w:rFonts w:cs="Times New Roman"/>
        </w:rPr>
        <w:t xml:space="preserve"> 1994)</w:t>
      </w:r>
      <w:r w:rsidR="002C1E5A" w:rsidRPr="00253269">
        <w:rPr>
          <w:rFonts w:eastAsiaTheme="minorEastAsia"/>
        </w:rPr>
        <w:fldChar w:fldCharType="end"/>
      </w:r>
      <w:r w:rsidR="002C1E5A" w:rsidRPr="00253269">
        <w:rPr>
          <w:rFonts w:eastAsiaTheme="minorEastAsia"/>
        </w:rPr>
        <w:t>.</w:t>
      </w:r>
      <w:r w:rsidR="002C1E5A">
        <w:rPr>
          <w:rFonts w:eastAsiaTheme="minorEastAsia"/>
        </w:rPr>
        <w:t xml:space="preserve"> </w:t>
      </w:r>
      <w:r w:rsidR="00451EF9">
        <w:rPr>
          <w:rFonts w:eastAsiaTheme="minorEastAsia"/>
        </w:rPr>
        <w:t>The third step u</w:t>
      </w:r>
      <w:r w:rsidR="00253269">
        <w:rPr>
          <w:rFonts w:eastAsiaTheme="minorEastAsia"/>
        </w:rPr>
        <w:t>nder usual stochastic mapping procedures</w:t>
      </w:r>
      <w:r w:rsidR="00451EF9">
        <w:rPr>
          <w:rFonts w:eastAsiaTheme="minorEastAsia"/>
        </w:rPr>
        <w:t xml:space="preserve"> would be to use</w:t>
      </w:r>
      <w:r w:rsidR="00253269">
        <w:rPr>
          <w:rFonts w:eastAsiaTheme="minorEastAsia"/>
        </w:rPr>
        <w:t xml:space="preserve"> rejection sampling </w:t>
      </w:r>
      <w:r w:rsidR="00253269" w:rsidRPr="00253269">
        <w:rPr>
          <w:rFonts w:eastAsiaTheme="minorEastAsia"/>
        </w:rPr>
        <w:fldChar w:fldCharType="begin"/>
      </w:r>
      <w:r w:rsidR="00BF1D5F">
        <w:rPr>
          <w:rFonts w:eastAsiaTheme="minorEastAsia"/>
        </w:rPr>
        <w:instrText xml:space="preserve"> ADDIN ZOTERO_ITEM CSL_CITATION {"citationID":"a1i2vo7v7oe","properties":{"formattedCitation":"(Nielsen 2002; Rao and Teh 2013)","plainCitation":"(Nielsen 2002; Rao and Teh 2013)","noteIndex":0},"citationItems":[{"id":6826,"uris":["http://zotero.org/users/local/X8CzRyu0/items/SBMAUPKT"],"itemData":{"id":6826,"type":"article-journal","container-title":"Systematic Biology","DOI":"10.1080/10635150290102393","ISSN":"1076-836X, 1063-5157","issue":"5","language":"en","page":"729-739","source":"Crossref","title":"Mapping Mutations on Phylogenies","volume":"51","author":[{"family":"Nielsen","given":"Rasmus"}],"editor":[{"family":"Huelsenbeck","given":"John"}],"issued":{"date-parts":[["2002",9,1]]}},"label":"page"},{"id":8218,"uris":["http://zotero.org/users/local/X8CzRyu0/items/WCPSXFA4"],"itemData":{"id":8218,"type":"article-journal","abstract":"Markov jump processes (or continuous-time Markov chains) are a simple and important class of continuous-time dynamical systems. In this paper, we tackle the problem of simulating from the posterior distribution over paths in these models, given partial and noisy observations. Our approach is an auxiliary variable Gibbs sampler, and is based on the idea of uniformization. This sets up a Markov chain over paths by alternately sampling a ﬁnite set of virtual jump times given the current path, and then sampling a new path given the set of extant and virtual jump times. The ﬁrst step involves simulating a piecewise-constant inhomogeneous Poisson process, while for the second, we use a standard hidden Markov model forward ﬁltering-backward sampling algorithm. Our method is exact and does not involve approximations like time-discretization. We demonstrate how our sampler extends naturally to MJP-based models like Markov-modulated Poisson processes and continuous-time Bayesian networks, and show signiﬁcant computational beneﬁts over state-ofthe-art MCMC samplers for these models.","language":"en","page":"26","source":"Zotero","title":"Fast MCMC Sampling for Markov Jump Processes and Extensions","author":[{"family":"Rao","given":"Vinayak"},{"family":"Teh","given":"Yee Whye"}],"issued":{"date-parts":[["2013"]]}},"label":"page"}],"schema":"https://github.com/citation-style-language/schema/raw/master/csl-citation.json"} </w:instrText>
      </w:r>
      <w:r w:rsidR="00253269" w:rsidRPr="00253269">
        <w:rPr>
          <w:rFonts w:eastAsiaTheme="minorEastAsia"/>
        </w:rPr>
        <w:fldChar w:fldCharType="separate"/>
      </w:r>
      <w:r w:rsidR="00BF1D5F" w:rsidRPr="00BF1D5F">
        <w:rPr>
          <w:rFonts w:cs="Times New Roman"/>
        </w:rPr>
        <w:t xml:space="preserve">(Nielsen 2002; Rao and </w:t>
      </w:r>
      <w:proofErr w:type="spellStart"/>
      <w:r w:rsidR="00BF1D5F" w:rsidRPr="00BF1D5F">
        <w:rPr>
          <w:rFonts w:cs="Times New Roman"/>
        </w:rPr>
        <w:t>Teh</w:t>
      </w:r>
      <w:proofErr w:type="spellEnd"/>
      <w:r w:rsidR="00BF1D5F" w:rsidRPr="00BF1D5F">
        <w:rPr>
          <w:rFonts w:cs="Times New Roman"/>
        </w:rPr>
        <w:t xml:space="preserve"> 2013)</w:t>
      </w:r>
      <w:r w:rsidR="00253269" w:rsidRPr="00253269">
        <w:rPr>
          <w:rFonts w:eastAsiaTheme="minorEastAsia"/>
        </w:rPr>
        <w:fldChar w:fldCharType="end"/>
      </w:r>
      <w:r w:rsidR="00253269">
        <w:rPr>
          <w:rFonts w:eastAsiaTheme="minorEastAsia"/>
        </w:rPr>
        <w:t xml:space="preserve"> to simulate a path between the </w:t>
      </w:r>
      <w:r w:rsidR="00451EF9">
        <w:rPr>
          <w:rFonts w:eastAsiaTheme="minorEastAsia"/>
        </w:rPr>
        <w:t xml:space="preserve">sampled </w:t>
      </w:r>
      <w:r w:rsidR="00253269">
        <w:rPr>
          <w:rFonts w:eastAsiaTheme="minorEastAsia"/>
        </w:rPr>
        <w:t xml:space="preserve">rootward and tip ward nodes. However, </w:t>
      </w:r>
      <w:r w:rsidR="00765DA0">
        <w:rPr>
          <w:rFonts w:eastAsiaTheme="minorEastAsia"/>
        </w:rPr>
        <w:t xml:space="preserve">for increased computational efficiency, we opt to place transitions at pre-defined internodes. </w:t>
      </w:r>
      <w:r w:rsidR="000F3BC8">
        <w:rPr>
          <w:rFonts w:eastAsiaTheme="minorEastAsia"/>
        </w:rPr>
        <w:t xml:space="preserve">Thus, under our procedure, after nodes and internodes are sampled in step two, mappings are evaluated </w:t>
      </w:r>
      <w:r w:rsidR="00746CCA">
        <w:rPr>
          <w:rFonts w:eastAsiaTheme="minorEastAsia"/>
        </w:rPr>
        <w:t>to ensure consistency with the discrete model (i.e., impossible transitions do not occur) and branches are painted based on the sampled nodes with transitions occurring half-way between nodes or internodes. It should be noted that</w:t>
      </w:r>
      <w:r w:rsidR="00147CC2">
        <w:rPr>
          <w:rFonts w:eastAsiaTheme="minorEastAsia"/>
        </w:rPr>
        <w:t>,</w:t>
      </w:r>
      <w:r w:rsidR="00746CCA">
        <w:rPr>
          <w:rFonts w:eastAsiaTheme="minorEastAsia"/>
        </w:rPr>
        <w:t xml:space="preserve"> while the conditional probability under a discrete model is well-defined, we use an approximation to calculate a conditional probability of the </w:t>
      </w:r>
      <w:r w:rsidR="00451EF9">
        <w:rPr>
          <w:rFonts w:eastAsiaTheme="minorEastAsia"/>
        </w:rPr>
        <w:t>discrete</w:t>
      </w:r>
      <w:r w:rsidR="00746CCA">
        <w:rPr>
          <w:rFonts w:eastAsiaTheme="minorEastAsia"/>
        </w:rPr>
        <w:t xml:space="preserve"> character at nodes</w:t>
      </w:r>
      <w:r w:rsidR="00451EF9">
        <w:rPr>
          <w:rFonts w:eastAsiaTheme="minorEastAsia"/>
        </w:rPr>
        <w:t xml:space="preserve"> under the continuous model</w:t>
      </w:r>
      <w:r w:rsidR="00746CCA">
        <w:rPr>
          <w:rFonts w:eastAsiaTheme="minorEastAsia"/>
        </w:rPr>
        <w:t xml:space="preserve">. Specifically, we </w:t>
      </w:r>
      <w:r w:rsidR="00147CC2">
        <w:rPr>
          <w:rFonts w:eastAsiaTheme="minorEastAsia"/>
        </w:rPr>
        <w:t xml:space="preserve">calculate the probability of the observing all descendant </w:t>
      </w:r>
      <w:r w:rsidR="00997107">
        <w:rPr>
          <w:rFonts w:eastAsiaTheme="minorEastAsia"/>
        </w:rPr>
        <w:t xml:space="preserve">values </w:t>
      </w:r>
      <w:r w:rsidR="00147CC2">
        <w:rPr>
          <w:rFonts w:eastAsiaTheme="minorEastAsia"/>
        </w:rPr>
        <w:t xml:space="preserve">given the OU model parameters, integrated over all possible rootward node, and observed tip ward discrete states. </w:t>
      </w:r>
      <w:r w:rsidR="00DA65E9">
        <w:rPr>
          <w:rFonts w:eastAsiaTheme="minorEastAsia"/>
        </w:rPr>
        <w:t xml:space="preserve">Although this is only an approximation of the conditional state probabilities based on the continuous tip-values and continuous model, it proves to be an essential improvement over the typical procedure of sampling many stochastic maps based solely on the discrete process. </w:t>
      </w:r>
      <w:r w:rsidR="008E462F" w:rsidRPr="00BC3A48">
        <w:rPr>
          <w:rFonts w:eastAsiaTheme="minorEastAsia"/>
          <w:i/>
          <w:iCs/>
        </w:rPr>
        <w:t xml:space="preserve">Ho &amp; </w:t>
      </w:r>
      <w:proofErr w:type="gramStart"/>
      <w:r w:rsidR="008E462F" w:rsidRPr="00BC3A48">
        <w:rPr>
          <w:rFonts w:eastAsiaTheme="minorEastAsia"/>
          <w:i/>
          <w:iCs/>
        </w:rPr>
        <w:t>An</w:t>
      </w:r>
      <w:proofErr w:type="gramEnd"/>
      <w:r w:rsidR="008E462F" w:rsidRPr="00BC3A48">
        <w:rPr>
          <w:rFonts w:eastAsiaTheme="minorEastAsia"/>
          <w:i/>
          <w:iCs/>
        </w:rPr>
        <w:t>e (2014a) also showed that the exact location and number of changes in the optimum value, also called shifts, cannot be identified when these shifts are on the same branch (see Fig. 1, left).</w:t>
      </w:r>
      <w:r w:rsidR="00F36D63">
        <w:rPr>
          <w:rFonts w:eastAsiaTheme="minorEastAsia"/>
          <w:i/>
          <w:iCs/>
        </w:rPr>
        <w:t xml:space="preserve"> </w:t>
      </w:r>
    </w:p>
    <w:p w14:paraId="3D09DCD8" w14:textId="42D321DC" w:rsidR="00F36D63" w:rsidRPr="00147CC2" w:rsidRDefault="00F36D63" w:rsidP="00F36D63">
      <w:pPr>
        <w:pStyle w:val="JamesManuscriptBody"/>
        <w:jc w:val="left"/>
        <w:rPr>
          <w:rFonts w:eastAsiaTheme="minorEastAsia"/>
        </w:rPr>
      </w:pPr>
      <w:r>
        <w:rPr>
          <w:rFonts w:eastAsiaTheme="minorEastAsia"/>
          <w:i/>
          <w:iCs/>
        </w:rPr>
        <w:t>Integrating over a reasonable sample, but what is a reasonable sample?</w:t>
      </w:r>
    </w:p>
    <w:p w14:paraId="4C77D973" w14:textId="75807CE7" w:rsidR="00A62426" w:rsidRDefault="00A62426" w:rsidP="00F36D63">
      <w:pPr>
        <w:pStyle w:val="JamesManuscriptBody"/>
        <w:jc w:val="left"/>
        <w:rPr>
          <w:rFonts w:eastAsiaTheme="minorEastAsia"/>
        </w:rPr>
      </w:pPr>
      <w:r>
        <w:rPr>
          <w:rFonts w:eastAsiaTheme="minorEastAsia"/>
        </w:rPr>
        <w:tab/>
      </w:r>
      <w:r w:rsidR="00EB0155">
        <w:rPr>
          <w:rFonts w:eastAsiaTheme="minorEastAsia"/>
        </w:rPr>
        <w:t>O</w:t>
      </w:r>
      <w:r w:rsidR="00E637A5">
        <w:rPr>
          <w:rFonts w:eastAsiaTheme="minorEastAsia"/>
        </w:rPr>
        <w:t xml:space="preserve">ur likelihood function for the joint probability of </w:t>
      </w:r>
      <w:r w:rsidR="00847387">
        <w:rPr>
          <w:rFonts w:eastAsiaTheme="minorEastAsia"/>
        </w:rPr>
        <w:t xml:space="preserve">a </w:t>
      </w:r>
      <w:r w:rsidR="00E637A5">
        <w:rPr>
          <w:rFonts w:eastAsiaTheme="minorEastAsia"/>
        </w:rPr>
        <w:t xml:space="preserve">continuous and </w:t>
      </w:r>
      <w:r w:rsidR="00847387">
        <w:rPr>
          <w:rFonts w:eastAsiaTheme="minorEastAsia"/>
        </w:rPr>
        <w:t xml:space="preserve">a </w:t>
      </w:r>
      <w:r w:rsidR="00E637A5">
        <w:rPr>
          <w:rFonts w:eastAsiaTheme="minorEastAsia"/>
        </w:rPr>
        <w:t>discrete character is</w:t>
      </w:r>
      <w:r w:rsidR="00847387">
        <w:rPr>
          <w:rFonts w:eastAsiaTheme="minorEastAsia"/>
        </w:rPr>
        <w:t xml:space="preserve"> therefore,</w:t>
      </w:r>
    </w:p>
    <w:p w14:paraId="2DF66448" w14:textId="51DF58F4" w:rsidR="008D06F3" w:rsidRPr="003407C6" w:rsidRDefault="003004D0" w:rsidP="00EF5110">
      <w:pPr>
        <w:pStyle w:val="JamesManuscriptBody"/>
        <w:rPr>
          <w:rFonts w:eastAsiaTheme="minorEastAsia"/>
        </w:rPr>
      </w:pPr>
      <m:oMathPara>
        <m:oMath>
          <m:r>
            <w:rPr>
              <w:rFonts w:ascii="Cambria Math" w:eastAsiaTheme="minorEastAsia" w:hAnsi="Cambria Math"/>
            </w:rPr>
            <m:t xml:space="preserve">P(X,D|ϑ,ψ)= </m:t>
          </m:r>
          <m:nary>
            <m:naryPr>
              <m:chr m:val="∑"/>
              <m:limLoc m:val="undOvr"/>
              <m:supHide m:val="1"/>
              <m:ctrlPr>
                <w:rPr>
                  <w:rFonts w:ascii="Cambria Math" w:eastAsiaTheme="minorEastAsia" w:hAnsi="Cambria Math"/>
                  <w:i/>
                </w:rPr>
              </m:ctrlPr>
            </m:naryPr>
            <m:sub>
              <m:r>
                <w:rPr>
                  <w:rFonts w:ascii="Cambria Math" w:eastAsiaTheme="minorEastAsia" w:hAnsi="Cambria Math"/>
                </w:rPr>
                <m:t>z</m:t>
              </m:r>
            </m:sub>
            <m:sup/>
            <m:e>
              <m:r>
                <w:rPr>
                  <w:rFonts w:ascii="Cambria Math" w:eastAsiaTheme="minorEastAsia" w:hAnsi="Cambria Math"/>
                </w:rPr>
                <m:t>P(X| D,z,ϑ,ψ)P(D, z</m:t>
              </m:r>
              <m:d>
                <m:dPr>
                  <m:begChr m:val="|"/>
                  <m:ctrlPr>
                    <w:rPr>
                      <w:rFonts w:ascii="Cambria Math" w:eastAsiaTheme="minorEastAsia" w:hAnsi="Cambria Math"/>
                      <w:i/>
                    </w:rPr>
                  </m:ctrlPr>
                </m:dPr>
                <m:e>
                  <m:r>
                    <w:rPr>
                      <w:rFonts w:ascii="Cambria Math" w:eastAsiaTheme="minorEastAsia" w:hAnsi="Cambria Math"/>
                    </w:rPr>
                    <m:t>ϑ,ψ</m:t>
                  </m:r>
                </m:e>
              </m:d>
              <m:r>
                <w:rPr>
                  <w:rFonts w:ascii="Cambria Math" w:eastAsiaTheme="minorEastAsia" w:hAnsi="Cambria Math"/>
                </w:rPr>
                <m:t>,</m:t>
              </m:r>
            </m:e>
          </m:nary>
        </m:oMath>
      </m:oMathPara>
    </w:p>
    <w:p w14:paraId="18D5F83B" w14:textId="638BEE81" w:rsidR="00847387" w:rsidRPr="005B7AC6" w:rsidRDefault="00847387" w:rsidP="00F36D63">
      <w:pPr>
        <w:pStyle w:val="JamesManuscriptBody"/>
        <w:jc w:val="left"/>
        <w:rPr>
          <w:rFonts w:eastAsiaTheme="minorEastAsia"/>
        </w:rPr>
      </w:pPr>
      <w:r>
        <w:rPr>
          <w:rFonts w:eastAsiaTheme="minorEastAsia"/>
        </w:rPr>
        <w:lastRenderedPageBreak/>
        <w:t>w</w:t>
      </w:r>
      <w:r w:rsidR="003407C6">
        <w:rPr>
          <w:rFonts w:eastAsiaTheme="minorEastAsia"/>
        </w:rPr>
        <w:t>here</w:t>
      </w:r>
      <w:r w:rsidR="00071C78">
        <w:rPr>
          <w:rFonts w:eastAsiaTheme="minorEastAsia"/>
        </w:rPr>
        <w:t xml:space="preserve"> summing over all possible maps</w:t>
      </w:r>
      <w:r w:rsidR="00333322">
        <w:rPr>
          <w:rFonts w:eastAsiaTheme="minorEastAsia"/>
        </w:rPr>
        <w:t xml:space="preserve"> (</w:t>
      </w:r>
      <m:oMath>
        <m:r>
          <w:rPr>
            <w:rFonts w:ascii="Cambria Math" w:eastAsiaTheme="minorEastAsia" w:hAnsi="Cambria Math"/>
          </w:rPr>
          <m:t>z</m:t>
        </m:r>
      </m:oMath>
      <w:r w:rsidR="00333322">
        <w:rPr>
          <w:rFonts w:eastAsiaTheme="minorEastAsia"/>
        </w:rPr>
        <w:t>)</w:t>
      </w:r>
      <w:r w:rsidR="00071C78">
        <w:rPr>
          <w:rFonts w:eastAsiaTheme="minorEastAsia"/>
        </w:rPr>
        <w:t>,</w:t>
      </w:r>
      <w:r w:rsidR="003407C6">
        <w:rPr>
          <w:rFonts w:eastAsiaTheme="minorEastAsia"/>
        </w:rPr>
        <w:t xml:space="preserve"> </w:t>
      </w:r>
      <m:oMath>
        <m:r>
          <w:rPr>
            <w:rFonts w:ascii="Cambria Math" w:eastAsiaTheme="minorEastAsia" w:hAnsi="Cambria Math"/>
          </w:rPr>
          <m:t>P(X| D,z,ϑ,ψ)</m:t>
        </m:r>
      </m:oMath>
      <w:r w:rsidR="003407C6">
        <w:rPr>
          <w:rFonts w:eastAsiaTheme="minorEastAsia"/>
        </w:rPr>
        <w:t xml:space="preserve"> is the probability of the continuous character</w:t>
      </w:r>
      <w:r w:rsidR="00333322">
        <w:rPr>
          <w:rFonts w:eastAsiaTheme="minorEastAsia"/>
        </w:rPr>
        <w:t xml:space="preserve"> (</w:t>
      </w:r>
      <m:oMath>
        <m:r>
          <w:rPr>
            <w:rFonts w:ascii="Cambria Math" w:eastAsiaTheme="minorEastAsia" w:hAnsi="Cambria Math"/>
          </w:rPr>
          <m:t>X</m:t>
        </m:r>
      </m:oMath>
      <w:r w:rsidR="00333322">
        <w:rPr>
          <w:rFonts w:eastAsiaTheme="minorEastAsia"/>
        </w:rPr>
        <w:t>)</w:t>
      </w:r>
      <w:r w:rsidR="003407C6">
        <w:rPr>
          <w:rFonts w:eastAsiaTheme="minorEastAsia"/>
        </w:rPr>
        <w:t xml:space="preserve"> given the discrete character data</w:t>
      </w:r>
      <w:r w:rsidR="00333322">
        <w:rPr>
          <w:rFonts w:eastAsiaTheme="minorEastAsia"/>
        </w:rPr>
        <w:t xml:space="preserve"> (</w:t>
      </w:r>
      <m:oMath>
        <m:r>
          <w:rPr>
            <w:rFonts w:ascii="Cambria Math" w:eastAsiaTheme="minorEastAsia" w:hAnsi="Cambria Math"/>
          </w:rPr>
          <m:t>D</m:t>
        </m:r>
      </m:oMath>
      <w:r w:rsidR="00333322">
        <w:rPr>
          <w:rFonts w:eastAsiaTheme="minorEastAsia"/>
        </w:rPr>
        <w:t>)</w:t>
      </w:r>
      <w:r w:rsidR="003407C6">
        <w:rPr>
          <w:rFonts w:eastAsiaTheme="minorEastAsia"/>
        </w:rPr>
        <w:t>, mapping</w:t>
      </w:r>
      <w:r w:rsidR="00333322">
        <w:rPr>
          <w:rFonts w:eastAsiaTheme="minorEastAsia"/>
        </w:rPr>
        <w:t xml:space="preserve"> (</w:t>
      </w:r>
      <m:oMath>
        <m:r>
          <w:rPr>
            <w:rFonts w:ascii="Cambria Math" w:eastAsiaTheme="minorEastAsia" w:hAnsi="Cambria Math"/>
          </w:rPr>
          <m:t>z</m:t>
        </m:r>
      </m:oMath>
      <w:r w:rsidR="00333322">
        <w:rPr>
          <w:rFonts w:eastAsiaTheme="minorEastAsia"/>
        </w:rPr>
        <w:t>)</w:t>
      </w:r>
      <w:r w:rsidR="003407C6">
        <w:rPr>
          <w:rFonts w:eastAsiaTheme="minorEastAsia"/>
        </w:rPr>
        <w:t xml:space="preserve">, </w:t>
      </w:r>
      <w:r w:rsidR="003407C6" w:rsidRPr="00772589">
        <w:rPr>
          <w:rFonts w:ascii="Courier New" w:eastAsiaTheme="minorEastAsia" w:hAnsi="Courier New" w:cs="Courier New"/>
        </w:rPr>
        <w:t>hOUwie</w:t>
      </w:r>
      <w:r w:rsidR="003407C6">
        <w:rPr>
          <w:rFonts w:eastAsiaTheme="minorEastAsia"/>
        </w:rPr>
        <w:t xml:space="preserve"> parameters</w:t>
      </w:r>
      <w:r w:rsidR="00333322">
        <w:rPr>
          <w:rFonts w:eastAsiaTheme="minorEastAsia"/>
        </w:rPr>
        <w:t xml:space="preserve"> (</w:t>
      </w:r>
      <m:oMath>
        <m:r>
          <w:rPr>
            <w:rFonts w:ascii="Cambria Math" w:eastAsiaTheme="minorEastAsia" w:hAnsi="Cambria Math"/>
          </w:rPr>
          <m:t>ϑ</m:t>
        </m:r>
      </m:oMath>
      <w:r w:rsidR="00333322">
        <w:rPr>
          <w:rFonts w:eastAsiaTheme="minorEastAsia"/>
        </w:rPr>
        <w:t>)</w:t>
      </w:r>
      <w:r w:rsidR="003407C6">
        <w:rPr>
          <w:rFonts w:eastAsiaTheme="minorEastAsia"/>
        </w:rPr>
        <w:t>, and phylogeny</w:t>
      </w:r>
      <w:r w:rsidR="00333322">
        <w:rPr>
          <w:rFonts w:eastAsiaTheme="minorEastAsia"/>
        </w:rPr>
        <w:t xml:space="preserve"> (</w:t>
      </w:r>
      <m:oMath>
        <m:r>
          <w:rPr>
            <w:rFonts w:ascii="Cambria Math" w:eastAsiaTheme="minorEastAsia" w:hAnsi="Cambria Math"/>
          </w:rPr>
          <m:t>ψ</m:t>
        </m:r>
      </m:oMath>
      <w:r w:rsidR="00333322">
        <w:rPr>
          <w:rFonts w:eastAsiaTheme="minorEastAsia"/>
        </w:rPr>
        <w:t>)</w:t>
      </w:r>
      <w:r w:rsidR="003407C6">
        <w:rPr>
          <w:rFonts w:eastAsiaTheme="minorEastAsia"/>
        </w:rPr>
        <w:t xml:space="preserve">. </w:t>
      </w:r>
      <m:oMath>
        <m:r>
          <w:rPr>
            <w:rFonts w:ascii="Cambria Math" w:eastAsiaTheme="minorEastAsia" w:hAnsi="Cambria Math"/>
          </w:rPr>
          <m:t>P(D, z|ϑ,ψ)</m:t>
        </m:r>
      </m:oMath>
      <w:r w:rsidR="003407C6">
        <w:rPr>
          <w:rFonts w:eastAsiaTheme="minorEastAsia"/>
        </w:rPr>
        <w:t xml:space="preserve"> is the joint probability of the discrete character data</w:t>
      </w:r>
      <w:r w:rsidR="00333322">
        <w:rPr>
          <w:rFonts w:eastAsiaTheme="minorEastAsia"/>
        </w:rPr>
        <w:t xml:space="preserve"> (</w:t>
      </w:r>
      <m:oMath>
        <m:r>
          <w:rPr>
            <w:rFonts w:ascii="Cambria Math" w:eastAsiaTheme="minorEastAsia" w:hAnsi="Cambria Math"/>
          </w:rPr>
          <m:t>D</m:t>
        </m:r>
      </m:oMath>
      <w:r w:rsidR="00333322">
        <w:rPr>
          <w:rFonts w:eastAsiaTheme="minorEastAsia"/>
        </w:rPr>
        <w:t>)</w:t>
      </w:r>
      <w:r w:rsidR="003407C6">
        <w:rPr>
          <w:rFonts w:eastAsiaTheme="minorEastAsia"/>
        </w:rPr>
        <w:t xml:space="preserve"> and stochastic mapping </w:t>
      </w:r>
      <w:r w:rsidR="00333322">
        <w:rPr>
          <w:rFonts w:eastAsiaTheme="minorEastAsia"/>
        </w:rPr>
        <w:t>(</w:t>
      </w:r>
      <m:oMath>
        <m:r>
          <w:rPr>
            <w:rFonts w:ascii="Cambria Math" w:eastAsiaTheme="minorEastAsia" w:hAnsi="Cambria Math"/>
          </w:rPr>
          <m:t>z</m:t>
        </m:r>
      </m:oMath>
      <w:r w:rsidR="00333322">
        <w:rPr>
          <w:rFonts w:eastAsiaTheme="minorEastAsia"/>
        </w:rPr>
        <w:t xml:space="preserve">) </w:t>
      </w:r>
      <w:r w:rsidR="003407C6">
        <w:rPr>
          <w:rFonts w:eastAsiaTheme="minorEastAsia"/>
        </w:rPr>
        <w:t xml:space="preserve">given the </w:t>
      </w:r>
      <w:r w:rsidR="003407C6" w:rsidRPr="00772589">
        <w:rPr>
          <w:rFonts w:ascii="Courier New" w:eastAsiaTheme="minorEastAsia" w:hAnsi="Courier New" w:cs="Courier New"/>
        </w:rPr>
        <w:t>hOUwie</w:t>
      </w:r>
      <w:r w:rsidR="003407C6">
        <w:rPr>
          <w:rFonts w:eastAsiaTheme="minorEastAsia"/>
        </w:rPr>
        <w:t xml:space="preserve"> parameters </w:t>
      </w:r>
      <w:r w:rsidR="00333322">
        <w:rPr>
          <w:rFonts w:eastAsiaTheme="minorEastAsia"/>
        </w:rPr>
        <w:t>(</w:t>
      </w:r>
      <m:oMath>
        <m:r>
          <w:rPr>
            <w:rFonts w:ascii="Cambria Math" w:eastAsiaTheme="minorEastAsia" w:hAnsi="Cambria Math"/>
          </w:rPr>
          <m:t>ϑ</m:t>
        </m:r>
      </m:oMath>
      <w:r w:rsidR="00333322">
        <w:rPr>
          <w:rFonts w:eastAsiaTheme="minorEastAsia"/>
        </w:rPr>
        <w:t xml:space="preserve">) </w:t>
      </w:r>
      <w:r w:rsidR="003407C6">
        <w:rPr>
          <w:rFonts w:eastAsiaTheme="minorEastAsia"/>
        </w:rPr>
        <w:t>and phylogeny</w:t>
      </w:r>
      <w:r w:rsidR="00333322">
        <w:rPr>
          <w:rFonts w:eastAsiaTheme="minorEastAsia"/>
        </w:rPr>
        <w:t xml:space="preserve"> (</w:t>
      </w:r>
      <m:oMath>
        <m:r>
          <w:rPr>
            <w:rFonts w:ascii="Cambria Math" w:eastAsiaTheme="minorEastAsia" w:hAnsi="Cambria Math"/>
          </w:rPr>
          <m:t>ψ</m:t>
        </m:r>
      </m:oMath>
      <w:r w:rsidR="00333322">
        <w:rPr>
          <w:rFonts w:eastAsiaTheme="minorEastAsia"/>
        </w:rPr>
        <w:t>)</w:t>
      </w:r>
      <w:r w:rsidR="003407C6">
        <w:rPr>
          <w:rFonts w:eastAsiaTheme="minorEastAsia"/>
        </w:rPr>
        <w:t>.</w:t>
      </w:r>
    </w:p>
    <w:p w14:paraId="648BDC35" w14:textId="02677643" w:rsidR="00E268FA" w:rsidRPr="00202761" w:rsidRDefault="00847387" w:rsidP="00AC3E1B">
      <w:pPr>
        <w:pStyle w:val="JamesManuscriptBody"/>
        <w:jc w:val="center"/>
        <w:rPr>
          <w:rFonts w:eastAsiaTheme="minorEastAsia"/>
          <w:i/>
        </w:rPr>
      </w:pPr>
      <w:r>
        <w:rPr>
          <w:rFonts w:eastAsiaTheme="minorEastAsia"/>
          <w:i/>
        </w:rPr>
        <w:t xml:space="preserve">The </w:t>
      </w:r>
      <w:r w:rsidR="002C5A72" w:rsidRPr="00202761">
        <w:rPr>
          <w:rFonts w:ascii="Courier New" w:eastAsiaTheme="minorEastAsia" w:hAnsi="Courier New" w:cs="Courier New"/>
          <w:i/>
        </w:rPr>
        <w:t>hOUwie</w:t>
      </w:r>
      <w:r w:rsidR="003021B7" w:rsidRPr="00202761">
        <w:rPr>
          <w:rFonts w:eastAsiaTheme="minorEastAsia"/>
          <w:i/>
        </w:rPr>
        <w:t xml:space="preserve"> model</w:t>
      </w:r>
      <w:r>
        <w:rPr>
          <w:rFonts w:eastAsiaTheme="minorEastAsia"/>
          <w:i/>
        </w:rPr>
        <w:t xml:space="preserve"> space</w:t>
      </w:r>
    </w:p>
    <w:p w14:paraId="06FF9263" w14:textId="36B794CC" w:rsidR="006D1EDC" w:rsidRDefault="001A399C" w:rsidP="00F36D63">
      <w:pPr>
        <w:pStyle w:val="JamesManuscriptBody"/>
        <w:jc w:val="left"/>
        <w:rPr>
          <w:rFonts w:eastAsiaTheme="minorEastAsia"/>
        </w:rPr>
      </w:pPr>
      <w:r>
        <w:rPr>
          <w:rFonts w:eastAsiaTheme="minorEastAsia"/>
        </w:rPr>
        <w:t>Our simulation studies examine</w:t>
      </w:r>
      <w:r w:rsidR="00847387">
        <w:rPr>
          <w:rFonts w:eastAsiaTheme="minorEastAsia"/>
        </w:rPr>
        <w:t>d</w:t>
      </w:r>
      <w:r>
        <w:rPr>
          <w:rFonts w:eastAsiaTheme="minorEastAsia"/>
        </w:rPr>
        <w:t xml:space="preserve"> </w:t>
      </w:r>
      <w:r w:rsidR="00BB376E">
        <w:rPr>
          <w:rFonts w:eastAsiaTheme="minorEastAsia"/>
        </w:rPr>
        <w:t>2</w:t>
      </w:r>
      <w:r w:rsidR="00A345B9">
        <w:rPr>
          <w:rFonts w:eastAsiaTheme="minorEastAsia"/>
        </w:rPr>
        <w:t>2</w:t>
      </w:r>
      <w:r w:rsidR="00BB376E">
        <w:rPr>
          <w:rFonts w:eastAsiaTheme="minorEastAsia"/>
        </w:rPr>
        <w:t xml:space="preserve"> </w:t>
      </w:r>
      <w:r w:rsidR="00FA4C41">
        <w:rPr>
          <w:rFonts w:eastAsiaTheme="minorEastAsia"/>
        </w:rPr>
        <w:t xml:space="preserve">possible </w:t>
      </w:r>
      <w:r w:rsidR="00FA4C41" w:rsidRPr="00772589">
        <w:rPr>
          <w:rFonts w:ascii="Courier New" w:eastAsiaTheme="minorEastAsia" w:hAnsi="Courier New" w:cs="Courier New"/>
        </w:rPr>
        <w:t>hOUwie</w:t>
      </w:r>
      <w:r w:rsidR="00FA4C41">
        <w:rPr>
          <w:rFonts w:eastAsiaTheme="minorEastAsia"/>
        </w:rPr>
        <w:t xml:space="preserve"> </w:t>
      </w:r>
      <w:r w:rsidR="00BB376E">
        <w:rPr>
          <w:rFonts w:eastAsiaTheme="minorEastAsia"/>
        </w:rPr>
        <w:t>model</w:t>
      </w:r>
      <w:r w:rsidR="00FA4C41">
        <w:rPr>
          <w:rFonts w:eastAsiaTheme="minorEastAsia"/>
        </w:rPr>
        <w:t xml:space="preserve"> structures for a binary discrete character</w:t>
      </w:r>
      <w:r w:rsidR="00BE7BE5">
        <w:rPr>
          <w:rFonts w:eastAsiaTheme="minorEastAsia"/>
        </w:rPr>
        <w:t>, although the possible number of models is significantly higher</w:t>
      </w:r>
      <w:r w:rsidR="00FA4C41">
        <w:rPr>
          <w:rFonts w:eastAsiaTheme="minorEastAsia"/>
        </w:rPr>
        <w:t xml:space="preserve">. </w:t>
      </w:r>
      <w:r w:rsidR="0051009B">
        <w:rPr>
          <w:rFonts w:eastAsiaTheme="minorEastAsia"/>
        </w:rPr>
        <w:t xml:space="preserve">For the discrete component of the model, we </w:t>
      </w:r>
      <w:r w:rsidR="00FA4C41">
        <w:rPr>
          <w:rFonts w:eastAsiaTheme="minorEastAsia"/>
        </w:rPr>
        <w:t>assumed that transitions between the observed</w:t>
      </w:r>
      <w:r w:rsidR="00BB376E">
        <w:rPr>
          <w:rFonts w:eastAsiaTheme="minorEastAsia"/>
        </w:rPr>
        <w:t xml:space="preserve"> </w:t>
      </w:r>
      <w:r w:rsidR="00FA4C41">
        <w:rPr>
          <w:rFonts w:eastAsiaTheme="minorEastAsia"/>
        </w:rPr>
        <w:t>characters were equal</w:t>
      </w:r>
      <w:r w:rsidR="00DC7126">
        <w:rPr>
          <w:rFonts w:eastAsiaTheme="minorEastAsia"/>
        </w:rPr>
        <w:t>,</w:t>
      </w:r>
      <w:r w:rsidR="00FA4C41">
        <w:rPr>
          <w:rFonts w:eastAsiaTheme="minorEastAsia"/>
        </w:rPr>
        <w:t xml:space="preserve"> although when hidden states were included, </w:t>
      </w:r>
      <w:r w:rsidR="00D32B08">
        <w:rPr>
          <w:rFonts w:eastAsiaTheme="minorEastAsia"/>
        </w:rPr>
        <w:t xml:space="preserve">rates within the </w:t>
      </w:r>
      <w:r w:rsidR="00FA4C41">
        <w:rPr>
          <w:rFonts w:eastAsiaTheme="minorEastAsia"/>
        </w:rPr>
        <w:t xml:space="preserve">hidden </w:t>
      </w:r>
      <w:r w:rsidR="00D32B08">
        <w:rPr>
          <w:rFonts w:eastAsiaTheme="minorEastAsia"/>
        </w:rPr>
        <w:t>rate classes</w:t>
      </w:r>
      <w:r w:rsidR="00FA4C41">
        <w:rPr>
          <w:rFonts w:eastAsiaTheme="minorEastAsia"/>
        </w:rPr>
        <w:t xml:space="preserve"> </w:t>
      </w:r>
      <w:r w:rsidR="00D32B08">
        <w:rPr>
          <w:rFonts w:eastAsiaTheme="minorEastAsia"/>
        </w:rPr>
        <w:t>differed</w:t>
      </w:r>
      <w:r w:rsidR="00FA4C41">
        <w:rPr>
          <w:rFonts w:eastAsiaTheme="minorEastAsia"/>
        </w:rPr>
        <w:t>.</w:t>
      </w:r>
      <w:r w:rsidR="003A5890">
        <w:rPr>
          <w:rFonts w:eastAsiaTheme="minorEastAsia"/>
        </w:rPr>
        <w:t xml:space="preserve"> </w:t>
      </w:r>
      <w:r w:rsidR="00BE7BE5">
        <w:rPr>
          <w:rFonts w:eastAsiaTheme="minorEastAsia"/>
        </w:rPr>
        <w:t xml:space="preserve">Furthermore, due to concerns with </w:t>
      </w:r>
      <w:r w:rsidR="001C61EC">
        <w:rPr>
          <w:rFonts w:eastAsiaTheme="minorEastAsia"/>
        </w:rPr>
        <w:t>parameter</w:t>
      </w:r>
      <w:r w:rsidR="00BE7BE5">
        <w:rPr>
          <w:rFonts w:eastAsiaTheme="minorEastAsia"/>
        </w:rPr>
        <w:t xml:space="preserve"> </w:t>
      </w:r>
      <w:r w:rsidR="00032363">
        <w:rPr>
          <w:rFonts w:eastAsiaTheme="minorEastAsia"/>
        </w:rPr>
        <w:t>estimation</w:t>
      </w:r>
      <w:r w:rsidR="00BE7BE5">
        <w:rPr>
          <w:rFonts w:eastAsiaTheme="minorEastAsia"/>
        </w:rPr>
        <w:t xml:space="preserve">, we constrained transitions between hidden states to be the same for observed states, but this constraint can be relaxed if desired. </w:t>
      </w:r>
      <w:r w:rsidR="00040950">
        <w:rPr>
          <w:rFonts w:eastAsiaTheme="minorEastAsia"/>
        </w:rPr>
        <w:t xml:space="preserve">The </w:t>
      </w:r>
      <w:r w:rsidR="0051009B">
        <w:rPr>
          <w:rFonts w:eastAsiaTheme="minorEastAsia"/>
        </w:rPr>
        <w:t xml:space="preserve">continuous model </w:t>
      </w:r>
      <w:r w:rsidR="00040950">
        <w:rPr>
          <w:rFonts w:eastAsiaTheme="minorEastAsia"/>
        </w:rPr>
        <w:t xml:space="preserve">structures allowable in </w:t>
      </w:r>
      <w:r w:rsidR="00040950" w:rsidRPr="009C41C8">
        <w:rPr>
          <w:rFonts w:ascii="Courier New" w:eastAsiaTheme="minorEastAsia" w:hAnsi="Courier New" w:cs="Courier New"/>
        </w:rPr>
        <w:t>hOUwie</w:t>
      </w:r>
      <w:r w:rsidR="00040950">
        <w:rPr>
          <w:rFonts w:eastAsiaTheme="minorEastAsia"/>
        </w:rPr>
        <w:t xml:space="preserve"> are a generalized form of those allowed in </w:t>
      </w:r>
      <w:proofErr w:type="spellStart"/>
      <w:r w:rsidR="00040950" w:rsidRPr="009C41C8">
        <w:rPr>
          <w:rFonts w:ascii="Courier New" w:eastAsiaTheme="minorEastAsia" w:hAnsi="Courier New" w:cs="Courier New"/>
        </w:rPr>
        <w:t>OUwie</w:t>
      </w:r>
      <w:proofErr w:type="spellEnd"/>
      <w:r w:rsidR="00040950">
        <w:rPr>
          <w:rFonts w:eastAsiaTheme="minorEastAsia"/>
        </w:rPr>
        <w:t xml:space="preserve"> and now include models in which only alpha varies (OU1A), only sigma varies (OU1S), and combinations of an OU and BM process (OUBM)</w:t>
      </w:r>
      <w:r w:rsidR="00BE4BFF">
        <w:rPr>
          <w:rFonts w:eastAsiaTheme="minorEastAsia"/>
        </w:rPr>
        <w:t xml:space="preserve"> (</w:t>
      </w:r>
      <w:r w:rsidR="00BE4BFF">
        <w:rPr>
          <w:rFonts w:eastAsiaTheme="minorEastAsia"/>
          <w:i/>
          <w:iCs/>
        </w:rPr>
        <w:t xml:space="preserve">differs from </w:t>
      </w:r>
      <w:r w:rsidR="00BE4BFF" w:rsidRPr="00BE4BFF">
        <w:rPr>
          <w:rFonts w:eastAsiaTheme="minorEastAsia"/>
          <w:i/>
          <w:iCs/>
        </w:rPr>
        <w:t>The Ornstein–</w:t>
      </w:r>
      <w:proofErr w:type="spellStart"/>
      <w:r w:rsidR="00BE4BFF" w:rsidRPr="00BE4BFF">
        <w:rPr>
          <w:rFonts w:eastAsiaTheme="minorEastAsia"/>
          <w:i/>
          <w:iCs/>
        </w:rPr>
        <w:t>Uhlenbeck</w:t>
      </w:r>
      <w:proofErr w:type="spellEnd"/>
      <w:r w:rsidR="00BE4BFF" w:rsidRPr="00BE4BFF">
        <w:rPr>
          <w:rFonts w:eastAsiaTheme="minorEastAsia"/>
          <w:i/>
          <w:iCs/>
        </w:rPr>
        <w:t xml:space="preserve"> Brownian-motion (OUBM) model in phylogenetic comparative studies was introduced by Hansen et al. (2008)</w:t>
      </w:r>
      <w:r w:rsidR="00BE4BFF">
        <w:rPr>
          <w:rFonts w:eastAsiaTheme="minorEastAsia"/>
          <w:i/>
          <w:iCs/>
        </w:rPr>
        <w:t xml:space="preserve"> and found in </w:t>
      </w:r>
      <w:proofErr w:type="spellStart"/>
      <w:r w:rsidR="00BE4BFF">
        <w:rPr>
          <w:rFonts w:eastAsiaTheme="minorEastAsia"/>
          <w:i/>
          <w:iCs/>
        </w:rPr>
        <w:t>Bartozek</w:t>
      </w:r>
      <w:proofErr w:type="spellEnd"/>
      <w:r w:rsidR="00BE4BFF">
        <w:rPr>
          <w:rFonts w:eastAsiaTheme="minorEastAsia"/>
          <w:i/>
          <w:iCs/>
        </w:rPr>
        <w:t xml:space="preserve"> et al. 2012 since that refers to the evolution of multiple continuous characters)</w:t>
      </w:r>
      <w:r w:rsidR="00040950">
        <w:rPr>
          <w:rFonts w:eastAsiaTheme="minorEastAsia"/>
        </w:rPr>
        <w:t xml:space="preserve">. </w:t>
      </w:r>
      <w:r w:rsidR="008B112C">
        <w:rPr>
          <w:rFonts w:eastAsiaTheme="minorEastAsia"/>
        </w:rPr>
        <w:t>The model structures range from completely character</w:t>
      </w:r>
      <w:r w:rsidR="00847387">
        <w:rPr>
          <w:rFonts w:eastAsiaTheme="minorEastAsia"/>
        </w:rPr>
        <w:t>-</w:t>
      </w:r>
      <w:r w:rsidR="008B112C">
        <w:rPr>
          <w:rFonts w:eastAsiaTheme="minorEastAsia"/>
        </w:rPr>
        <w:t>dependent to character</w:t>
      </w:r>
      <w:r w:rsidR="00847387">
        <w:rPr>
          <w:rFonts w:eastAsiaTheme="minorEastAsia"/>
        </w:rPr>
        <w:t>-</w:t>
      </w:r>
      <w:r w:rsidR="008B112C">
        <w:rPr>
          <w:rFonts w:eastAsiaTheme="minorEastAsia"/>
        </w:rPr>
        <w:t xml:space="preserve">independent. </w:t>
      </w:r>
      <w:r w:rsidR="003F1DB3">
        <w:rPr>
          <w:rFonts w:eastAsiaTheme="minorEastAsia"/>
        </w:rPr>
        <w:t>Character</w:t>
      </w:r>
      <w:r w:rsidR="00751B5C">
        <w:rPr>
          <w:rFonts w:eastAsiaTheme="minorEastAsia"/>
        </w:rPr>
        <w:t>-</w:t>
      </w:r>
      <w:r w:rsidR="003F1DB3">
        <w:rPr>
          <w:rFonts w:eastAsiaTheme="minorEastAsia"/>
        </w:rPr>
        <w:t xml:space="preserve">dependent </w:t>
      </w:r>
      <w:r w:rsidR="00111317">
        <w:rPr>
          <w:rFonts w:eastAsiaTheme="minorEastAsia"/>
        </w:rPr>
        <w:t xml:space="preserve">(CD) </w:t>
      </w:r>
      <w:r w:rsidR="003F1DB3">
        <w:rPr>
          <w:rFonts w:eastAsiaTheme="minorEastAsia"/>
        </w:rPr>
        <w:t xml:space="preserve">models are models </w:t>
      </w:r>
      <w:r w:rsidR="00CC69D5">
        <w:rPr>
          <w:rFonts w:eastAsiaTheme="minorEastAsia"/>
        </w:rPr>
        <w:t xml:space="preserve">in </w:t>
      </w:r>
      <w:r w:rsidR="003F1DB3">
        <w:rPr>
          <w:rFonts w:eastAsiaTheme="minorEastAsia"/>
        </w:rPr>
        <w:t xml:space="preserve">which any </w:t>
      </w:r>
      <w:r w:rsidR="00304777">
        <w:rPr>
          <w:rFonts w:eastAsiaTheme="minorEastAsia"/>
        </w:rPr>
        <w:t xml:space="preserve">continuous </w:t>
      </w:r>
      <w:r w:rsidR="003F1DB3">
        <w:rPr>
          <w:rFonts w:eastAsiaTheme="minorEastAsia"/>
        </w:rPr>
        <w:t xml:space="preserve">OU parameter differs between observed </w:t>
      </w:r>
      <w:r w:rsidR="00304777">
        <w:rPr>
          <w:rFonts w:eastAsiaTheme="minorEastAsia"/>
        </w:rPr>
        <w:t xml:space="preserve">discrete </w:t>
      </w:r>
      <w:r w:rsidR="003F1DB3">
        <w:rPr>
          <w:rFonts w:eastAsiaTheme="minorEastAsia"/>
        </w:rPr>
        <w:t>state</w:t>
      </w:r>
      <w:r w:rsidR="00AF4F79">
        <w:rPr>
          <w:rFonts w:eastAsiaTheme="minorEastAsia"/>
        </w:rPr>
        <w:t>, wh</w:t>
      </w:r>
      <w:r w:rsidR="00847387">
        <w:rPr>
          <w:rFonts w:eastAsiaTheme="minorEastAsia"/>
        </w:rPr>
        <w:t xml:space="preserve">ereas </w:t>
      </w:r>
      <w:r w:rsidR="003F1DB3">
        <w:rPr>
          <w:rFonts w:eastAsiaTheme="minorEastAsia"/>
        </w:rPr>
        <w:t>character</w:t>
      </w:r>
      <w:r w:rsidR="00847387">
        <w:rPr>
          <w:rFonts w:eastAsiaTheme="minorEastAsia"/>
        </w:rPr>
        <w:t>-</w:t>
      </w:r>
      <w:r w:rsidR="003F1DB3">
        <w:rPr>
          <w:rFonts w:eastAsiaTheme="minorEastAsia"/>
        </w:rPr>
        <w:t>independent model</w:t>
      </w:r>
      <w:r w:rsidR="00AF4F79">
        <w:rPr>
          <w:rFonts w:eastAsiaTheme="minorEastAsia"/>
        </w:rPr>
        <w:t>s</w:t>
      </w:r>
      <w:r w:rsidR="00847387">
        <w:rPr>
          <w:rFonts w:eastAsiaTheme="minorEastAsia"/>
        </w:rPr>
        <w:t xml:space="preserve"> (CID)</w:t>
      </w:r>
      <w:r w:rsidR="00AF4F79">
        <w:rPr>
          <w:rFonts w:eastAsiaTheme="minorEastAsia"/>
        </w:rPr>
        <w:t xml:space="preserve"> test whether observed </w:t>
      </w:r>
      <w:r w:rsidR="00304777">
        <w:rPr>
          <w:rFonts w:eastAsiaTheme="minorEastAsia"/>
        </w:rPr>
        <w:t xml:space="preserve">discrete </w:t>
      </w:r>
      <w:r w:rsidR="00AF4F79">
        <w:rPr>
          <w:rFonts w:eastAsiaTheme="minorEastAsia"/>
        </w:rPr>
        <w:t xml:space="preserve">states can be </w:t>
      </w:r>
      <w:r w:rsidR="00BD5901">
        <w:rPr>
          <w:rFonts w:eastAsiaTheme="minorEastAsia"/>
        </w:rPr>
        <w:t>described</w:t>
      </w:r>
      <w:r w:rsidR="00AF4F79">
        <w:rPr>
          <w:rFonts w:eastAsiaTheme="minorEastAsia"/>
        </w:rPr>
        <w:t xml:space="preserve"> by the same </w:t>
      </w:r>
      <w:r w:rsidR="00847387">
        <w:rPr>
          <w:rFonts w:eastAsiaTheme="minorEastAsia"/>
        </w:rPr>
        <w:t xml:space="preserve">OU </w:t>
      </w:r>
      <w:r w:rsidR="00AF4F79">
        <w:rPr>
          <w:rFonts w:eastAsiaTheme="minorEastAsia"/>
        </w:rPr>
        <w:t>parameters</w:t>
      </w:r>
      <w:r w:rsidR="003F1DB3">
        <w:rPr>
          <w:rFonts w:eastAsiaTheme="minorEastAsia"/>
        </w:rPr>
        <w:t xml:space="preserve">. </w:t>
      </w:r>
      <w:r w:rsidR="00AF4F79">
        <w:rPr>
          <w:rFonts w:eastAsiaTheme="minorEastAsia"/>
        </w:rPr>
        <w:t>There are two types of character</w:t>
      </w:r>
      <w:r w:rsidR="00847387">
        <w:rPr>
          <w:rFonts w:eastAsiaTheme="minorEastAsia"/>
        </w:rPr>
        <w:t>-</w:t>
      </w:r>
      <w:r w:rsidR="00AF4F79">
        <w:rPr>
          <w:rFonts w:eastAsiaTheme="minorEastAsia"/>
        </w:rPr>
        <w:t>independent model</w:t>
      </w:r>
      <w:r w:rsidR="006D1EDC">
        <w:rPr>
          <w:rFonts w:eastAsiaTheme="minorEastAsia"/>
        </w:rPr>
        <w:t xml:space="preserve"> (</w:t>
      </w:r>
      <w:r w:rsidR="006D1EDC" w:rsidRPr="001A4103">
        <w:rPr>
          <w:rFonts w:eastAsiaTheme="minorEastAsia"/>
          <w:color w:val="FF0000"/>
        </w:rPr>
        <w:t xml:space="preserve">Fig. </w:t>
      </w:r>
      <w:r w:rsidR="00FD0569">
        <w:rPr>
          <w:rFonts w:eastAsiaTheme="minorEastAsia"/>
          <w:color w:val="FF0000"/>
        </w:rPr>
        <w:t>1</w:t>
      </w:r>
      <w:r w:rsidR="006D1EDC">
        <w:rPr>
          <w:rFonts w:eastAsiaTheme="minorEastAsia"/>
        </w:rPr>
        <w:t>)</w:t>
      </w:r>
      <w:r w:rsidR="00AF4F79">
        <w:rPr>
          <w:rFonts w:eastAsiaTheme="minorEastAsia"/>
        </w:rPr>
        <w:t xml:space="preserve">. </w:t>
      </w:r>
      <w:r w:rsidR="008552CC">
        <w:rPr>
          <w:rFonts w:eastAsiaTheme="minorEastAsia"/>
        </w:rPr>
        <w:t>F</w:t>
      </w:r>
      <w:r w:rsidR="00D30CA8">
        <w:rPr>
          <w:rFonts w:eastAsiaTheme="minorEastAsia"/>
        </w:rPr>
        <w:t>irst</w:t>
      </w:r>
      <w:r w:rsidR="008552CC">
        <w:rPr>
          <w:rFonts w:eastAsiaTheme="minorEastAsia"/>
        </w:rPr>
        <w:t>,</w:t>
      </w:r>
      <w:r w:rsidR="00D30CA8">
        <w:rPr>
          <w:rFonts w:eastAsiaTheme="minorEastAsia"/>
        </w:rPr>
        <w:t xml:space="preserve"> </w:t>
      </w:r>
      <w:r w:rsidR="008552CC">
        <w:rPr>
          <w:rFonts w:eastAsiaTheme="minorEastAsia"/>
        </w:rPr>
        <w:t>character</w:t>
      </w:r>
      <w:r w:rsidR="00847387">
        <w:rPr>
          <w:rFonts w:eastAsiaTheme="minorEastAsia"/>
        </w:rPr>
        <w:t>-</w:t>
      </w:r>
      <w:r w:rsidR="008552CC">
        <w:rPr>
          <w:rFonts w:eastAsiaTheme="minorEastAsia"/>
        </w:rPr>
        <w:t xml:space="preserve">independent models include structures </w:t>
      </w:r>
      <w:r w:rsidR="00D30CA8">
        <w:rPr>
          <w:rFonts w:eastAsiaTheme="minorEastAsia"/>
        </w:rPr>
        <w:t>where there are no differences between any OU parameters</w:t>
      </w:r>
      <w:r w:rsidR="00A05383">
        <w:rPr>
          <w:rFonts w:eastAsiaTheme="minorEastAsia"/>
        </w:rPr>
        <w:t xml:space="preserve">. Under this model the entire evolutionary history of the clade can be described by a single alpha, sigma, and </w:t>
      </w:r>
      <w:r w:rsidR="00A05383">
        <w:rPr>
          <w:rFonts w:eastAsiaTheme="minorEastAsia"/>
        </w:rPr>
        <w:lastRenderedPageBreak/>
        <w:t>optimum value</w:t>
      </w:r>
      <w:r w:rsidR="006D1EDC">
        <w:rPr>
          <w:rFonts w:eastAsiaTheme="minorEastAsia"/>
        </w:rPr>
        <w:t xml:space="preserve"> (</w:t>
      </w:r>
      <w:r w:rsidR="006D1EDC" w:rsidRPr="001A4103">
        <w:rPr>
          <w:rFonts w:eastAsiaTheme="minorEastAsia"/>
          <w:color w:val="FF0000"/>
        </w:rPr>
        <w:t xml:space="preserve">Fig. </w:t>
      </w:r>
      <w:r w:rsidR="008A5EB1">
        <w:rPr>
          <w:rFonts w:eastAsiaTheme="minorEastAsia"/>
          <w:color w:val="FF0000"/>
        </w:rPr>
        <w:t>1</w:t>
      </w:r>
      <w:r w:rsidR="006D1EDC" w:rsidRPr="001A4103">
        <w:rPr>
          <w:rFonts w:eastAsiaTheme="minorEastAsia"/>
          <w:color w:val="FF0000"/>
        </w:rPr>
        <w:t>a</w:t>
      </w:r>
      <w:r w:rsidR="006D1EDC">
        <w:rPr>
          <w:rFonts w:eastAsiaTheme="minorEastAsia"/>
        </w:rPr>
        <w:t>)</w:t>
      </w:r>
      <w:r w:rsidR="003E3F40">
        <w:rPr>
          <w:rFonts w:eastAsiaTheme="minorEastAsia"/>
        </w:rPr>
        <w:t xml:space="preserve">. </w:t>
      </w:r>
      <w:r w:rsidR="009F4B96">
        <w:rPr>
          <w:rFonts w:eastAsiaTheme="minorEastAsia"/>
        </w:rPr>
        <w:t>To combat this potentially unrealistic assumption we introduce a character</w:t>
      </w:r>
      <w:r w:rsidR="00751B5C">
        <w:rPr>
          <w:rFonts w:eastAsiaTheme="minorEastAsia"/>
        </w:rPr>
        <w:t>-</w:t>
      </w:r>
      <w:r w:rsidR="009F4B96">
        <w:rPr>
          <w:rFonts w:eastAsiaTheme="minorEastAsia"/>
        </w:rPr>
        <w:t xml:space="preserve">independent model which allows for differences in the OU parameters to depend upon an unobserved hidden state (CID+). This </w:t>
      </w:r>
      <w:r w:rsidR="00BD5901">
        <w:rPr>
          <w:rFonts w:eastAsiaTheme="minorEastAsia"/>
        </w:rPr>
        <w:t xml:space="preserve">addition </w:t>
      </w:r>
      <w:r w:rsidR="009F4B96">
        <w:rPr>
          <w:rFonts w:eastAsiaTheme="minorEastAsia"/>
        </w:rPr>
        <w:t>allows for heterogeneity within the evolutionary process without the necessity of it being linked to a focal trait</w:t>
      </w:r>
      <w:r w:rsidR="00464BDC">
        <w:rPr>
          <w:rFonts w:eastAsiaTheme="minorEastAsia"/>
        </w:rPr>
        <w:t xml:space="preserve"> (</w:t>
      </w:r>
      <w:r w:rsidR="00464BDC" w:rsidRPr="001A4103">
        <w:rPr>
          <w:rFonts w:eastAsiaTheme="minorEastAsia"/>
          <w:color w:val="FF0000"/>
        </w:rPr>
        <w:t xml:space="preserve">Fig. </w:t>
      </w:r>
      <w:r w:rsidR="008A5EB1">
        <w:rPr>
          <w:rFonts w:eastAsiaTheme="minorEastAsia"/>
          <w:color w:val="FF0000"/>
        </w:rPr>
        <w:t>1</w:t>
      </w:r>
      <w:r w:rsidR="00464BDC" w:rsidRPr="001A4103">
        <w:rPr>
          <w:rFonts w:eastAsiaTheme="minorEastAsia"/>
          <w:color w:val="FF0000"/>
        </w:rPr>
        <w:t>c</w:t>
      </w:r>
      <w:r w:rsidR="00464BDC">
        <w:rPr>
          <w:rFonts w:eastAsiaTheme="minorEastAsia"/>
        </w:rPr>
        <w:t>)</w:t>
      </w:r>
      <w:r w:rsidR="009F4B96">
        <w:rPr>
          <w:rFonts w:eastAsiaTheme="minorEastAsia"/>
        </w:rPr>
        <w:t xml:space="preserve">. </w:t>
      </w:r>
      <w:r w:rsidR="001D454F">
        <w:rPr>
          <w:rFonts w:eastAsiaTheme="minorEastAsia"/>
        </w:rPr>
        <w:t>In total we examine 22 unique model structures (2 CID, 10 CD, and 10CID+)</w:t>
      </w:r>
      <w:r w:rsidR="007F70F8">
        <w:rPr>
          <w:rFonts w:eastAsiaTheme="minorEastAsia"/>
        </w:rPr>
        <w:t xml:space="preserve">. </w:t>
      </w:r>
      <w:r w:rsidR="00681AF1">
        <w:rPr>
          <w:rFonts w:eastAsiaTheme="minorEastAsia"/>
        </w:rPr>
        <w:t xml:space="preserve">HYB models are not examined because of their increased parameter complexity. </w:t>
      </w:r>
    </w:p>
    <w:p w14:paraId="3F1DFCC6" w14:textId="3B030594" w:rsidR="0077700D" w:rsidRPr="002E6454" w:rsidRDefault="0077700D" w:rsidP="00AC3E1B">
      <w:pPr>
        <w:pStyle w:val="JamesManuscriptBody"/>
        <w:jc w:val="center"/>
        <w:rPr>
          <w:rFonts w:eastAsiaTheme="minorEastAsia"/>
          <w:i/>
        </w:rPr>
      </w:pPr>
      <w:r>
        <w:rPr>
          <w:rFonts w:eastAsiaTheme="minorEastAsia"/>
          <w:i/>
        </w:rPr>
        <w:t xml:space="preserve">Proof of Concept: </w:t>
      </w:r>
      <w:r w:rsidRPr="002E6454">
        <w:rPr>
          <w:rFonts w:eastAsiaTheme="minorEastAsia"/>
          <w:i/>
        </w:rPr>
        <w:t>Joint probability for all possible mappings</w:t>
      </w:r>
    </w:p>
    <w:p w14:paraId="7C7720E7" w14:textId="684661D3" w:rsidR="0077700D" w:rsidRPr="00E651B3" w:rsidRDefault="0077700D" w:rsidP="00F36D63">
      <w:pPr>
        <w:pStyle w:val="JamesManuscriptBody"/>
        <w:jc w:val="left"/>
        <w:rPr>
          <w:rFonts w:eastAsiaTheme="minorEastAsia"/>
        </w:rPr>
      </w:pPr>
      <w:r>
        <w:rPr>
          <w:rFonts w:eastAsiaTheme="minorEastAsia"/>
        </w:rPr>
        <w:t xml:space="preserve">To evaluate the likelihood of a set of parameters, it would be preferable to marginalize the probability of the discrete and continuous characters over all possible stochastic mappings. However, this is computationally infeasible for most empirical datasets and thus our approach samples stochastic mappings proportional to the discrete character probabilities. Nonetheless, for a small phylogenetic tree and a modest number of internodes, it is possible to decompose the discrete and continuous probabilities for all potential stochastic mappings and explore the theoretical properties of jointly modeling the </w:t>
      </w:r>
      <w:proofErr w:type="gramStart"/>
      <w:r>
        <w:rPr>
          <w:rFonts w:eastAsiaTheme="minorEastAsia"/>
        </w:rPr>
        <w:t>two character</w:t>
      </w:r>
      <w:proofErr w:type="gramEnd"/>
      <w:r>
        <w:rPr>
          <w:rFonts w:eastAsiaTheme="minorEastAsia"/>
        </w:rPr>
        <w:t xml:space="preserve"> classes. We simulated a continuous character on the regime shown in Fig. 2 with parameters </w:t>
      </w:r>
      <m:oMath>
        <m:r>
          <w:rPr>
            <w:rFonts w:ascii="Cambria Math" w:eastAsiaTheme="minorEastAsia" w:hAnsi="Cambria Math"/>
          </w:rPr>
          <m:t xml:space="preserve"> α=10, </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5,</m:t>
        </m:r>
        <m:r>
          <m:rPr>
            <m:sty m:val="p"/>
          </m:rP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w:rPr>
            <w:rFonts w:ascii="Cambria Math" w:eastAsiaTheme="minorEastAsia" w:hAnsi="Cambria Math"/>
          </w:rPr>
          <m:t xml:space="preserve">=5, </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r>
          <w:rPr>
            <w:rFonts w:ascii="Cambria Math" w:eastAsiaTheme="minorEastAsia" w:hAnsi="Cambria Math"/>
          </w:rPr>
          <m:t>=10</m:t>
        </m:r>
      </m:oMath>
      <w:r>
        <w:rPr>
          <w:rFonts w:eastAsiaTheme="minorEastAsia"/>
        </w:rPr>
        <w:t xml:space="preserve"> on a tree with height 1. These extreme parameter values are chosen to ensure a strong link between the underlying regime and the simulated continuous data. Regimes were then treated as either an observed (Fig. 2a) or hidden state (Fig. 2b). When treated as a hidden state, one of the two binary observed states was assigned to either tip within the hidden regime. We then fit the hOUwie model by integrating over all possible stochastic mappings, rather than a subset. For a CD model there are 8 possible mappings with no internodes, and for a CID+ model there are 1024 possible mappings with no internodes.</w:t>
      </w:r>
    </w:p>
    <w:p w14:paraId="43F3D069" w14:textId="5D57B69E" w:rsidR="00653AC1" w:rsidRPr="00AC3E1B" w:rsidRDefault="0077700D" w:rsidP="00F36D63">
      <w:pPr>
        <w:pStyle w:val="JamesManuscriptBody"/>
        <w:jc w:val="left"/>
        <w:rPr>
          <w:rFonts w:eastAsiaTheme="minorEastAsia"/>
          <w:iCs/>
        </w:rPr>
      </w:pPr>
      <w:r>
        <w:rPr>
          <w:rFonts w:eastAsiaTheme="minorEastAsia"/>
          <w:iCs/>
        </w:rPr>
        <w:lastRenderedPageBreak/>
        <w:t>Under this scenario, the observed discrete characters (circle and square) provide information about the regime structure. b) Continuous evolution and hidden discrete state evolution (green and purple) are linked. The observed state (circle and square) is not linked to the underlying regime or the continuous trait. Information to infer the underlying continuous regime comes directly from the continuous character distribution.</w:t>
      </w:r>
    </w:p>
    <w:p w14:paraId="5051101C" w14:textId="6ED697FA" w:rsidR="00E307E3" w:rsidRPr="002E6454" w:rsidRDefault="00E307E3" w:rsidP="00AC3E1B">
      <w:pPr>
        <w:pStyle w:val="JamesManuscriptBody"/>
        <w:jc w:val="center"/>
        <w:rPr>
          <w:rFonts w:eastAsiaTheme="minorEastAsia"/>
          <w:i/>
        </w:rPr>
      </w:pPr>
      <w:r w:rsidRPr="002E6454">
        <w:rPr>
          <w:rFonts w:eastAsiaTheme="minorEastAsia"/>
          <w:i/>
        </w:rPr>
        <w:t>Simulation study</w:t>
      </w:r>
    </w:p>
    <w:p w14:paraId="2F7FCCF7" w14:textId="0C5AF25B" w:rsidR="00275D83" w:rsidRPr="00275D83" w:rsidRDefault="00D32B08" w:rsidP="00F36D63">
      <w:pPr>
        <w:pStyle w:val="JamesManuscriptBody"/>
        <w:jc w:val="left"/>
        <w:rPr>
          <w:rFonts w:eastAsiaTheme="minorEastAsia"/>
        </w:rPr>
      </w:pPr>
      <w:r>
        <w:rPr>
          <w:rFonts w:eastAsiaTheme="minorEastAsia"/>
        </w:rPr>
        <w:t xml:space="preserve">For each of the 22 hOUwie models tested here, we simulated 50 datasets for phylogenies of </w:t>
      </w:r>
      <w:r w:rsidR="0022573C">
        <w:rPr>
          <w:rFonts w:eastAsiaTheme="minorEastAsia"/>
        </w:rPr>
        <w:t>25</w:t>
      </w:r>
      <w:r>
        <w:rPr>
          <w:rFonts w:eastAsiaTheme="minorEastAsia"/>
        </w:rPr>
        <w:t>, 100, and 250 taxa</w:t>
      </w:r>
      <w:r w:rsidR="00274BF4">
        <w:rPr>
          <w:rFonts w:eastAsiaTheme="minorEastAsia"/>
        </w:rPr>
        <w:t xml:space="preserve"> for a total of 3300 unique datasets</w:t>
      </w:r>
      <w:r>
        <w:rPr>
          <w:rFonts w:eastAsiaTheme="minorEastAsia"/>
        </w:rPr>
        <w:t xml:space="preserve">. </w:t>
      </w:r>
      <w:r w:rsidR="00274BF4">
        <w:rPr>
          <w:rFonts w:eastAsiaTheme="minorEastAsia"/>
        </w:rPr>
        <w:t xml:space="preserve">Phylogenies were </w:t>
      </w:r>
      <w:r w:rsidR="00E307E3">
        <w:rPr>
          <w:rFonts w:eastAsiaTheme="minorEastAsia"/>
        </w:rPr>
        <w:t>pure</w:t>
      </w:r>
      <w:r w:rsidR="00967200">
        <w:rPr>
          <w:rFonts w:eastAsiaTheme="minorEastAsia"/>
        </w:rPr>
        <w:t xml:space="preserve"> </w:t>
      </w:r>
      <w:r w:rsidR="00E307E3">
        <w:rPr>
          <w:rFonts w:eastAsiaTheme="minorEastAsia"/>
        </w:rPr>
        <w:t xml:space="preserve">birth phylogenetic tree </w:t>
      </w:r>
      <w:r w:rsidR="00967200">
        <w:rPr>
          <w:rFonts w:eastAsiaTheme="minorEastAsia"/>
        </w:rPr>
        <w:t>with</w:t>
      </w:r>
      <w:r w:rsidR="00CA1917">
        <w:rPr>
          <w:rFonts w:eastAsiaTheme="minorEastAsia"/>
        </w:rPr>
        <w:t xml:space="preserve"> </w:t>
      </w:r>
      <m:oMath>
        <m:r>
          <w:rPr>
            <w:rFonts w:ascii="Cambria Math" w:eastAsiaTheme="minorEastAsia" w:hAnsi="Cambria Math"/>
          </w:rPr>
          <m:t>λ=1</m:t>
        </m:r>
      </m:oMath>
      <w:r w:rsidR="00967200">
        <w:rPr>
          <w:rFonts w:eastAsiaTheme="minorEastAsia"/>
        </w:rPr>
        <w:t xml:space="preserve">, and rescaled tree height to 1. </w:t>
      </w:r>
      <w:r w:rsidR="00C922A2">
        <w:rPr>
          <w:rFonts w:eastAsiaTheme="minorEastAsia"/>
        </w:rPr>
        <w:t xml:space="preserve">The root state was </w:t>
      </w:r>
      <w:r w:rsidR="00274BF4">
        <w:rPr>
          <w:rFonts w:eastAsiaTheme="minorEastAsia"/>
        </w:rPr>
        <w:t>fixed</w:t>
      </w:r>
      <w:r w:rsidR="00C922A2">
        <w:rPr>
          <w:rFonts w:eastAsiaTheme="minorEastAsia"/>
        </w:rPr>
        <w:t xml:space="preserve"> </w:t>
      </w:r>
      <w:r w:rsidR="00274BF4">
        <w:rPr>
          <w:rFonts w:eastAsiaTheme="minorEastAsia"/>
        </w:rPr>
        <w:t xml:space="preserve">to </w:t>
      </w:r>
      <w:r w:rsidR="00C922A2">
        <w:rPr>
          <w:rFonts w:eastAsiaTheme="minorEastAsia"/>
        </w:rPr>
        <w:t xml:space="preserve">state 1. </w:t>
      </w:r>
      <w:r w:rsidR="00CA1917">
        <w:rPr>
          <w:rFonts w:eastAsiaTheme="minorEastAsia"/>
        </w:rPr>
        <w:t xml:space="preserve">The parameters used to generate a phenotypic dataset depend on the structure of the generating model. For example, an OUM model and OU1 model can have identical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 xml:space="preserve">, α, and </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CA1917">
        <w:rPr>
          <w:rFonts w:eastAsiaTheme="minorEastAsia"/>
        </w:rPr>
        <w:t xml:space="preserve">, but they must differ in </w:t>
      </w:r>
      <m:oMath>
        <m:r>
          <w:rPr>
            <w:rFonts w:ascii="Cambria Math" w:eastAsiaTheme="minorEastAsia" w:hAnsi="Cambria Math"/>
          </w:rPr>
          <m:t>θ</m:t>
        </m:r>
      </m:oMath>
      <w:r w:rsidR="00CA1917">
        <w:rPr>
          <w:rFonts w:eastAsiaTheme="minorEastAsia"/>
        </w:rPr>
        <w:t xml:space="preserve"> or else OUM will co</w:t>
      </w:r>
      <w:proofErr w:type="spellStart"/>
      <w:r w:rsidR="00CA1917">
        <w:rPr>
          <w:rFonts w:eastAsiaTheme="minorEastAsia"/>
        </w:rPr>
        <w:t>llapse</w:t>
      </w:r>
      <w:proofErr w:type="spellEnd"/>
      <w:r w:rsidR="00CA1917">
        <w:rPr>
          <w:rFonts w:eastAsiaTheme="minorEastAsia"/>
        </w:rPr>
        <w:t xml:space="preserve"> into OU1</w:t>
      </w:r>
      <w:r w:rsidR="00DA1860">
        <w:rPr>
          <w:rFonts w:eastAsiaTheme="minorEastAsia"/>
        </w:rPr>
        <w:t xml:space="preserve"> (model structure</w:t>
      </w:r>
      <w:r w:rsidR="00FB3099">
        <w:rPr>
          <w:rFonts w:eastAsiaTheme="minorEastAsia"/>
        </w:rPr>
        <w:t xml:space="preserve">s associated with model </w:t>
      </w:r>
      <w:r w:rsidR="00DA1860">
        <w:rPr>
          <w:rFonts w:eastAsiaTheme="minorEastAsia"/>
        </w:rPr>
        <w:t>name are shown in Table 1)</w:t>
      </w:r>
      <w:r w:rsidR="00CA1917">
        <w:rPr>
          <w:rFonts w:eastAsiaTheme="minorEastAsia"/>
        </w:rPr>
        <w:t xml:space="preserve">. </w:t>
      </w:r>
      <w:r w:rsidR="00274BF4">
        <w:rPr>
          <w:rFonts w:eastAsiaTheme="minorEastAsia"/>
        </w:rPr>
        <w:t>The</w:t>
      </w:r>
      <w:r w:rsidR="00166FE9">
        <w:rPr>
          <w:rFonts w:eastAsiaTheme="minorEastAsia"/>
        </w:rPr>
        <w:t xml:space="preserve"> </w:t>
      </w:r>
      <w:r w:rsidR="00274BF4">
        <w:rPr>
          <w:rFonts w:eastAsiaTheme="minorEastAsia"/>
        </w:rPr>
        <w:t xml:space="preserve">simulating </w:t>
      </w:r>
      <w:r w:rsidR="00166FE9">
        <w:rPr>
          <w:rFonts w:eastAsiaTheme="minorEastAsia"/>
        </w:rPr>
        <w:t>parameter</w:t>
      </w:r>
      <w:r w:rsidR="00274BF4">
        <w:rPr>
          <w:rFonts w:eastAsiaTheme="minorEastAsia"/>
        </w:rPr>
        <w:t>s were chosen to match Beaulieu et al. (2012) with</w:t>
      </w:r>
      <w:r w:rsidR="00166FE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 xml:space="preserve">=0.1, </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r>
          <w:rPr>
            <w:rFonts w:ascii="Cambria Math" w:eastAsiaTheme="minorEastAsia" w:hAnsi="Cambria Math"/>
          </w:rPr>
          <m:t xml:space="preserve">=3,  </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r>
          <w:rPr>
            <w:rFonts w:ascii="Cambria Math" w:eastAsiaTheme="minorEastAsia" w:hAnsi="Cambria Math"/>
          </w:rPr>
          <m:t xml:space="preserve">=1.5, </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 xml:space="preserve">=0.35, </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2</m:t>
            </m:r>
          </m:sub>
          <m:sup>
            <m:r>
              <w:rPr>
                <w:rFonts w:ascii="Cambria Math" w:eastAsiaTheme="minorEastAsia" w:hAnsi="Cambria Math"/>
              </w:rPr>
              <m:t>2</m:t>
            </m:r>
          </m:sup>
        </m:sSubSup>
        <m:r>
          <w:rPr>
            <w:rFonts w:ascii="Cambria Math" w:eastAsiaTheme="minorEastAsia" w:hAnsi="Cambria Math"/>
          </w:rPr>
          <m:t xml:space="preserve">=1, </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w:rPr>
            <w:rFonts w:ascii="Cambria Math" w:eastAsiaTheme="minorEastAsia" w:hAnsi="Cambria Math"/>
          </w:rPr>
          <m:t xml:space="preserve">=2, and </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r>
          <w:rPr>
            <w:rFonts w:ascii="Cambria Math" w:eastAsiaTheme="minorEastAsia" w:hAnsi="Cambria Math"/>
          </w:rPr>
          <m:t>=0.75</m:t>
        </m:r>
      </m:oMath>
      <w:r w:rsidR="00FB3861">
        <w:rPr>
          <w:rFonts w:eastAsiaTheme="minorEastAsia"/>
        </w:rPr>
        <w:t>.</w:t>
      </w:r>
      <w:r w:rsidR="00166FE9">
        <w:rPr>
          <w:rFonts w:eastAsiaTheme="minorEastAsia"/>
        </w:rPr>
        <w:t xml:space="preserve"> Once a phylogeny and phenotypic dataset were simulated, we fit our models to assess parameter estimation accuracy</w:t>
      </w:r>
      <w:r w:rsidR="00535EC1">
        <w:rPr>
          <w:rFonts w:eastAsiaTheme="minorEastAsia"/>
        </w:rPr>
        <w:t xml:space="preserve"> and model selection power</w:t>
      </w:r>
      <w:r w:rsidR="00E307E3">
        <w:rPr>
          <w:rFonts w:eastAsiaTheme="minorEastAsia"/>
        </w:rPr>
        <w:t>.</w:t>
      </w:r>
      <w:r w:rsidR="00535EC1">
        <w:rPr>
          <w:rFonts w:eastAsiaTheme="minorEastAsia"/>
        </w:rPr>
        <w:t xml:space="preserve"> </w:t>
      </w:r>
      <w:r w:rsidR="00D41DF0">
        <w:rPr>
          <w:rFonts w:eastAsiaTheme="minorEastAsia"/>
        </w:rPr>
        <w:t xml:space="preserve">Although this represents a small subset of the potentially vast parameter space available to OU models, the behavior of </w:t>
      </w:r>
      <w:r w:rsidR="00866D21">
        <w:rPr>
          <w:rFonts w:eastAsiaTheme="minorEastAsia"/>
        </w:rPr>
        <w:t>these models</w:t>
      </w:r>
      <w:r w:rsidR="00D41DF0">
        <w:rPr>
          <w:rFonts w:eastAsiaTheme="minorEastAsia"/>
        </w:rPr>
        <w:t xml:space="preserve"> has been thoroughly characterized </w:t>
      </w:r>
      <w:r w:rsidR="00233A5D">
        <w:rPr>
          <w:rFonts w:eastAsiaTheme="minorEastAsia"/>
        </w:rPr>
        <w:t xml:space="preserve">and thus we chose parameters within the range of </w:t>
      </w:r>
      <w:r w:rsidR="000E5597">
        <w:rPr>
          <w:rFonts w:eastAsiaTheme="minorEastAsia"/>
        </w:rPr>
        <w:t xml:space="preserve">typical </w:t>
      </w:r>
      <w:r w:rsidR="00233A5D">
        <w:rPr>
          <w:rFonts w:eastAsiaTheme="minorEastAsia"/>
        </w:rPr>
        <w:t xml:space="preserve">identifiability </w:t>
      </w:r>
      <w:r w:rsidR="00D41DF0">
        <w:rPr>
          <w:rFonts w:eastAsiaTheme="minorEastAsia"/>
        </w:rPr>
        <w:fldChar w:fldCharType="begin"/>
      </w:r>
      <w:r w:rsidR="00BF1D5F">
        <w:rPr>
          <w:rFonts w:eastAsiaTheme="minorEastAsia"/>
        </w:rPr>
        <w:instrText xml:space="preserve"> ADDIN ZOTERO_ITEM CSL_CITATION {"citationID":"1jCXgORy","properties":{"formattedCitation":"(Ho and An\\uc0\\u233{} 2014{\\i{}a}; Cressler et al. 2015)","plainCitation":"(Ho and Ané 2014a; Cressler et al. 2015)","dontUpdate":true,"noteIndex":0},"citationItems":[{"id":1049,"uris":["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D41DF0">
        <w:rPr>
          <w:rFonts w:eastAsiaTheme="minorEastAsia"/>
        </w:rPr>
        <w:fldChar w:fldCharType="separate"/>
      </w:r>
      <w:r w:rsidR="00BF64AE" w:rsidRPr="00BF64AE">
        <w:t xml:space="preserve">(Beaulieu et al. 2012; Ho and </w:t>
      </w:r>
      <w:proofErr w:type="spellStart"/>
      <w:r w:rsidR="00BF64AE" w:rsidRPr="00BF64AE">
        <w:t>Ané</w:t>
      </w:r>
      <w:proofErr w:type="spellEnd"/>
      <w:r w:rsidR="00BF64AE" w:rsidRPr="00BF64AE">
        <w:t xml:space="preserve"> 2014</w:t>
      </w:r>
      <w:r w:rsidR="00BF64AE" w:rsidRPr="00BF64AE">
        <w:rPr>
          <w:i/>
          <w:iCs/>
        </w:rPr>
        <w:t>a</w:t>
      </w:r>
      <w:r w:rsidR="00BF64AE" w:rsidRPr="00BF64AE">
        <w:t xml:space="preserve">; </w:t>
      </w:r>
      <w:proofErr w:type="spellStart"/>
      <w:r w:rsidR="00BF64AE" w:rsidRPr="00BF64AE">
        <w:t>Cressler</w:t>
      </w:r>
      <w:proofErr w:type="spellEnd"/>
      <w:r w:rsidR="00BF64AE" w:rsidRPr="00BF64AE">
        <w:t xml:space="preserve"> et al. 2015)</w:t>
      </w:r>
      <w:r w:rsidR="00D41DF0">
        <w:rPr>
          <w:rFonts w:eastAsiaTheme="minorEastAsia"/>
        </w:rPr>
        <w:fldChar w:fldCharType="end"/>
      </w:r>
      <w:r w:rsidR="008B2AD2">
        <w:rPr>
          <w:rFonts w:eastAsiaTheme="minorEastAsia"/>
        </w:rPr>
        <w:t>.</w:t>
      </w:r>
      <w:r w:rsidR="00986388">
        <w:rPr>
          <w:rFonts w:eastAsiaTheme="minorEastAsia"/>
        </w:rPr>
        <w:t xml:space="preserve"> Additionally, because </w:t>
      </w:r>
      <w:r w:rsidR="00986388" w:rsidRPr="004A29AA">
        <w:rPr>
          <w:rFonts w:ascii="Courier New" w:eastAsiaTheme="minorEastAsia" w:hAnsi="Courier New" w:cs="Courier New"/>
        </w:rPr>
        <w:t>hOUwie</w:t>
      </w:r>
      <w:r w:rsidR="00986388">
        <w:rPr>
          <w:rFonts w:eastAsiaTheme="minorEastAsia"/>
        </w:rPr>
        <w:t xml:space="preserve"> uses a variable number of mappings, we evaluate changing the number of stochastic maps</w:t>
      </w:r>
      <w:r w:rsidR="00FB3861">
        <w:rPr>
          <w:rFonts w:eastAsiaTheme="minorEastAsia"/>
        </w:rPr>
        <w:t xml:space="preserve">. </w:t>
      </w:r>
      <w:r w:rsidR="00986388">
        <w:rPr>
          <w:rFonts w:eastAsiaTheme="minorEastAsia"/>
        </w:rPr>
        <w:t xml:space="preserve">We fit each model using </w:t>
      </w:r>
      <w:r w:rsidR="0022573C">
        <w:rPr>
          <w:rFonts w:eastAsiaTheme="minorEastAsia"/>
        </w:rPr>
        <w:t>25</w:t>
      </w:r>
      <w:r w:rsidR="00986388">
        <w:rPr>
          <w:rFonts w:eastAsiaTheme="minorEastAsia"/>
        </w:rPr>
        <w:t>, 100, and 2</w:t>
      </w:r>
      <w:r w:rsidR="00FB3861">
        <w:rPr>
          <w:rFonts w:eastAsiaTheme="minorEastAsia"/>
        </w:rPr>
        <w:t>5</w:t>
      </w:r>
      <w:r w:rsidR="00986388">
        <w:rPr>
          <w:rFonts w:eastAsiaTheme="minorEastAsia"/>
        </w:rPr>
        <w:t xml:space="preserve">0 stochastic mappings per likelihood evaluation. </w:t>
      </w:r>
      <w:r w:rsidR="00FB3861">
        <w:rPr>
          <w:rFonts w:eastAsiaTheme="minorEastAsia"/>
        </w:rPr>
        <w:t xml:space="preserve">Each dataset was evaluated using the true generating model, a BM1, an OU1, and either the character-dependent or character-independent counterpart to the generating model. For example, if the data was </w:t>
      </w:r>
      <w:r w:rsidR="00FB3861">
        <w:rPr>
          <w:rFonts w:eastAsiaTheme="minorEastAsia"/>
        </w:rPr>
        <w:lastRenderedPageBreak/>
        <w:t xml:space="preserve">simulated under a character-dependent OUM model where the value of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w:rPr>
            <w:rFonts w:ascii="Cambria Math" w:eastAsiaTheme="minorEastAsia" w:hAnsi="Cambria Math"/>
          </w:rPr>
          <m:t xml:space="preserve">and </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oMath>
      <w:r w:rsidR="00FB3861">
        <w:rPr>
          <w:rFonts w:eastAsiaTheme="minorEastAsia"/>
        </w:rPr>
        <w:t xml:space="preserve"> depend on the observed character, a character-independent OUM model would </w:t>
      </w:r>
      <w:r w:rsidR="00653AC1">
        <w:rPr>
          <w:rFonts w:eastAsiaTheme="minorEastAsia"/>
        </w:rPr>
        <w:t xml:space="preserve">also be fit as part of the model set. Under the CID+ OUM model, a </w:t>
      </w:r>
      <w:r w:rsidR="00FB3861">
        <w:rPr>
          <w:rFonts w:eastAsiaTheme="minorEastAsia"/>
        </w:rPr>
        <w:t xml:space="preserve">variable </w:t>
      </w:r>
      <m:oMath>
        <m:r>
          <w:rPr>
            <w:rFonts w:ascii="Cambria Math" w:eastAsiaTheme="minorEastAsia" w:hAnsi="Cambria Math"/>
          </w:rPr>
          <m:t>θ</m:t>
        </m:r>
      </m:oMath>
      <w:r w:rsidR="00FB3861">
        <w:rPr>
          <w:rFonts w:eastAsiaTheme="minorEastAsia"/>
        </w:rPr>
        <w:t xml:space="preserve"> is still allowed, but </w:t>
      </w:r>
      <w:r w:rsidR="00653AC1">
        <w:rPr>
          <w:rFonts w:eastAsiaTheme="minorEastAsia"/>
        </w:rPr>
        <w:t xml:space="preserve">it is unlinked to the focal character and thus should provide a more reliable character independent null hypothesis than BM1 or OU1 (Boyko </w:t>
      </w:r>
      <w:r w:rsidR="00997107">
        <w:rPr>
          <w:rFonts w:eastAsiaTheme="minorEastAsia"/>
        </w:rPr>
        <w:t>and Beaulieu</w:t>
      </w:r>
      <w:r w:rsidR="00653AC1">
        <w:rPr>
          <w:rFonts w:eastAsiaTheme="minorEastAsia"/>
        </w:rPr>
        <w:t xml:space="preserve"> in prep).</w:t>
      </w:r>
    </w:p>
    <w:p w14:paraId="3B0D1F5A" w14:textId="050089E3" w:rsidR="00E268FA" w:rsidRPr="002E6454" w:rsidRDefault="00A62101" w:rsidP="00AC3E1B">
      <w:pPr>
        <w:pStyle w:val="JamesManuscriptBody"/>
        <w:jc w:val="center"/>
        <w:rPr>
          <w:rFonts w:eastAsiaTheme="minorEastAsia"/>
          <w:i/>
        </w:rPr>
      </w:pPr>
      <w:r w:rsidRPr="002E6454">
        <w:rPr>
          <w:rFonts w:eastAsiaTheme="minorEastAsia"/>
          <w:i/>
        </w:rPr>
        <w:t xml:space="preserve">The impact of climatic </w:t>
      </w:r>
      <w:r w:rsidR="002970E3" w:rsidRPr="002E6454">
        <w:rPr>
          <w:rFonts w:eastAsiaTheme="minorEastAsia"/>
          <w:i/>
        </w:rPr>
        <w:t>variables</w:t>
      </w:r>
      <w:r w:rsidRPr="002E6454">
        <w:rPr>
          <w:rFonts w:eastAsiaTheme="minorEastAsia"/>
          <w:i/>
        </w:rPr>
        <w:t xml:space="preserve"> on seed dispersal</w:t>
      </w:r>
    </w:p>
    <w:p w14:paraId="0D8DB3C8" w14:textId="30894158" w:rsidR="001A5E95" w:rsidRDefault="005E6E2F" w:rsidP="00F36D63">
      <w:pPr>
        <w:pStyle w:val="JamesManuscriptBody"/>
        <w:jc w:val="left"/>
        <w:rPr>
          <w:rFonts w:eastAsiaTheme="minorEastAsia"/>
        </w:rPr>
      </w:pPr>
      <w:r>
        <w:rPr>
          <w:rFonts w:eastAsiaTheme="minorEastAsia"/>
        </w:rPr>
        <w:t xml:space="preserve">An ideal way to address </w:t>
      </w:r>
      <w:r w:rsidR="00DA6410">
        <w:rPr>
          <w:rFonts w:eastAsiaTheme="minorEastAsia"/>
        </w:rPr>
        <w:t>the</w:t>
      </w:r>
      <w:r>
        <w:rPr>
          <w:rFonts w:eastAsiaTheme="minorEastAsia"/>
        </w:rPr>
        <w:t xml:space="preserve"> complexity </w:t>
      </w:r>
      <w:r w:rsidR="00DA6410">
        <w:rPr>
          <w:rFonts w:eastAsiaTheme="minorEastAsia"/>
        </w:rPr>
        <w:t xml:space="preserve">of a trait syndrome </w:t>
      </w:r>
      <w:r>
        <w:rPr>
          <w:rFonts w:eastAsiaTheme="minorEastAsia"/>
        </w:rPr>
        <w:t xml:space="preserve">would be to enumerate all </w:t>
      </w:r>
      <w:r w:rsidR="00037476">
        <w:rPr>
          <w:rFonts w:eastAsiaTheme="minorEastAsia"/>
        </w:rPr>
        <w:t>the</w:t>
      </w:r>
      <w:r>
        <w:rPr>
          <w:rFonts w:eastAsiaTheme="minorEastAsia"/>
        </w:rPr>
        <w:t xml:space="preserve"> phenotypes which</w:t>
      </w:r>
      <w:r w:rsidR="009D0163">
        <w:rPr>
          <w:rFonts w:eastAsiaTheme="minorEastAsia"/>
        </w:rPr>
        <w:t xml:space="preserve"> comprise the seed</w:t>
      </w:r>
      <w:r>
        <w:rPr>
          <w:rFonts w:eastAsiaTheme="minorEastAsia"/>
        </w:rPr>
        <w:t xml:space="preserve"> dispersal </w:t>
      </w:r>
      <w:r w:rsidR="009D0163">
        <w:rPr>
          <w:rFonts w:eastAsiaTheme="minorEastAsia"/>
        </w:rPr>
        <w:t xml:space="preserve">syndrome </w:t>
      </w:r>
      <w:r>
        <w:rPr>
          <w:rFonts w:eastAsiaTheme="minorEastAsia"/>
        </w:rPr>
        <w:t>and study the dynamics in-depth. However, on macroevolutionary scales, this approach is intractable due to the vast amount of species-specific data required and the increasing number of parameters introduced into model</w:t>
      </w:r>
      <w:r w:rsidR="004535C1">
        <w:rPr>
          <w:rFonts w:eastAsiaTheme="minorEastAsia"/>
        </w:rPr>
        <w:t>s</w:t>
      </w:r>
      <w:r>
        <w:rPr>
          <w:rFonts w:eastAsiaTheme="minorEastAsia"/>
        </w:rPr>
        <w:t xml:space="preserve"> as the number of traits increases. </w:t>
      </w:r>
      <w:r w:rsidR="00287781">
        <w:rPr>
          <w:rFonts w:eastAsiaTheme="minorEastAsia"/>
        </w:rPr>
        <w:t>Thus, we propose a</w:t>
      </w:r>
      <w:r>
        <w:rPr>
          <w:rFonts w:eastAsiaTheme="minorEastAsia"/>
        </w:rPr>
        <w:t xml:space="preserve">n alternative </w:t>
      </w:r>
      <w:r w:rsidR="00287781">
        <w:rPr>
          <w:rFonts w:eastAsiaTheme="minorEastAsia"/>
        </w:rPr>
        <w:t xml:space="preserve">which will </w:t>
      </w:r>
      <w:r>
        <w:rPr>
          <w:rFonts w:eastAsiaTheme="minorEastAsia"/>
        </w:rPr>
        <w:t xml:space="preserve">use </w:t>
      </w:r>
      <w:r w:rsidR="00511E72">
        <w:rPr>
          <w:rFonts w:eastAsiaTheme="minorEastAsia"/>
        </w:rPr>
        <w:t xml:space="preserve">a single feature of </w:t>
      </w:r>
      <w:r>
        <w:rPr>
          <w:rFonts w:eastAsiaTheme="minorEastAsia"/>
        </w:rPr>
        <w:t>fruit morphology as a proxy for seed dispersal, but also acknowledge</w:t>
      </w:r>
      <w:r w:rsidR="00F42484">
        <w:rPr>
          <w:rFonts w:eastAsiaTheme="minorEastAsia"/>
        </w:rPr>
        <w:t>s</w:t>
      </w:r>
      <w:r>
        <w:rPr>
          <w:rFonts w:eastAsiaTheme="minorEastAsia"/>
        </w:rPr>
        <w:t xml:space="preserve"> that not all </w:t>
      </w:r>
      <w:r w:rsidR="009171A1">
        <w:rPr>
          <w:rFonts w:eastAsiaTheme="minorEastAsia"/>
        </w:rPr>
        <w:t>lineages</w:t>
      </w:r>
      <w:r>
        <w:rPr>
          <w:rFonts w:eastAsiaTheme="minorEastAsia"/>
        </w:rPr>
        <w:t xml:space="preserve"> with the same fruit morphology are going to evolve in the same way. </w:t>
      </w:r>
      <w:r w:rsidR="0007112E">
        <w:rPr>
          <w:rFonts w:eastAsiaTheme="minorEastAsia"/>
        </w:rPr>
        <w:t xml:space="preserve">It is for this reason that we use hidden Markov models (HMM) as the basis for describing discrete character evolution. </w:t>
      </w:r>
      <w:r w:rsidR="0019275A">
        <w:rPr>
          <w:rFonts w:eastAsiaTheme="minorEastAsia"/>
        </w:rPr>
        <w:t xml:space="preserve">With HMMs we allow for the fact that dynamics within broadly defined categories are likely inadequate descriptions when </w:t>
      </w:r>
      <w:r w:rsidR="0067247F">
        <w:rPr>
          <w:rFonts w:eastAsiaTheme="minorEastAsia"/>
        </w:rPr>
        <w:t>treated</w:t>
      </w:r>
      <w:r w:rsidR="0019275A">
        <w:rPr>
          <w:rFonts w:eastAsiaTheme="minorEastAsia"/>
        </w:rPr>
        <w:t xml:space="preserve"> </w:t>
      </w:r>
      <w:r w:rsidR="0067247F">
        <w:rPr>
          <w:rFonts w:eastAsiaTheme="minorEastAsia"/>
        </w:rPr>
        <w:t>homogeneously</w:t>
      </w:r>
      <w:r w:rsidR="0019275A">
        <w:rPr>
          <w:rFonts w:eastAsiaTheme="minorEastAsia"/>
        </w:rPr>
        <w:t xml:space="preserve">. </w:t>
      </w:r>
    </w:p>
    <w:p w14:paraId="24C020CD" w14:textId="41A36ACE" w:rsidR="00167A8C" w:rsidRDefault="00167A8C" w:rsidP="00F36D63">
      <w:pPr>
        <w:pStyle w:val="JamesManuscriptBody"/>
        <w:jc w:val="left"/>
        <w:rPr>
          <w:rFonts w:eastAsiaTheme="minorEastAsia"/>
        </w:rPr>
      </w:pPr>
      <w:r>
        <w:rPr>
          <w:rFonts w:eastAsiaTheme="minorEastAsia"/>
        </w:rPr>
        <w:t>Here we examine three predictions outlined in</w:t>
      </w:r>
      <w:r w:rsidR="00972508">
        <w:rPr>
          <w:rFonts w:eastAsiaTheme="minorEastAsia"/>
          <w:color w:val="FF0000"/>
        </w:rPr>
        <w:t xml:space="preserve"> </w:t>
      </w:r>
      <w:r w:rsidR="00972508" w:rsidRPr="00972508">
        <w:rPr>
          <w:rFonts w:eastAsiaTheme="minorEastAsia"/>
        </w:rPr>
        <w:fldChar w:fldCharType="begin"/>
      </w:r>
      <w:r w:rsidR="00BF1D5F">
        <w:rPr>
          <w:rFonts w:eastAsiaTheme="minorEastAsia"/>
        </w:rPr>
        <w:instrText xml:space="preserve"> ADDIN ZOTERO_ITEM CSL_CITATION {"citationID":"VylsyAhD","properties":{"custom":"Vasconcelos et al. (2021)","formattedCitation":"Vasconcelos et al. (2021)","plainCitation":"Vasconcelos et al. (2021)","noteIndex":0},"citationItems":[{"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972508" w:rsidRPr="00972508">
        <w:rPr>
          <w:rFonts w:eastAsiaTheme="minorEastAsia"/>
        </w:rPr>
        <w:fldChar w:fldCharType="separate"/>
      </w:r>
      <w:r w:rsidR="00BF1D5F" w:rsidRPr="00BF1D5F">
        <w:rPr>
          <w:rFonts w:cs="Times New Roman"/>
        </w:rPr>
        <w:t>Vasconcelos et al. (2021)</w:t>
      </w:r>
      <w:r w:rsidR="00972508" w:rsidRPr="00972508">
        <w:rPr>
          <w:rFonts w:eastAsiaTheme="minorEastAsia"/>
        </w:rPr>
        <w:fldChar w:fldCharType="end"/>
      </w:r>
      <w:r w:rsidR="00D74C7A" w:rsidRPr="00972508">
        <w:rPr>
          <w:rFonts w:eastAsiaTheme="minorEastAsia"/>
        </w:rPr>
        <w:t xml:space="preserve">, </w:t>
      </w:r>
      <w:r w:rsidR="00D74C7A">
        <w:rPr>
          <w:rFonts w:eastAsiaTheme="minorEastAsia"/>
        </w:rPr>
        <w:t>but specifically measuring aridity</w:t>
      </w:r>
      <w:r>
        <w:rPr>
          <w:rFonts w:eastAsiaTheme="minorEastAsia"/>
        </w:rPr>
        <w:t>. First, we expect that the climatic optima for abiotically dispersed seeds will be drier compared to biotically dispersed seeds</w:t>
      </w:r>
      <w:r w:rsidR="00DB559C">
        <w:rPr>
          <w:rFonts w:eastAsiaTheme="minorEastAsia"/>
        </w:rPr>
        <w:t xml:space="preserve"> (</w:t>
      </w:r>
      <m:oMath>
        <m:sSub>
          <m:sSubPr>
            <m:ctrlPr>
              <w:rPr>
                <w:rFonts w:ascii="Cambria Math" w:eastAsiaTheme="minorEastAsia" w:hAnsi="Cambria Math"/>
                <w:iCs/>
              </w:rPr>
            </m:ctrlPr>
          </m:sSubPr>
          <m:e>
            <m:r>
              <m:rPr>
                <m:sty m:val="p"/>
              </m:rPr>
              <w:rPr>
                <w:rFonts w:ascii="Cambria Math" w:eastAsiaTheme="minorEastAsia" w:hAnsi="Cambria Math"/>
              </w:rPr>
              <m:t>θ</m:t>
            </m:r>
          </m:e>
          <m:sub>
            <m:r>
              <m:rPr>
                <m:sty m:val="p"/>
              </m:rPr>
              <w:rPr>
                <w:rFonts w:ascii="Cambria Math" w:eastAsiaTheme="minorEastAsia" w:hAnsi="Cambria Math"/>
              </w:rPr>
              <m:t>abiotic</m:t>
            </m:r>
          </m:sub>
        </m:sSub>
        <m:r>
          <m:rPr>
            <m:sty m:val="p"/>
          </m:rPr>
          <w:rPr>
            <w:rFonts w:ascii="Cambria Math" w:eastAsiaTheme="minorEastAsia" w:hAnsi="Cambria Math"/>
          </w:rPr>
          <m:t>&lt;</m:t>
        </m:r>
        <m:sSub>
          <m:sSubPr>
            <m:ctrlPr>
              <w:rPr>
                <w:rFonts w:ascii="Cambria Math" w:eastAsiaTheme="minorEastAsia" w:hAnsi="Cambria Math"/>
                <w:iCs/>
              </w:rPr>
            </m:ctrlPr>
          </m:sSubPr>
          <m:e>
            <m:r>
              <m:rPr>
                <m:sty m:val="p"/>
              </m:rPr>
              <w:rPr>
                <w:rFonts w:ascii="Cambria Math" w:eastAsiaTheme="minorEastAsia" w:hAnsi="Cambria Math"/>
              </w:rPr>
              <m:t>θ</m:t>
            </m:r>
          </m:e>
          <m:sub>
            <m:r>
              <m:rPr>
                <m:sty m:val="p"/>
              </m:rPr>
              <w:rPr>
                <w:rFonts w:ascii="Cambria Math" w:eastAsiaTheme="minorEastAsia" w:hAnsi="Cambria Math"/>
              </w:rPr>
              <m:t>biotic</m:t>
            </m:r>
          </m:sub>
        </m:sSub>
      </m:oMath>
      <w:r w:rsidR="00DB559C">
        <w:rPr>
          <w:rFonts w:eastAsiaTheme="minorEastAsia"/>
        </w:rPr>
        <w:t>)</w:t>
      </w:r>
      <w:r>
        <w:rPr>
          <w:rFonts w:eastAsiaTheme="minorEastAsia"/>
        </w:rPr>
        <w:t>. Second, we expect that abiotically dispersed seeds will have faster rates of climatic niche evolution</w:t>
      </w:r>
      <w:r w:rsidR="00F53BFD">
        <w:rPr>
          <w:rFonts w:eastAsiaTheme="minorEastAsia"/>
        </w:rPr>
        <w:t xml:space="preserve"> (</w:t>
      </w:r>
      <m:oMath>
        <m:sSubSup>
          <m:sSubSupPr>
            <m:ctrlPr>
              <w:rPr>
                <w:rFonts w:ascii="Cambria Math" w:eastAsiaTheme="minorEastAsia" w:hAnsi="Cambria Math"/>
                <w:iCs/>
              </w:rPr>
            </m:ctrlPr>
          </m:sSubSupPr>
          <m:e>
            <m:r>
              <m:rPr>
                <m:sty m:val="p"/>
              </m:rPr>
              <w:rPr>
                <w:rFonts w:ascii="Cambria Math" w:eastAsiaTheme="minorEastAsia" w:hAnsi="Cambria Math"/>
              </w:rPr>
              <m:t>σ</m:t>
            </m:r>
          </m:e>
          <m:sub>
            <m:r>
              <m:rPr>
                <m:sty m:val="p"/>
              </m:rPr>
              <w:rPr>
                <w:rFonts w:ascii="Cambria Math" w:eastAsiaTheme="minorEastAsia" w:hAnsi="Cambria Math"/>
              </w:rPr>
              <m:t>abiotic</m:t>
            </m:r>
          </m:sub>
          <m:sup>
            <m:r>
              <m:rPr>
                <m:sty m:val="p"/>
              </m:rPr>
              <w:rPr>
                <w:rFonts w:ascii="Cambria Math" w:eastAsiaTheme="minorEastAsia" w:hAnsi="Cambria Math"/>
              </w:rPr>
              <m:t>2</m:t>
            </m:r>
          </m:sup>
        </m:sSubSup>
        <m:r>
          <m:rPr>
            <m:sty m:val="p"/>
          </m:rPr>
          <w:rPr>
            <w:rFonts w:ascii="Cambria Math" w:eastAsiaTheme="minorEastAsia" w:hAnsi="Cambria Math"/>
          </w:rPr>
          <m:t>&gt;</m:t>
        </m:r>
        <m:sSubSup>
          <m:sSubSupPr>
            <m:ctrlPr>
              <w:rPr>
                <w:rFonts w:ascii="Cambria Math" w:eastAsiaTheme="minorEastAsia" w:hAnsi="Cambria Math"/>
                <w:iCs/>
              </w:rPr>
            </m:ctrlPr>
          </m:sSubSupPr>
          <m:e>
            <m:r>
              <m:rPr>
                <m:sty m:val="p"/>
              </m:rPr>
              <w:rPr>
                <w:rFonts w:ascii="Cambria Math" w:eastAsiaTheme="minorEastAsia" w:hAnsi="Cambria Math"/>
              </w:rPr>
              <m:t>σ</m:t>
            </m:r>
          </m:e>
          <m:sub>
            <m:r>
              <m:rPr>
                <m:sty m:val="p"/>
              </m:rPr>
              <w:rPr>
                <w:rFonts w:ascii="Cambria Math" w:eastAsiaTheme="minorEastAsia" w:hAnsi="Cambria Math"/>
              </w:rPr>
              <m:t>biotic</m:t>
            </m:r>
          </m:sub>
          <m:sup>
            <m:r>
              <m:rPr>
                <m:sty m:val="p"/>
              </m:rPr>
              <w:rPr>
                <w:rFonts w:ascii="Cambria Math" w:eastAsiaTheme="minorEastAsia" w:hAnsi="Cambria Math"/>
              </w:rPr>
              <m:t>2</m:t>
            </m:r>
          </m:sup>
        </m:sSubSup>
      </m:oMath>
      <w:r w:rsidR="00F53BFD">
        <w:rPr>
          <w:rFonts w:eastAsiaTheme="minorEastAsia"/>
        </w:rPr>
        <w:t>)</w:t>
      </w:r>
      <w:r w:rsidR="009D1EB9">
        <w:rPr>
          <w:rFonts w:eastAsiaTheme="minorEastAsia"/>
        </w:rPr>
        <w:t>.</w:t>
      </w:r>
      <w:r w:rsidR="00F53BFD">
        <w:rPr>
          <w:rFonts w:eastAsiaTheme="minorEastAsia"/>
        </w:rPr>
        <w:t xml:space="preserve"> </w:t>
      </w:r>
      <w:r>
        <w:rPr>
          <w:rFonts w:eastAsiaTheme="minorEastAsia"/>
        </w:rPr>
        <w:t xml:space="preserve">Finally, we expect that </w:t>
      </w:r>
      <w:r w:rsidR="00DB559C">
        <w:rPr>
          <w:rFonts w:eastAsiaTheme="minorEastAsia"/>
        </w:rPr>
        <w:t xml:space="preserve">the climatic niches of </w:t>
      </w:r>
      <w:r>
        <w:rPr>
          <w:rFonts w:eastAsiaTheme="minorEastAsia"/>
        </w:rPr>
        <w:t xml:space="preserve">biotically dispersed seeds will be </w:t>
      </w:r>
      <w:r w:rsidR="00DB559C">
        <w:rPr>
          <w:rFonts w:eastAsiaTheme="minorEastAsia"/>
        </w:rPr>
        <w:t>more conserved through time</w:t>
      </w:r>
      <w:r w:rsidR="00F53BFD">
        <w:rPr>
          <w:rFonts w:eastAsiaTheme="minorEastAsia"/>
        </w:rPr>
        <w:t xml:space="preserve"> (</w:t>
      </w:r>
      <m:oMath>
        <m:sSub>
          <m:sSubPr>
            <m:ctrlPr>
              <w:rPr>
                <w:rFonts w:ascii="Cambria Math" w:eastAsiaTheme="minorEastAsia" w:hAnsi="Cambria Math"/>
                <w:iCs/>
              </w:rPr>
            </m:ctrlPr>
          </m:sSubPr>
          <m:e>
            <m:r>
              <m:rPr>
                <m:sty m:val="p"/>
              </m:rPr>
              <w:rPr>
                <w:rFonts w:ascii="Cambria Math" w:eastAsiaTheme="minorEastAsia" w:hAnsi="Cambria Math"/>
              </w:rPr>
              <m:t>α</m:t>
            </m:r>
          </m:e>
          <m:sub>
            <m:r>
              <m:rPr>
                <m:sty m:val="p"/>
              </m:rPr>
              <w:rPr>
                <w:rFonts w:ascii="Cambria Math" w:eastAsiaTheme="minorEastAsia" w:hAnsi="Cambria Math"/>
              </w:rPr>
              <m:t>abiotic</m:t>
            </m:r>
          </m:sub>
        </m:sSub>
        <m:r>
          <m:rPr>
            <m:sty m:val="p"/>
          </m:rPr>
          <w:rPr>
            <w:rFonts w:ascii="Cambria Math" w:eastAsiaTheme="minorEastAsia" w:hAnsi="Cambria Math"/>
          </w:rPr>
          <m:t>&lt;</m:t>
        </m:r>
        <m:sSub>
          <m:sSubPr>
            <m:ctrlPr>
              <w:rPr>
                <w:rFonts w:ascii="Cambria Math" w:eastAsiaTheme="minorEastAsia" w:hAnsi="Cambria Math"/>
                <w:iCs/>
              </w:rPr>
            </m:ctrlPr>
          </m:sSubPr>
          <m:e>
            <m:r>
              <m:rPr>
                <m:sty m:val="p"/>
              </m:rPr>
              <w:rPr>
                <w:rFonts w:ascii="Cambria Math" w:eastAsiaTheme="minorEastAsia" w:hAnsi="Cambria Math"/>
              </w:rPr>
              <m:t>α</m:t>
            </m:r>
          </m:e>
          <m:sub>
            <m:r>
              <m:rPr>
                <m:sty m:val="p"/>
              </m:rPr>
              <w:rPr>
                <w:rFonts w:ascii="Cambria Math" w:eastAsiaTheme="minorEastAsia" w:hAnsi="Cambria Math"/>
              </w:rPr>
              <m:t>biotic</m:t>
            </m:r>
          </m:sub>
        </m:sSub>
      </m:oMath>
      <w:r w:rsidR="00F53BFD">
        <w:rPr>
          <w:rFonts w:eastAsiaTheme="minorEastAsia"/>
        </w:rPr>
        <w:t>)</w:t>
      </w:r>
      <w:r w:rsidR="00DB559C">
        <w:rPr>
          <w:rFonts w:eastAsiaTheme="minorEastAsia"/>
        </w:rPr>
        <w:t>.</w:t>
      </w:r>
      <w:r w:rsidR="00625A2B">
        <w:rPr>
          <w:rFonts w:eastAsiaTheme="minorEastAsia"/>
        </w:rPr>
        <w:t xml:space="preserve"> </w:t>
      </w:r>
      <w:r w:rsidR="00EC424D">
        <w:rPr>
          <w:rFonts w:eastAsiaTheme="minorEastAsia"/>
        </w:rPr>
        <w:t xml:space="preserve">We apply </w:t>
      </w:r>
      <w:r w:rsidR="006D161E">
        <w:rPr>
          <w:rFonts w:eastAsiaTheme="minorEastAsia"/>
        </w:rPr>
        <w:t>several</w:t>
      </w:r>
      <w:r w:rsidR="00EC424D">
        <w:rPr>
          <w:rFonts w:eastAsiaTheme="minorEastAsia"/>
        </w:rPr>
        <w:t xml:space="preserve"> </w:t>
      </w:r>
      <w:r w:rsidR="00625A2B" w:rsidRPr="004A29AA">
        <w:rPr>
          <w:rFonts w:ascii="Courier New" w:eastAsiaTheme="minorEastAsia" w:hAnsi="Courier New" w:cs="Courier New"/>
        </w:rPr>
        <w:t>hOUwie</w:t>
      </w:r>
      <w:r w:rsidR="00625A2B">
        <w:rPr>
          <w:rFonts w:eastAsiaTheme="minorEastAsia"/>
        </w:rPr>
        <w:t xml:space="preserve"> model</w:t>
      </w:r>
      <w:r w:rsidR="006D161E">
        <w:rPr>
          <w:rFonts w:eastAsiaTheme="minorEastAsia"/>
        </w:rPr>
        <w:t>s</w:t>
      </w:r>
      <w:r w:rsidR="00EC424D">
        <w:rPr>
          <w:rFonts w:eastAsiaTheme="minorEastAsia"/>
        </w:rPr>
        <w:t xml:space="preserve"> to</w:t>
      </w:r>
      <w:r w:rsidR="006D161E">
        <w:rPr>
          <w:rFonts w:eastAsiaTheme="minorEastAsia"/>
        </w:rPr>
        <w:t xml:space="preserve"> test these hypotheses and compare our results to those discussed in Vasconcelos et al. (2021)</w:t>
      </w:r>
      <w:r w:rsidR="00EC424D">
        <w:rPr>
          <w:rFonts w:eastAsiaTheme="minorEastAsia"/>
        </w:rPr>
        <w:t xml:space="preserve">. </w:t>
      </w:r>
      <w:r w:rsidR="004605F3">
        <w:rPr>
          <w:rFonts w:eastAsiaTheme="minorEastAsia"/>
        </w:rPr>
        <w:t xml:space="preserve">We expect </w:t>
      </w:r>
      <w:r w:rsidR="00C87A4E">
        <w:rPr>
          <w:rFonts w:eastAsiaTheme="minorEastAsia"/>
        </w:rPr>
        <w:t xml:space="preserve">that any </w:t>
      </w:r>
      <w:r w:rsidR="00C87A4E">
        <w:rPr>
          <w:rFonts w:eastAsiaTheme="minorEastAsia"/>
        </w:rPr>
        <w:lastRenderedPageBreak/>
        <w:t xml:space="preserve">differences found between this study and Vasconcelos et al. (2021) are </w:t>
      </w:r>
      <w:r w:rsidR="004605F3">
        <w:rPr>
          <w:rFonts w:eastAsiaTheme="minorEastAsia"/>
        </w:rPr>
        <w:t xml:space="preserve">because </w:t>
      </w:r>
      <w:r w:rsidR="00EC424D">
        <w:rPr>
          <w:rFonts w:eastAsiaTheme="minorEastAsia"/>
        </w:rPr>
        <w:t xml:space="preserve">we </w:t>
      </w:r>
      <w:r w:rsidR="004605F3">
        <w:rPr>
          <w:rFonts w:eastAsiaTheme="minorEastAsia"/>
        </w:rPr>
        <w:t xml:space="preserve">can </w:t>
      </w:r>
      <w:r w:rsidR="00EC424D">
        <w:rPr>
          <w:rFonts w:eastAsiaTheme="minorEastAsia"/>
        </w:rPr>
        <w:t>explicitly account for the joint probability of the discrete and continuous character</w:t>
      </w:r>
      <w:r w:rsidR="004605F3">
        <w:rPr>
          <w:rFonts w:eastAsiaTheme="minorEastAsia"/>
        </w:rPr>
        <w:t>s</w:t>
      </w:r>
      <w:r w:rsidR="00EC424D">
        <w:rPr>
          <w:rFonts w:eastAsiaTheme="minorEastAsia"/>
        </w:rPr>
        <w:t xml:space="preserve">. </w:t>
      </w:r>
      <w:r w:rsidR="004605F3">
        <w:rPr>
          <w:rFonts w:eastAsiaTheme="minorEastAsia"/>
        </w:rPr>
        <w:t xml:space="preserve">We choose Ericaceae specifically because </w:t>
      </w:r>
      <w:r w:rsidR="00435A22">
        <w:rPr>
          <w:rFonts w:eastAsiaTheme="minorEastAsia"/>
        </w:rPr>
        <w:t xml:space="preserve">Vasconcelos et al. (2021) </w:t>
      </w:r>
      <w:r w:rsidR="004605F3">
        <w:rPr>
          <w:rFonts w:eastAsiaTheme="minorEastAsia"/>
        </w:rPr>
        <w:t xml:space="preserve">found two </w:t>
      </w:r>
      <w:r w:rsidR="00EC424D">
        <w:rPr>
          <w:rFonts w:eastAsiaTheme="minorEastAsia"/>
        </w:rPr>
        <w:t>counter</w:t>
      </w:r>
      <w:r w:rsidR="004605F3">
        <w:rPr>
          <w:rFonts w:eastAsiaTheme="minorEastAsia"/>
        </w:rPr>
        <w:t>-</w:t>
      </w:r>
      <w:r w:rsidR="00EC424D">
        <w:rPr>
          <w:rFonts w:eastAsiaTheme="minorEastAsia"/>
        </w:rPr>
        <w:t>intuitive results</w:t>
      </w:r>
      <w:r w:rsidR="004605F3">
        <w:rPr>
          <w:rFonts w:eastAsiaTheme="minorEastAsia"/>
        </w:rPr>
        <w:t>. First,</w:t>
      </w:r>
      <w:r w:rsidR="00361D0B">
        <w:rPr>
          <w:rFonts w:eastAsiaTheme="minorEastAsia"/>
        </w:rPr>
        <w:t xml:space="preserve"> </w:t>
      </w:r>
      <w:r w:rsidR="00435A22">
        <w:rPr>
          <w:rFonts w:eastAsiaTheme="minorEastAsia"/>
        </w:rPr>
        <w:t xml:space="preserve">they </w:t>
      </w:r>
      <w:r w:rsidR="00361D0B">
        <w:rPr>
          <w:rFonts w:eastAsiaTheme="minorEastAsia"/>
        </w:rPr>
        <w:t>found</w:t>
      </w:r>
      <w:r w:rsidR="004605F3">
        <w:rPr>
          <w:rFonts w:eastAsiaTheme="minorEastAsia"/>
        </w:rPr>
        <w:t xml:space="preserve"> </w:t>
      </w:r>
      <w:r w:rsidR="00EC424D">
        <w:rPr>
          <w:rFonts w:eastAsiaTheme="minorEastAsia"/>
        </w:rPr>
        <w:t xml:space="preserve">that </w:t>
      </w:r>
      <w:r w:rsidR="00361D0B">
        <w:rPr>
          <w:rFonts w:eastAsiaTheme="minorEastAsia"/>
        </w:rPr>
        <w:t xml:space="preserve">the </w:t>
      </w:r>
      <w:r w:rsidR="003F3C7A">
        <w:rPr>
          <w:rFonts w:eastAsiaTheme="minorEastAsia"/>
        </w:rPr>
        <w:t>phenotypic optima of abiotically dispersed seeds</w:t>
      </w:r>
      <w:r w:rsidR="00EC424D">
        <w:rPr>
          <w:rFonts w:eastAsiaTheme="minorEastAsia"/>
        </w:rPr>
        <w:t xml:space="preserve"> was more humid </w:t>
      </w:r>
      <w:r w:rsidR="003F3C7A">
        <w:rPr>
          <w:rFonts w:eastAsiaTheme="minorEastAsia"/>
        </w:rPr>
        <w:t xml:space="preserve">than biotically dispersed seeds. </w:t>
      </w:r>
      <w:r w:rsidR="00361D0B">
        <w:rPr>
          <w:rFonts w:eastAsiaTheme="minorEastAsia"/>
        </w:rPr>
        <w:t>S</w:t>
      </w:r>
      <w:r w:rsidR="003F3C7A">
        <w:rPr>
          <w:rFonts w:eastAsiaTheme="minorEastAsia"/>
        </w:rPr>
        <w:t xml:space="preserve">econd, </w:t>
      </w:r>
      <w:r w:rsidR="00435A22">
        <w:rPr>
          <w:rFonts w:eastAsiaTheme="minorEastAsia"/>
        </w:rPr>
        <w:t xml:space="preserve">they </w:t>
      </w:r>
      <w:r w:rsidR="003F3C7A">
        <w:rPr>
          <w:rFonts w:eastAsiaTheme="minorEastAsia"/>
        </w:rPr>
        <w:t>found that</w:t>
      </w:r>
      <w:r w:rsidR="00EC424D">
        <w:rPr>
          <w:rFonts w:eastAsiaTheme="minorEastAsia"/>
        </w:rPr>
        <w:t xml:space="preserve"> the rate of climatic evolution was greater in biotically dispersed seeds</w:t>
      </w:r>
      <w:r w:rsidR="003F3C7A">
        <w:rPr>
          <w:rFonts w:eastAsiaTheme="minorEastAsia"/>
        </w:rPr>
        <w:t xml:space="preserve"> than abiotically dispersed seeds</w:t>
      </w:r>
      <w:r w:rsidR="00EC424D">
        <w:rPr>
          <w:rFonts w:eastAsiaTheme="minorEastAsia"/>
        </w:rPr>
        <w:t xml:space="preserve">. Additionally, </w:t>
      </w:r>
      <w:r w:rsidR="00435A22">
        <w:rPr>
          <w:rFonts w:eastAsiaTheme="minorEastAsia"/>
        </w:rPr>
        <w:t xml:space="preserve">this </w:t>
      </w:r>
      <w:r w:rsidR="00EC424D">
        <w:rPr>
          <w:rFonts w:eastAsiaTheme="minorEastAsia"/>
        </w:rPr>
        <w:t xml:space="preserve">previous work </w:t>
      </w:r>
      <w:r w:rsidR="007F0DF8">
        <w:rPr>
          <w:rFonts w:eastAsiaTheme="minorEastAsia"/>
        </w:rPr>
        <w:t>assumed</w:t>
      </w:r>
      <w:r w:rsidR="00EC424D">
        <w:rPr>
          <w:rFonts w:eastAsiaTheme="minorEastAsia"/>
        </w:rPr>
        <w:t xml:space="preserve"> </w:t>
      </w:r>
      <w:r w:rsidR="007F0DF8">
        <w:rPr>
          <w:rFonts w:eastAsiaTheme="minorEastAsia"/>
        </w:rPr>
        <w:t xml:space="preserve">either </w:t>
      </w:r>
      <w:r w:rsidR="00EC424D">
        <w:rPr>
          <w:rFonts w:eastAsiaTheme="minorEastAsia"/>
        </w:rPr>
        <w:t xml:space="preserve">character dependence or simple character independence, </w:t>
      </w:r>
      <w:r w:rsidR="00653AC1">
        <w:rPr>
          <w:rFonts w:eastAsiaTheme="minorEastAsia"/>
        </w:rPr>
        <w:t xml:space="preserve">but </w:t>
      </w:r>
      <w:r w:rsidR="00EC424D">
        <w:rPr>
          <w:rFonts w:eastAsiaTheme="minorEastAsia"/>
        </w:rPr>
        <w:t xml:space="preserve">heterogeneous character independence </w:t>
      </w:r>
      <w:r w:rsidR="00653AC1">
        <w:rPr>
          <w:rFonts w:eastAsiaTheme="minorEastAsia"/>
        </w:rPr>
        <w:t>may</w:t>
      </w:r>
      <w:r w:rsidR="00EC424D">
        <w:rPr>
          <w:rFonts w:eastAsiaTheme="minorEastAsia"/>
        </w:rPr>
        <w:t xml:space="preserve"> </w:t>
      </w:r>
      <w:r w:rsidR="00653AC1">
        <w:rPr>
          <w:rFonts w:eastAsiaTheme="minorEastAsia"/>
        </w:rPr>
        <w:t xml:space="preserve">lead to </w:t>
      </w:r>
      <w:r w:rsidR="00EC424D">
        <w:rPr>
          <w:rFonts w:eastAsiaTheme="minorEastAsia"/>
        </w:rPr>
        <w:t>a false signal of character dependence</w:t>
      </w:r>
      <w:r w:rsidR="00653AC1">
        <w:rPr>
          <w:rFonts w:eastAsiaTheme="minorEastAsia"/>
        </w:rPr>
        <w:t xml:space="preserve"> as in other macroevolutionary </w:t>
      </w:r>
      <w:r w:rsidR="00653AC1" w:rsidRPr="00653AC1">
        <w:rPr>
          <w:rFonts w:eastAsiaTheme="minorEastAsia"/>
        </w:rPr>
        <w:t xml:space="preserve">methods </w:t>
      </w:r>
      <w:r w:rsidR="00653AC1" w:rsidRPr="00653AC1">
        <w:rPr>
          <w:rFonts w:eastAsiaTheme="minorEastAsia"/>
        </w:rPr>
        <w:fldChar w:fldCharType="begin"/>
      </w:r>
      <w:r w:rsidR="00BF1D5F">
        <w:rPr>
          <w:rFonts w:eastAsiaTheme="minorEastAsia"/>
        </w:rPr>
        <w:instrText xml:space="preserve"> ADDIN ZOTERO_ITEM CSL_CITATION {"citationID":"a2h9mn3nthb","properties":{"formattedCitation":"(Beaulieu and O\\uc0\\u8217{}Meara 2016)","plainCitation":"(Beaulieu and O’Meara 2016)","noteIndex":0},"citationItems":[{"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schema":"https://github.com/citation-style-language/schema/raw/master/csl-citation.json"} </w:instrText>
      </w:r>
      <w:r w:rsidR="00653AC1" w:rsidRPr="00653AC1">
        <w:rPr>
          <w:rFonts w:eastAsiaTheme="minorEastAsia"/>
        </w:rPr>
        <w:fldChar w:fldCharType="separate"/>
      </w:r>
      <w:r w:rsidR="00BF1D5F" w:rsidRPr="00BF1D5F">
        <w:rPr>
          <w:rFonts w:cs="Times New Roman"/>
        </w:rPr>
        <w:t>(Beaulieu and O’Meara 2016)</w:t>
      </w:r>
      <w:r w:rsidR="00653AC1" w:rsidRPr="00653AC1">
        <w:rPr>
          <w:rFonts w:eastAsiaTheme="minorEastAsia"/>
        </w:rPr>
        <w:fldChar w:fldCharType="end"/>
      </w:r>
      <w:r w:rsidR="00EC424D">
        <w:rPr>
          <w:rFonts w:eastAsiaTheme="minorEastAsia"/>
        </w:rPr>
        <w:t xml:space="preserve">. </w:t>
      </w:r>
      <w:r w:rsidR="007F0DF8">
        <w:rPr>
          <w:rFonts w:eastAsiaTheme="minorEastAsia"/>
        </w:rPr>
        <w:t xml:space="preserve">To account for </w:t>
      </w:r>
      <w:r w:rsidR="0054608E">
        <w:rPr>
          <w:rFonts w:eastAsiaTheme="minorEastAsia"/>
        </w:rPr>
        <w:t>this,</w:t>
      </w:r>
      <w:r w:rsidR="007F0DF8">
        <w:rPr>
          <w:rFonts w:eastAsiaTheme="minorEastAsia"/>
        </w:rPr>
        <w:t xml:space="preserve"> we include the CID+ model within our model set. </w:t>
      </w:r>
    </w:p>
    <w:p w14:paraId="5850F586" w14:textId="67F0E4C6" w:rsidR="00FD7AA5" w:rsidRPr="00FD7AA5" w:rsidRDefault="00361D0B" w:rsidP="00F36D63">
      <w:pPr>
        <w:pStyle w:val="JamesManuscriptBody"/>
        <w:jc w:val="left"/>
        <w:rPr>
          <w:rFonts w:eastAsiaTheme="minorEastAsia"/>
        </w:rPr>
      </w:pPr>
      <w:r>
        <w:rPr>
          <w:rFonts w:eastAsiaTheme="minorEastAsia"/>
        </w:rPr>
        <w:t>W</w:t>
      </w:r>
      <w:r w:rsidR="00FD7AA5">
        <w:rPr>
          <w:rFonts w:eastAsiaTheme="minorEastAsia"/>
        </w:rPr>
        <w:t xml:space="preserve">e </w:t>
      </w:r>
      <w:r w:rsidR="00772B08">
        <w:rPr>
          <w:rFonts w:eastAsiaTheme="minorEastAsia"/>
        </w:rPr>
        <w:t>include</w:t>
      </w:r>
      <w:r w:rsidR="00E4625B">
        <w:rPr>
          <w:rFonts w:eastAsiaTheme="minorEastAsia"/>
        </w:rPr>
        <w:t xml:space="preserve"> </w:t>
      </w:r>
      <w:r w:rsidR="00FD7AA5" w:rsidRPr="00FD7AA5">
        <w:rPr>
          <w:rFonts w:eastAsiaTheme="minorEastAsia"/>
          <w:color w:val="FF0000"/>
        </w:rPr>
        <w:t>2</w:t>
      </w:r>
      <w:r w:rsidR="00997107">
        <w:rPr>
          <w:rFonts w:eastAsiaTheme="minorEastAsia"/>
          <w:color w:val="FF0000"/>
        </w:rPr>
        <w:t>5</w:t>
      </w:r>
      <w:r w:rsidR="00FD7AA5">
        <w:rPr>
          <w:rFonts w:eastAsiaTheme="minorEastAsia"/>
          <w:color w:val="FF0000"/>
        </w:rPr>
        <w:t xml:space="preserve"> </w:t>
      </w:r>
      <w:r w:rsidR="00FD7AA5" w:rsidRPr="004A29AA">
        <w:rPr>
          <w:rFonts w:ascii="Courier New" w:eastAsiaTheme="minorEastAsia" w:hAnsi="Courier New" w:cs="Courier New"/>
        </w:rPr>
        <w:t>hOUwie</w:t>
      </w:r>
      <w:r w:rsidR="00FD7AA5">
        <w:rPr>
          <w:rFonts w:eastAsiaTheme="minorEastAsia"/>
        </w:rPr>
        <w:t xml:space="preserve"> models</w:t>
      </w:r>
      <w:r w:rsidR="00772B08">
        <w:rPr>
          <w:rFonts w:eastAsiaTheme="minorEastAsia"/>
        </w:rPr>
        <w:t xml:space="preserve"> within our model set</w:t>
      </w:r>
      <w:r w:rsidR="00FD7AA5">
        <w:rPr>
          <w:rFonts w:eastAsiaTheme="minorEastAsia"/>
        </w:rPr>
        <w:t>: 2 CID, 10 CD, 10 CID+</w:t>
      </w:r>
      <w:r w:rsidR="00B63D6E">
        <w:rPr>
          <w:rFonts w:eastAsiaTheme="minorEastAsia"/>
        </w:rPr>
        <w:t xml:space="preserve">, and </w:t>
      </w:r>
      <w:r w:rsidR="00997107">
        <w:rPr>
          <w:rFonts w:eastAsiaTheme="minorEastAsia"/>
        </w:rPr>
        <w:t>3</w:t>
      </w:r>
      <w:r w:rsidR="00B63D6E">
        <w:rPr>
          <w:rFonts w:eastAsiaTheme="minorEastAsia"/>
        </w:rPr>
        <w:t xml:space="preserve"> HYB</w:t>
      </w:r>
      <w:r w:rsidR="00FD7AA5">
        <w:rPr>
          <w:rFonts w:eastAsiaTheme="minorEastAsia"/>
        </w:rPr>
        <w:t xml:space="preserve">. </w:t>
      </w:r>
      <w:r w:rsidR="00FD7AA5" w:rsidRPr="00EA601A">
        <w:rPr>
          <w:rFonts w:eastAsiaTheme="minorEastAsia"/>
          <w:i/>
          <w:iCs/>
        </w:rPr>
        <w:t>Gaultheria</w:t>
      </w:r>
      <w:r w:rsidR="00FD7AA5">
        <w:rPr>
          <w:rFonts w:eastAsiaTheme="minorEastAsia"/>
        </w:rPr>
        <w:t xml:space="preserve"> is technically a dry-fruited genus within </w:t>
      </w:r>
      <w:r w:rsidR="00B9624F">
        <w:rPr>
          <w:rFonts w:eastAsiaTheme="minorEastAsia"/>
        </w:rPr>
        <w:t>Ericaceae but</w:t>
      </w:r>
      <w:r w:rsidR="00FD7AA5">
        <w:rPr>
          <w:rFonts w:eastAsiaTheme="minorEastAsia"/>
        </w:rPr>
        <w:t xml:space="preserve"> </w:t>
      </w:r>
      <w:r w:rsidR="000D2BAD">
        <w:rPr>
          <w:rFonts w:eastAsiaTheme="minorEastAsia"/>
        </w:rPr>
        <w:t>has a persistent fleshy</w:t>
      </w:r>
      <w:r w:rsidR="00B9624F">
        <w:rPr>
          <w:rFonts w:eastAsiaTheme="minorEastAsia"/>
        </w:rPr>
        <w:t xml:space="preserve"> calyx that attracts frugivores</w:t>
      </w:r>
      <w:r w:rsidR="00BB7999">
        <w:rPr>
          <w:rFonts w:eastAsiaTheme="minorEastAsia"/>
        </w:rPr>
        <w:t xml:space="preserve"> </w:t>
      </w:r>
      <w:r w:rsidR="00BB7999">
        <w:rPr>
          <w:rFonts w:eastAsiaTheme="minorEastAsia"/>
        </w:rPr>
        <w:fldChar w:fldCharType="begin"/>
      </w:r>
      <w:r w:rsidR="00BF1D5F">
        <w:rPr>
          <w:rFonts w:eastAsiaTheme="minorEastAsia"/>
        </w:rPr>
        <w:instrText xml:space="preserve"> ADDIN ZOTERO_ITEM CSL_CITATION {"citationID":"GiRLbjT6","properties":{"formattedCitation":"(Stevens et al. 2004)","plainCitation":"(Stevens et al. 2004)","noteIndex":0},"citationItems":[{"id":8281,"uris":["http://zotero.org/users/local/X8CzRyu0/items/GFPU7PA8"],"itemData":{"id":8281,"type":"chapter","abstract":"Evergreen or deciduous shrubs, rarely scandent, lianes, or trees, epiphytic or not, or herbs, rarely achlorophyllous and/or rhizomatous; hair roots present, with investing mycorrhizal fungal hyphae forming a loose covering over hair roots and penetrating only the outer cortical cells; indumentum unicellular and multicellular hairs, or unicellular hairs only, or rarely none; terminal bud scaly, rarely naked, or aborting; leaves spiral, opposite or whorled, entire or serrate, rarely margins strongly revolute and leaves needle-like (“ericoid”), exstipulate; inflorescences terminal or axillary, usually racemose; prophylls paired, rarely 0; flowers rarely single, rarely multibracteolate, usually conspicuous, hermaphroditic, rarely unisexual, poly-symmetrical, rarely monosymmetrical, sepals (2−)4–5(−7), fused at the very base, petals (3)4–5(−7), fused, rarely free or fused as a cap; stamens (2−)5(−8), 10(−16), free from the corolla, rarely adnate; anthers tetrasporangiate, rarely bisporangiate, inverting during development, with 2(4) apparently terminal or dorsal appendages or not, dehiscence introrse or terminal, rarely latrorse or extrorse, with pores or short, rarely long slits or a slit; endothecium lacking, rarely present; pollen in tetrahedral tetrads or rarely in monads; nectary present, rarely absent; ovary superior to inferior, (1−)4–5(−12)-carpellate, placentation axile to intruded parietal, rarely apical or basal; ovules (1−)numerous/carpel, anatropous to subcampylotropous, unitegmic, tenuinucellate; style usually about as long as corolla, hollow, rarely expanded at the apex; stigma punctate to lobed; fruit a berry, drupe, or capsule, rarely calyx fleshy; seeds small to minute, testa usually single-layered, variously winged or not; embryo straight, fusiform, rarely embryo minute, undifferentiated; endosperm cellular, fleshy, well developed, with haustoria at both ends; germination epigeal.","collection-title":"The Families and Genera of Vascular Plants","container-title":"Flowering Plants · Dicotyledons: Celastrales, Oxalidales, Rosales, Cornales, Ericales","event-place":"Berlin, Heidelberg","ISBN":"978-3-662-07257-8","language":"en","note":"DOI: 10.1007/978-3-662-07257-8_19","page":"145-194","publisher":"Springer","publisher-place":"Berlin, Heidelberg","source":"Springer Link","title":"Ericaceae","URL":"https://doi.org/10.1007/978-3-662-07257-8_19","author":[{"family":"Stevens","given":"P. F."},{"family":"Luteyn","given":"J."},{"family":"Oliver","given":"E. G. H."},{"family":"Bell","given":"T. L."},{"family":"Brown","given":"E. A."},{"family":"Crowden","given":"R. K."},{"family":"George","given":"A. S."},{"family":"Jordan","given":"G. J."},{"family":"Ladd","given":"P."},{"family":"Lemson","given":"K."},{"family":"Mclean","given":"C. B."},{"family":"Menadue","given":"Y."},{"family":"Pate","given":"J. S."},{"family":"Stace","given":"H. M."},{"family":"Weiller","given":"C. M."}],"editor":[{"family":"Kubitzki","given":"Klaus"}],"accessed":{"date-parts":[["2021",12,6]]},"issued":{"date-parts":[["2004"]]}}}],"schema":"https://github.com/citation-style-language/schema/raw/master/csl-citation.json"} </w:instrText>
      </w:r>
      <w:r w:rsidR="00BB7999">
        <w:rPr>
          <w:rFonts w:eastAsiaTheme="minorEastAsia"/>
        </w:rPr>
        <w:fldChar w:fldCharType="separate"/>
      </w:r>
      <w:r w:rsidR="00AD0ADB">
        <w:rPr>
          <w:rFonts w:eastAsiaTheme="minorEastAsia"/>
          <w:noProof/>
        </w:rPr>
        <w:t>(Stevens et al. 2004)</w:t>
      </w:r>
      <w:r w:rsidR="00BB7999">
        <w:rPr>
          <w:rFonts w:eastAsiaTheme="minorEastAsia"/>
        </w:rPr>
        <w:fldChar w:fldCharType="end"/>
      </w:r>
      <w:r w:rsidR="00B9624F">
        <w:rPr>
          <w:rFonts w:eastAsiaTheme="minorEastAsia"/>
        </w:rPr>
        <w:t xml:space="preserve">. </w:t>
      </w:r>
      <w:r w:rsidR="000801EE">
        <w:rPr>
          <w:rFonts w:eastAsiaTheme="minorEastAsia"/>
        </w:rPr>
        <w:t xml:space="preserve">For that reason, </w:t>
      </w:r>
      <w:r w:rsidR="00B9624F">
        <w:rPr>
          <w:rFonts w:eastAsiaTheme="minorEastAsia"/>
        </w:rPr>
        <w:t xml:space="preserve">we code this as fleshy fruited within our dataset. </w:t>
      </w:r>
      <w:r w:rsidR="004D1F5C">
        <w:rPr>
          <w:rFonts w:eastAsiaTheme="minorEastAsia"/>
        </w:rPr>
        <w:t>Models are evaluated using the sample size corrected Akaike Information Criterion (</w:t>
      </w:r>
      <w:proofErr w:type="spellStart"/>
      <w:r w:rsidR="004D1F5C">
        <w:rPr>
          <w:rFonts w:eastAsiaTheme="minorEastAsia"/>
        </w:rPr>
        <w:t>AICc</w:t>
      </w:r>
      <w:proofErr w:type="spellEnd"/>
      <w:r w:rsidR="004D1F5C">
        <w:rPr>
          <w:rFonts w:eastAsiaTheme="minorEastAsia"/>
        </w:rPr>
        <w:t xml:space="preserve">) and model averaging is conducted when discussing how our results relate to our hypotheses </w:t>
      </w:r>
      <w:r w:rsidR="00E74F04">
        <w:rPr>
          <w:rFonts w:eastAsiaTheme="minorEastAsia"/>
        </w:rPr>
        <w:fldChar w:fldCharType="begin"/>
      </w:r>
      <w:r w:rsidR="00BF1D5F">
        <w:rPr>
          <w:rFonts w:eastAsiaTheme="minorEastAsia"/>
        </w:rPr>
        <w:instrText xml:space="preserve"> ADDIN ZOTERO_ITEM CSL_CITATION {"citationID":"MksxwxYo","properties":{"formattedCitation":"(Burnham and Anderson 2002)","plainCitation":"(Burnham and Anderson 2002)","noteIndex":0},"citationItems":[{"id":6754,"uris":["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E74F04">
        <w:rPr>
          <w:rFonts w:eastAsiaTheme="minorEastAsia"/>
        </w:rPr>
        <w:fldChar w:fldCharType="separate"/>
      </w:r>
      <w:r w:rsidR="00E74F04">
        <w:rPr>
          <w:rFonts w:eastAsiaTheme="minorEastAsia"/>
          <w:noProof/>
        </w:rPr>
        <w:t>(Burnham and Anderson 2002)</w:t>
      </w:r>
      <w:r w:rsidR="00E74F04">
        <w:rPr>
          <w:rFonts w:eastAsiaTheme="minorEastAsia"/>
        </w:rPr>
        <w:fldChar w:fldCharType="end"/>
      </w:r>
      <w:r w:rsidR="004D1F5C">
        <w:rPr>
          <w:rFonts w:eastAsiaTheme="minorEastAsia"/>
        </w:rPr>
        <w:t>.</w:t>
      </w:r>
      <w:r w:rsidR="004F49DF">
        <w:rPr>
          <w:rFonts w:eastAsiaTheme="minorEastAsia"/>
        </w:rPr>
        <w:t xml:space="preserve"> </w:t>
      </w:r>
      <w:r w:rsidR="008146FE">
        <w:rPr>
          <w:rFonts w:eastAsiaTheme="minorEastAsia"/>
        </w:rPr>
        <w:t>Finally, we evaluate the expected values, the optima, and compare our results to Vasconcelos et al. (2021).</w:t>
      </w:r>
    </w:p>
    <w:p w14:paraId="7679FF23" w14:textId="77777777" w:rsidR="00DE5A2E" w:rsidRDefault="00DE5A2E" w:rsidP="00EF5110">
      <w:pPr>
        <w:pStyle w:val="JamesManuscriptBody"/>
        <w:rPr>
          <w:rFonts w:eastAsiaTheme="minorEastAsia"/>
          <w:u w:val="single"/>
        </w:rPr>
      </w:pPr>
    </w:p>
    <w:p w14:paraId="33ABDFEF" w14:textId="415F0CC7" w:rsidR="002C0BCF" w:rsidRPr="00C32621" w:rsidRDefault="00EF7BDF" w:rsidP="00C32621">
      <w:pPr>
        <w:pStyle w:val="JamesManuscriptBody"/>
        <w:jc w:val="center"/>
        <w:rPr>
          <w:rFonts w:eastAsiaTheme="minorEastAsia"/>
          <w:b/>
          <w:bCs/>
        </w:rPr>
      </w:pPr>
      <w:r w:rsidRPr="00C32621">
        <w:rPr>
          <w:rFonts w:eastAsiaTheme="minorEastAsia"/>
          <w:b/>
          <w:bCs/>
        </w:rPr>
        <w:t>Results</w:t>
      </w:r>
    </w:p>
    <w:p w14:paraId="0189ADDE" w14:textId="77777777" w:rsidR="006256C9" w:rsidRPr="00B952A4" w:rsidRDefault="006256C9" w:rsidP="00C32621">
      <w:pPr>
        <w:pStyle w:val="JamesManuscriptBody"/>
        <w:jc w:val="center"/>
        <w:rPr>
          <w:rFonts w:eastAsiaTheme="minorEastAsia"/>
          <w:i/>
          <w:iCs/>
        </w:rPr>
      </w:pPr>
      <w:r>
        <w:rPr>
          <w:rFonts w:eastAsiaTheme="minorEastAsia"/>
          <w:i/>
          <w:iCs/>
        </w:rPr>
        <w:t>Joint probability for all possible mappings</w:t>
      </w:r>
    </w:p>
    <w:p w14:paraId="19DFDA45" w14:textId="0C556CA2" w:rsidR="006256C9" w:rsidRDefault="006256C9" w:rsidP="00F36D63">
      <w:pPr>
        <w:pStyle w:val="JamesManuscriptBody"/>
        <w:jc w:val="left"/>
        <w:rPr>
          <w:rFonts w:eastAsiaTheme="minorEastAsia"/>
          <w:iCs/>
        </w:rPr>
      </w:pPr>
      <w:r>
        <w:rPr>
          <w:rFonts w:eastAsiaTheme="minorEastAsia"/>
          <w:iCs/>
        </w:rPr>
        <w:t xml:space="preserve">Using all possible regime mappings, we were able to successfully distinguish between character dependent and character independent models (Table 2). When data was generated following a variable theta character dependent scenario, a character dependent model was preferred with a </w:t>
      </w:r>
      <w:proofErr w:type="spellStart"/>
      <w:r>
        <w:rPr>
          <w:rFonts w:eastAsiaTheme="minorEastAsia"/>
          <w:iCs/>
        </w:rPr>
        <w:lastRenderedPageBreak/>
        <w:t>dAIC</w:t>
      </w:r>
      <w:proofErr w:type="spellEnd"/>
      <w:r>
        <w:rPr>
          <w:rFonts w:eastAsiaTheme="minorEastAsia"/>
          <w:iCs/>
        </w:rPr>
        <w:t xml:space="preserve"> of 5.7, suggesting strong evidence for character dependence </w:t>
      </w:r>
      <w:r>
        <w:rPr>
          <w:rFonts w:eastAsiaTheme="minorEastAsia"/>
          <w:iCs/>
        </w:rPr>
        <w:fldChar w:fldCharType="begin"/>
      </w:r>
      <w:r w:rsidR="00BF1D5F">
        <w:rPr>
          <w:rFonts w:eastAsiaTheme="minorEastAsia"/>
          <w:iCs/>
        </w:rPr>
        <w:instrText xml:space="preserve"> ADDIN ZOTERO_ITEM CSL_CITATION {"citationID":"t6E81nkh","properties":{"formattedCitation":"(Burnham and Anderson 2002)","plainCitation":"(Burnham and Anderson 2002)","noteIndex":0},"citationItems":[{"id":6754,"uris":["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Pr>
          <w:rFonts w:eastAsiaTheme="minorEastAsia"/>
          <w:iCs/>
        </w:rPr>
        <w:fldChar w:fldCharType="separate"/>
      </w:r>
      <w:r>
        <w:rPr>
          <w:rFonts w:eastAsiaTheme="minorEastAsia"/>
          <w:iCs/>
          <w:noProof/>
        </w:rPr>
        <w:t>(Burnham and Anderson 2002)</w:t>
      </w:r>
      <w:r>
        <w:rPr>
          <w:rFonts w:eastAsiaTheme="minorEastAsia"/>
          <w:iCs/>
        </w:rPr>
        <w:fldChar w:fldCharType="end"/>
      </w:r>
      <w:r>
        <w:rPr>
          <w:rFonts w:eastAsiaTheme="minorEastAsia"/>
          <w:iCs/>
        </w:rPr>
        <w:t>. Interestingly, the maximum likelihood parameter estimates for the CD and CID+ models were identical in this scenario. The reason that a CD model will fit better despite having the same parameter estimates is the additional uncertainty when estimating hidden states in the CID+ model. Conversely, when continuous traits were unlinked to the underlying regime, a hidden state character independent model was preferred with strong evidence (</w:t>
      </w:r>
      <w:proofErr w:type="spellStart"/>
      <w:r>
        <w:rPr>
          <w:rFonts w:eastAsiaTheme="minorEastAsia"/>
          <w:iCs/>
        </w:rPr>
        <w:t>dAIC</w:t>
      </w:r>
      <w:proofErr w:type="spellEnd"/>
      <w:r>
        <w:rPr>
          <w:rFonts w:eastAsiaTheme="minorEastAsia"/>
          <w:iCs/>
        </w:rPr>
        <w:t>=15.4). Taken together, this points to the theoretical possibility of estimating OU processes even when unlinked to an observed character.</w:t>
      </w:r>
      <w:r w:rsidR="00997107">
        <w:rPr>
          <w:rFonts w:eastAsiaTheme="minorEastAsia"/>
          <w:iCs/>
        </w:rPr>
        <w:t xml:space="preserve">  </w:t>
      </w:r>
    </w:p>
    <w:p w14:paraId="54F1095F" w14:textId="77777777" w:rsidR="006256C9" w:rsidRPr="00B9693A" w:rsidRDefault="006256C9" w:rsidP="00EF5110">
      <w:pPr>
        <w:pStyle w:val="JamesManuscriptBody"/>
        <w:rPr>
          <w:rFonts w:eastAsiaTheme="minorEastAsia"/>
        </w:rPr>
      </w:pPr>
    </w:p>
    <w:p w14:paraId="33BD2FC5" w14:textId="77777777" w:rsidR="00986388" w:rsidRPr="002E6454" w:rsidRDefault="00986388" w:rsidP="00C32621">
      <w:pPr>
        <w:pStyle w:val="JamesManuscriptBody"/>
        <w:jc w:val="center"/>
        <w:rPr>
          <w:rFonts w:eastAsiaTheme="minorEastAsia"/>
          <w:i/>
        </w:rPr>
      </w:pPr>
      <w:r w:rsidRPr="002E6454">
        <w:rPr>
          <w:rFonts w:eastAsiaTheme="minorEastAsia"/>
          <w:i/>
        </w:rPr>
        <w:t>Parameter estimation given the generating model</w:t>
      </w:r>
    </w:p>
    <w:p w14:paraId="5AB3D1E1" w14:textId="20349858" w:rsidR="009F624F" w:rsidRDefault="006731DA" w:rsidP="00F36D63">
      <w:pPr>
        <w:pStyle w:val="JamesManuscriptBody"/>
        <w:jc w:val="left"/>
        <w:rPr>
          <w:rFonts w:eastAsiaTheme="minorEastAsia"/>
        </w:rPr>
      </w:pPr>
      <w:r>
        <w:rPr>
          <w:rFonts w:eastAsiaTheme="minorEastAsia"/>
        </w:rPr>
        <w:t xml:space="preserve">Parameter estimation in </w:t>
      </w:r>
      <w:r w:rsidRPr="004A29AA">
        <w:rPr>
          <w:rFonts w:ascii="Courier New" w:eastAsiaTheme="minorEastAsia" w:hAnsi="Courier New" w:cs="Courier New"/>
        </w:rPr>
        <w:t>hOUwie</w:t>
      </w:r>
      <w:r>
        <w:rPr>
          <w:rFonts w:eastAsiaTheme="minorEastAsia"/>
        </w:rPr>
        <w:t xml:space="preserve"> did not vary greatly depending on the number of stochastic maps or number of internodes included</w:t>
      </w:r>
      <w:r w:rsidR="00642E53">
        <w:rPr>
          <w:rFonts w:eastAsiaTheme="minorEastAsia"/>
        </w:rPr>
        <w:t xml:space="preserve"> (</w:t>
      </w:r>
      <w:r w:rsidR="00642E53" w:rsidRPr="001A4103">
        <w:rPr>
          <w:rFonts w:eastAsiaTheme="minorEastAsia"/>
          <w:color w:val="FF0000"/>
        </w:rPr>
        <w:t>Fig</w:t>
      </w:r>
      <w:r w:rsidR="00FA7B87" w:rsidRPr="001A4103">
        <w:rPr>
          <w:rFonts w:eastAsiaTheme="minorEastAsia"/>
          <w:color w:val="FF0000"/>
        </w:rPr>
        <w:t>.</w:t>
      </w:r>
      <w:r w:rsidR="00642E53" w:rsidRPr="001A4103">
        <w:rPr>
          <w:rFonts w:eastAsiaTheme="minorEastAsia"/>
          <w:color w:val="FF0000"/>
        </w:rPr>
        <w:t xml:space="preserve"> S</w:t>
      </w:r>
      <w:r w:rsidR="00DC2A3C">
        <w:rPr>
          <w:rFonts w:eastAsiaTheme="minorEastAsia"/>
          <w:color w:val="FF0000"/>
        </w:rPr>
        <w:t>2</w:t>
      </w:r>
      <w:r w:rsidR="00642E53">
        <w:rPr>
          <w:rFonts w:eastAsiaTheme="minorEastAsia"/>
        </w:rPr>
        <w:t>)</w:t>
      </w:r>
      <w:r>
        <w:rPr>
          <w:rFonts w:eastAsiaTheme="minorEastAsia"/>
        </w:rPr>
        <w:t xml:space="preserve">. Most variation in parameter estimation was instead related to the model complexity and </w:t>
      </w:r>
      <w:r w:rsidR="006A35B7">
        <w:rPr>
          <w:rFonts w:eastAsiaTheme="minorEastAsia"/>
        </w:rPr>
        <w:t>the specific</w:t>
      </w:r>
      <w:r>
        <w:rPr>
          <w:rFonts w:eastAsiaTheme="minorEastAsia"/>
        </w:rPr>
        <w:t xml:space="preserve"> parameters </w:t>
      </w:r>
      <w:r w:rsidR="006A35B7">
        <w:rPr>
          <w:rFonts w:eastAsiaTheme="minorEastAsia"/>
        </w:rPr>
        <w:t xml:space="preserve">which were </w:t>
      </w:r>
      <w:r>
        <w:rPr>
          <w:rFonts w:eastAsiaTheme="minorEastAsia"/>
        </w:rPr>
        <w:t>allowed to vary</w:t>
      </w:r>
      <w:r w:rsidR="00986388">
        <w:rPr>
          <w:rFonts w:eastAsiaTheme="minorEastAsia"/>
        </w:rPr>
        <w:t xml:space="preserve"> (Table 1)</w:t>
      </w:r>
      <w:r>
        <w:rPr>
          <w:rFonts w:eastAsiaTheme="minorEastAsia"/>
        </w:rPr>
        <w:t xml:space="preserve">. </w:t>
      </w:r>
      <w:r w:rsidR="00B57499">
        <w:rPr>
          <w:rFonts w:eastAsiaTheme="minorEastAsia"/>
        </w:rPr>
        <w:t>Datasets</w:t>
      </w:r>
      <w:r w:rsidR="00986388">
        <w:rPr>
          <w:rFonts w:eastAsiaTheme="minorEastAsia"/>
        </w:rPr>
        <w:t xml:space="preserve"> which were generated with a variable alpha rate were never chosen as the best fitting model</w:t>
      </w:r>
      <w:r>
        <w:rPr>
          <w:rFonts w:eastAsiaTheme="minorEastAsia"/>
        </w:rPr>
        <w:t xml:space="preserve">. </w:t>
      </w:r>
      <w:r w:rsidR="00B57499">
        <w:rPr>
          <w:rFonts w:eastAsiaTheme="minorEastAsia"/>
        </w:rPr>
        <w:t>This parameter estimation problem was amplified when</w:t>
      </w:r>
      <w:r>
        <w:rPr>
          <w:rFonts w:eastAsiaTheme="minorEastAsia"/>
        </w:rPr>
        <w:t xml:space="preserve"> alpha </w:t>
      </w:r>
      <w:r w:rsidR="00B57499">
        <w:rPr>
          <w:rFonts w:eastAsiaTheme="minorEastAsia"/>
        </w:rPr>
        <w:t xml:space="preserve">was </w:t>
      </w:r>
      <w:r>
        <w:rPr>
          <w:rFonts w:eastAsiaTheme="minorEastAsia"/>
        </w:rPr>
        <w:t xml:space="preserve">allowed to vary alongside other parameters (as was the case in Beaulieu </w:t>
      </w:r>
      <w:r w:rsidR="00F86DC3">
        <w:rPr>
          <w:rFonts w:eastAsiaTheme="minorEastAsia"/>
        </w:rPr>
        <w:t xml:space="preserve">et al. </w:t>
      </w:r>
      <w:r>
        <w:rPr>
          <w:rFonts w:eastAsiaTheme="minorEastAsia"/>
        </w:rPr>
        <w:t xml:space="preserve">2012). </w:t>
      </w:r>
      <w:r w:rsidR="005172F0">
        <w:rPr>
          <w:rFonts w:eastAsiaTheme="minorEastAsia"/>
        </w:rPr>
        <w:t>I</w:t>
      </w:r>
      <w:r>
        <w:rPr>
          <w:rFonts w:eastAsiaTheme="minorEastAsia"/>
        </w:rPr>
        <w:t xml:space="preserve">ncreasing the number of taxa </w:t>
      </w:r>
      <w:r w:rsidR="005172F0">
        <w:rPr>
          <w:rFonts w:eastAsiaTheme="minorEastAsia"/>
        </w:rPr>
        <w:t xml:space="preserve">has been shown to </w:t>
      </w:r>
      <w:r>
        <w:rPr>
          <w:rFonts w:eastAsiaTheme="minorEastAsia"/>
        </w:rPr>
        <w:t>improve inference</w:t>
      </w:r>
      <w:r w:rsidR="0034117A">
        <w:rPr>
          <w:rFonts w:eastAsiaTheme="minorEastAsia"/>
        </w:rPr>
        <w:t xml:space="preserve"> of OU models</w:t>
      </w:r>
      <w:r>
        <w:rPr>
          <w:rFonts w:eastAsiaTheme="minorEastAsia"/>
        </w:rPr>
        <w:t xml:space="preserve">, </w:t>
      </w:r>
      <w:r w:rsidR="000A4475">
        <w:rPr>
          <w:rFonts w:eastAsiaTheme="minorEastAsia"/>
        </w:rPr>
        <w:t xml:space="preserve">but even with more taxa, if alpha is not large enough relative to sigma, estimation may remain poor. </w:t>
      </w:r>
      <w:r w:rsidR="005172F0">
        <w:rPr>
          <w:rFonts w:eastAsiaTheme="minorEastAsia"/>
        </w:rPr>
        <w:fldChar w:fldCharType="begin"/>
      </w:r>
      <w:r w:rsidR="00BF1D5F">
        <w:rPr>
          <w:rFonts w:eastAsiaTheme="minorEastAsia"/>
        </w:rPr>
        <w:instrText xml:space="preserve"> ADDIN ZOTERO_ITEM CSL_CITATION {"citationID":"QUZPq28q","properties":{"formattedCitation":"(Ho and An\\uc0\\u233{} 2014{\\i{}a}; Cressler et al. 2015)","plainCitation":"(Ho and Ané 2014a; Cressler et al. 2015)","dontUpdate":true,"noteIndex":0},"citationItems":[{"id":1049,"uris":["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5172F0">
        <w:rPr>
          <w:rFonts w:eastAsiaTheme="minorEastAsia"/>
        </w:rPr>
        <w:fldChar w:fldCharType="separate"/>
      </w:r>
      <w:r w:rsidR="005172F0" w:rsidRPr="00BF64AE">
        <w:t xml:space="preserve">(Beaulieu et al. 2012; Ho and </w:t>
      </w:r>
      <w:proofErr w:type="spellStart"/>
      <w:r w:rsidR="005172F0" w:rsidRPr="00BF64AE">
        <w:t>Ané</w:t>
      </w:r>
      <w:proofErr w:type="spellEnd"/>
      <w:r w:rsidR="005172F0" w:rsidRPr="00BF64AE">
        <w:t xml:space="preserve"> 2014</w:t>
      </w:r>
      <w:r w:rsidR="005172F0" w:rsidRPr="00BF64AE">
        <w:rPr>
          <w:i/>
          <w:iCs/>
        </w:rPr>
        <w:t>a</w:t>
      </w:r>
      <w:r w:rsidR="005172F0" w:rsidRPr="00BF64AE">
        <w:t xml:space="preserve">; </w:t>
      </w:r>
      <w:proofErr w:type="spellStart"/>
      <w:r w:rsidR="005172F0" w:rsidRPr="00BF64AE">
        <w:t>Cressler</w:t>
      </w:r>
      <w:proofErr w:type="spellEnd"/>
      <w:r w:rsidR="005172F0" w:rsidRPr="00BF64AE">
        <w:t xml:space="preserve"> et al. 2015)</w:t>
      </w:r>
      <w:r w:rsidR="005172F0">
        <w:rPr>
          <w:rFonts w:eastAsiaTheme="minorEastAsia"/>
        </w:rPr>
        <w:fldChar w:fldCharType="end"/>
      </w:r>
      <w:r>
        <w:rPr>
          <w:rFonts w:eastAsiaTheme="minorEastAsia"/>
        </w:rPr>
        <w:t>.</w:t>
      </w:r>
      <w:r w:rsidR="00B57499">
        <w:rPr>
          <w:rFonts w:eastAsiaTheme="minorEastAsia"/>
        </w:rPr>
        <w:t xml:space="preserve"> </w:t>
      </w:r>
      <w:r w:rsidR="00C93A8F">
        <w:rPr>
          <w:rFonts w:eastAsiaTheme="minorEastAsia"/>
        </w:rPr>
        <w:t xml:space="preserve">CID+ parameter estimations were highly sensitive to model complexity. Although there are examples of low RMSE for each of the OU </w:t>
      </w:r>
      <w:r w:rsidR="00E17BE0">
        <w:rPr>
          <w:rFonts w:eastAsiaTheme="minorEastAsia"/>
        </w:rPr>
        <w:t>parameters</w:t>
      </w:r>
      <w:r w:rsidR="002F6A92">
        <w:rPr>
          <w:rFonts w:eastAsiaTheme="minorEastAsia"/>
        </w:rPr>
        <w:t>,</w:t>
      </w:r>
      <w:r w:rsidR="00E17BE0">
        <w:rPr>
          <w:rFonts w:eastAsiaTheme="minorEastAsia"/>
        </w:rPr>
        <w:t xml:space="preserve"> when</w:t>
      </w:r>
      <w:r w:rsidR="00C93A8F">
        <w:rPr>
          <w:rFonts w:eastAsiaTheme="minorEastAsia"/>
        </w:rPr>
        <w:t xml:space="preserve"> these parameters were allowed to vary</w:t>
      </w:r>
      <w:r w:rsidR="00BF47CC">
        <w:rPr>
          <w:rFonts w:eastAsiaTheme="minorEastAsia"/>
        </w:rPr>
        <w:t>,</w:t>
      </w:r>
      <w:r w:rsidR="00C93A8F">
        <w:rPr>
          <w:rFonts w:eastAsiaTheme="minorEastAsia"/>
        </w:rPr>
        <w:t xml:space="preserve"> error</w:t>
      </w:r>
      <w:r w:rsidR="00956594">
        <w:rPr>
          <w:rFonts w:eastAsiaTheme="minorEastAsia"/>
        </w:rPr>
        <w:t xml:space="preserve"> </w:t>
      </w:r>
      <w:r w:rsidR="00C93A8F">
        <w:rPr>
          <w:rFonts w:eastAsiaTheme="minorEastAsia"/>
        </w:rPr>
        <w:t>increased</w:t>
      </w:r>
      <w:r w:rsidR="00BF47CC">
        <w:rPr>
          <w:rFonts w:eastAsiaTheme="minorEastAsia"/>
        </w:rPr>
        <w:t xml:space="preserve"> rapidly</w:t>
      </w:r>
      <w:r w:rsidR="00C93A8F">
        <w:rPr>
          <w:rFonts w:eastAsiaTheme="minorEastAsia"/>
        </w:rPr>
        <w:t xml:space="preserve">. This suggests that </w:t>
      </w:r>
      <w:r w:rsidR="00EF2DA2">
        <w:rPr>
          <w:rFonts w:eastAsiaTheme="minorEastAsia"/>
        </w:rPr>
        <w:t>alternative</w:t>
      </w:r>
      <w:r w:rsidR="00C93A8F">
        <w:rPr>
          <w:rFonts w:eastAsiaTheme="minorEastAsia"/>
        </w:rPr>
        <w:t xml:space="preserve"> approaches may be necessary to </w:t>
      </w:r>
      <w:r w:rsidR="00EF2DA2">
        <w:rPr>
          <w:rFonts w:eastAsiaTheme="minorEastAsia"/>
        </w:rPr>
        <w:t>accurately estimate</w:t>
      </w:r>
      <w:r w:rsidR="00C93A8F">
        <w:rPr>
          <w:rFonts w:eastAsiaTheme="minorEastAsia"/>
        </w:rPr>
        <w:t xml:space="preserve"> a hidden </w:t>
      </w:r>
      <w:r w:rsidR="00EF2DA2">
        <w:rPr>
          <w:rFonts w:eastAsiaTheme="minorEastAsia"/>
        </w:rPr>
        <w:t xml:space="preserve">state </w:t>
      </w:r>
      <w:r w:rsidR="00C93A8F">
        <w:rPr>
          <w:rFonts w:eastAsiaTheme="minorEastAsia"/>
        </w:rPr>
        <w:t>OU model</w:t>
      </w:r>
      <w:r w:rsidR="00EF2DA2">
        <w:rPr>
          <w:rFonts w:eastAsiaTheme="minorEastAsia"/>
        </w:rPr>
        <w:t xml:space="preserve"> and </w:t>
      </w:r>
      <w:r w:rsidR="002F6A92">
        <w:rPr>
          <w:rFonts w:eastAsiaTheme="minorEastAsia"/>
        </w:rPr>
        <w:t>possibly</w:t>
      </w:r>
      <w:r w:rsidR="00EF2DA2">
        <w:rPr>
          <w:rFonts w:eastAsiaTheme="minorEastAsia"/>
        </w:rPr>
        <w:t xml:space="preserve"> shift </w:t>
      </w:r>
      <w:r w:rsidR="00EF2DA2">
        <w:rPr>
          <w:rFonts w:eastAsiaTheme="minorEastAsia"/>
        </w:rPr>
        <w:lastRenderedPageBreak/>
        <w:t xml:space="preserve">detection methods can supplement this gap in the interim </w:t>
      </w:r>
      <w:r w:rsidR="00EF2DA2">
        <w:rPr>
          <w:rFonts w:eastAsiaTheme="minorEastAsia"/>
        </w:rPr>
        <w:fldChar w:fldCharType="begin"/>
      </w:r>
      <w:r w:rsidR="00BF1D5F">
        <w:rPr>
          <w:rFonts w:eastAsiaTheme="minorEastAsia"/>
        </w:rPr>
        <w:instrText xml:space="preserve"> ADDIN ZOTERO_ITEM CSL_CITATION {"citationID":"EZYciE0R","properties":{"formattedCitation":"(Uyeda and Harmon 2014; Khabbazian et al. 2016)","plainCitation":"(Uyeda and Harmon 2014; Khabbazian et al. 2016)","noteIndex":0},"citationItems":[{"id":7392,"uris":["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sidR="00EF2DA2">
        <w:rPr>
          <w:rFonts w:eastAsiaTheme="minorEastAsia"/>
        </w:rPr>
        <w:fldChar w:fldCharType="separate"/>
      </w:r>
      <w:r w:rsidR="00EF2DA2">
        <w:rPr>
          <w:rFonts w:eastAsiaTheme="minorEastAsia"/>
          <w:noProof/>
        </w:rPr>
        <w:t>(Uyeda and Harmon 2014; Khabbazian et al. 2016)</w:t>
      </w:r>
      <w:r w:rsidR="00EF2DA2">
        <w:rPr>
          <w:rFonts w:eastAsiaTheme="minorEastAsia"/>
        </w:rPr>
        <w:fldChar w:fldCharType="end"/>
      </w:r>
      <w:r w:rsidR="00EF2DA2">
        <w:rPr>
          <w:rFonts w:eastAsiaTheme="minorEastAsia"/>
        </w:rPr>
        <w:t xml:space="preserve">. </w:t>
      </w:r>
    </w:p>
    <w:p w14:paraId="06DED480" w14:textId="19FB6E6F" w:rsidR="00FF5131" w:rsidRPr="00FF5131" w:rsidRDefault="0067591C" w:rsidP="00F36D63">
      <w:pPr>
        <w:pStyle w:val="JamesManuscriptBody"/>
        <w:jc w:val="left"/>
        <w:rPr>
          <w:rFonts w:eastAsiaTheme="minorEastAsia"/>
        </w:rPr>
      </w:pPr>
      <w:r>
        <w:rPr>
          <w:rFonts w:eastAsiaTheme="minorEastAsia"/>
        </w:rPr>
        <w:tab/>
      </w:r>
      <w:r w:rsidR="009B7A1A">
        <w:rPr>
          <w:rFonts w:eastAsiaTheme="minorEastAsia"/>
        </w:rPr>
        <w:t>The sign error for variable theta was 0.05</w:t>
      </w:r>
      <w:r w:rsidR="00387FCC">
        <w:rPr>
          <w:rFonts w:eastAsiaTheme="minorEastAsia"/>
        </w:rPr>
        <w:t xml:space="preserve"> or less</w:t>
      </w:r>
      <w:r w:rsidR="009B7A1A">
        <w:rPr>
          <w:rFonts w:eastAsiaTheme="minorEastAsia"/>
        </w:rPr>
        <w:t xml:space="preserve">, regardless of additional model complexity. Variable </w:t>
      </w:r>
      <w:r w:rsidR="00913A42">
        <w:rPr>
          <w:rFonts w:eastAsiaTheme="minorEastAsia"/>
        </w:rPr>
        <w:t>s</w:t>
      </w:r>
      <w:r w:rsidR="009B7A1A">
        <w:rPr>
          <w:rFonts w:eastAsiaTheme="minorEastAsia"/>
        </w:rPr>
        <w:t xml:space="preserve">igma models also performed well, with only models that also included a variable alpha (M7 and M12) having a sign error rate above 0.15 (Table 1). Finally, identifying the sign difference of alpha proved difficult for all variable alpha models. This is consistent with previous results which found the parameters of variable alpha models are generally difficult to estimate (Beaulieu et al. 2012). </w:t>
      </w:r>
      <w:r w:rsidR="00E17529">
        <w:rPr>
          <w:rFonts w:eastAsiaTheme="minorEastAsia"/>
        </w:rPr>
        <w:t xml:space="preserve">Sign errors cannot be evaluated for CID models because the parameter values associated with hidden states can freely switch between </w:t>
      </w:r>
      <w:r w:rsidR="002970B1">
        <w:rPr>
          <w:rFonts w:eastAsiaTheme="minorEastAsia"/>
        </w:rPr>
        <w:t>rate classes</w:t>
      </w:r>
      <w:r w:rsidR="00E17529">
        <w:rPr>
          <w:rFonts w:eastAsiaTheme="minorEastAsia"/>
        </w:rPr>
        <w:t xml:space="preserve"> and have identical likelihoods. For example, if we were to simulate a dataset where</w:t>
      </w:r>
      <w:r w:rsidR="00B2368B">
        <w:rPr>
          <w:rFonts w:eastAsiaTheme="minorEastAsia"/>
        </w:rPr>
        <w:t xml:space="preserve"> states A and B are hidden states unlinked to the observed discrete </w:t>
      </w:r>
      <w:r w:rsidR="00B2368B" w:rsidRPr="002F3D25">
        <w:rPr>
          <w:rFonts w:eastAsiaTheme="minorEastAsia"/>
        </w:rPr>
        <w:t>character,</w:t>
      </w:r>
      <w:r w:rsidR="00E17529" w:rsidRPr="002F3D25">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θ</m:t>
            </m:r>
          </m:e>
          <m:sub>
            <m:r>
              <m:rPr>
                <m:sty m:val="p"/>
              </m:rPr>
              <w:rPr>
                <w:rFonts w:ascii="Cambria Math" w:eastAsiaTheme="minorEastAsia" w:hAnsi="Cambria Math"/>
              </w:rPr>
              <m:t>A</m:t>
            </m:r>
          </m:sub>
        </m:sSub>
        <m:r>
          <m:rPr>
            <m:sty m:val="p"/>
          </m:rPr>
          <w:rPr>
            <w:rFonts w:ascii="Cambria Math" w:eastAsiaTheme="minorEastAsia" w:hAnsi="Cambria Math"/>
          </w:rPr>
          <m:t>=12</m:t>
        </m:r>
      </m:oMath>
      <w:r w:rsidR="00B2368B" w:rsidRPr="002F3D25">
        <w:rPr>
          <w:rFonts w:eastAsiaTheme="minorEastAsia"/>
        </w:rPr>
        <w:t>,</w:t>
      </w:r>
      <w:r w:rsidR="00E17529" w:rsidRPr="002F3D25">
        <w:rPr>
          <w:rFonts w:eastAsiaTheme="minorEastAsia"/>
        </w:rPr>
        <w:t xml:space="preserve"> </w:t>
      </w:r>
      <w:r w:rsidR="00B2368B" w:rsidRPr="002F3D25">
        <w:rPr>
          <w:rFonts w:eastAsiaTheme="minorEastAsia"/>
        </w:rPr>
        <w:t xml:space="preserve">and </w:t>
      </w:r>
      <m:oMath>
        <m:sSub>
          <m:sSubPr>
            <m:ctrlPr>
              <w:rPr>
                <w:rFonts w:ascii="Cambria Math" w:eastAsiaTheme="minorEastAsia" w:hAnsi="Cambria Math"/>
              </w:rPr>
            </m:ctrlPr>
          </m:sSubPr>
          <m:e>
            <m:r>
              <m:rPr>
                <m:sty m:val="p"/>
              </m:rPr>
              <w:rPr>
                <w:rFonts w:ascii="Cambria Math" w:eastAsiaTheme="minorEastAsia" w:hAnsi="Cambria Math"/>
              </w:rPr>
              <m:t>θ</m:t>
            </m:r>
          </m:e>
          <m:sub>
            <m:r>
              <m:rPr>
                <m:sty m:val="p"/>
              </m:rPr>
              <w:rPr>
                <w:rFonts w:ascii="Cambria Math" w:eastAsiaTheme="minorEastAsia" w:hAnsi="Cambria Math"/>
              </w:rPr>
              <m:t>B</m:t>
            </m:r>
          </m:sub>
        </m:sSub>
        <m:r>
          <m:rPr>
            <m:sty m:val="p"/>
          </m:rPr>
          <w:rPr>
            <w:rFonts w:ascii="Cambria Math" w:eastAsiaTheme="minorEastAsia" w:hAnsi="Cambria Math"/>
          </w:rPr>
          <m:t>=24</m:t>
        </m:r>
      </m:oMath>
      <w:r w:rsidR="00B2368B" w:rsidRPr="002F3D25">
        <w:rPr>
          <w:rFonts w:eastAsiaTheme="minorEastAsia"/>
        </w:rPr>
        <w:t>,</w:t>
      </w:r>
      <w:r w:rsidR="00E17529" w:rsidRPr="002F3D25">
        <w:rPr>
          <w:rFonts w:eastAsiaTheme="minorEastAsia"/>
        </w:rPr>
        <w:t xml:space="preserve"> there would be no difference in likelihood if </w:t>
      </w:r>
      <m:oMath>
        <m:sSub>
          <m:sSubPr>
            <m:ctrlPr>
              <w:rPr>
                <w:rFonts w:ascii="Cambria Math" w:eastAsiaTheme="minorEastAsia" w:hAnsi="Cambria Math"/>
              </w:rPr>
            </m:ctrlPr>
          </m:sSubPr>
          <m:e>
            <m:acc>
              <m:accPr>
                <m:ctrlPr>
                  <w:rPr>
                    <w:rFonts w:ascii="Cambria Math" w:eastAsiaTheme="minorEastAsia" w:hAnsi="Cambria Math"/>
                  </w:rPr>
                </m:ctrlPr>
              </m:accPr>
              <m:e>
                <m:r>
                  <m:rPr>
                    <m:sty m:val="p"/>
                  </m:rPr>
                  <w:rPr>
                    <w:rFonts w:ascii="Cambria Math" w:eastAsiaTheme="minorEastAsia" w:hAnsi="Cambria Math"/>
                  </w:rPr>
                  <m:t>θ</m:t>
                </m:r>
              </m:e>
            </m:acc>
          </m:e>
          <m:sub>
            <m:r>
              <m:rPr>
                <m:sty m:val="p"/>
              </m:rPr>
              <w:rPr>
                <w:rFonts w:ascii="Cambria Math" w:eastAsiaTheme="minorEastAsia" w:hAnsi="Cambria Math"/>
              </w:rPr>
              <m:t>A</m:t>
            </m:r>
          </m:sub>
        </m:sSub>
        <m:r>
          <m:rPr>
            <m:sty m:val="p"/>
          </m:rPr>
          <w:rPr>
            <w:rFonts w:ascii="Cambria Math" w:eastAsiaTheme="minorEastAsia" w:hAnsi="Cambria Math"/>
          </w:rPr>
          <m:t>=12</m:t>
        </m:r>
      </m:oMath>
      <w:r w:rsidR="00B2368B" w:rsidRPr="002F3D25">
        <w:rPr>
          <w:rFonts w:eastAsiaTheme="minorEastAsia"/>
        </w:rPr>
        <w:t xml:space="preserve">, and </w:t>
      </w:r>
      <m:oMath>
        <m:sSub>
          <m:sSubPr>
            <m:ctrlPr>
              <w:rPr>
                <w:rFonts w:ascii="Cambria Math" w:eastAsiaTheme="minorEastAsia" w:hAnsi="Cambria Math"/>
              </w:rPr>
            </m:ctrlPr>
          </m:sSubPr>
          <m:e>
            <m:acc>
              <m:accPr>
                <m:ctrlPr>
                  <w:rPr>
                    <w:rFonts w:ascii="Cambria Math" w:eastAsiaTheme="minorEastAsia" w:hAnsi="Cambria Math"/>
                  </w:rPr>
                </m:ctrlPr>
              </m:accPr>
              <m:e>
                <m:r>
                  <m:rPr>
                    <m:sty m:val="p"/>
                  </m:rPr>
                  <w:rPr>
                    <w:rFonts w:ascii="Cambria Math" w:eastAsiaTheme="minorEastAsia" w:hAnsi="Cambria Math"/>
                  </w:rPr>
                  <m:t>θ</m:t>
                </m:r>
              </m:e>
            </m:acc>
          </m:e>
          <m:sub>
            <m:r>
              <m:rPr>
                <m:sty m:val="p"/>
              </m:rPr>
              <w:rPr>
                <w:rFonts w:ascii="Cambria Math" w:eastAsiaTheme="minorEastAsia" w:hAnsi="Cambria Math"/>
              </w:rPr>
              <m:t>B</m:t>
            </m:r>
          </m:sub>
        </m:sSub>
        <m:r>
          <m:rPr>
            <m:sty m:val="p"/>
          </m:rPr>
          <w:rPr>
            <w:rFonts w:ascii="Cambria Math" w:eastAsiaTheme="minorEastAsia" w:hAnsi="Cambria Math"/>
          </w:rPr>
          <m:t>=24</m:t>
        </m:r>
      </m:oMath>
      <w:r w:rsidR="00B2368B" w:rsidRPr="002F3D25">
        <w:rPr>
          <w:rFonts w:eastAsiaTheme="minorEastAsia"/>
        </w:rPr>
        <w:t xml:space="preserve"> </w:t>
      </w:r>
      <w:r w:rsidR="00E17529" w:rsidRPr="002F3D25">
        <w:rPr>
          <w:rFonts w:eastAsiaTheme="minorEastAsia"/>
        </w:rPr>
        <w:t xml:space="preserve">or </w:t>
      </w:r>
      <m:oMath>
        <m:sSub>
          <m:sSubPr>
            <m:ctrlPr>
              <w:rPr>
                <w:rFonts w:ascii="Cambria Math" w:eastAsiaTheme="minorEastAsia" w:hAnsi="Cambria Math"/>
              </w:rPr>
            </m:ctrlPr>
          </m:sSubPr>
          <m:e>
            <m:acc>
              <m:accPr>
                <m:ctrlPr>
                  <w:rPr>
                    <w:rFonts w:ascii="Cambria Math" w:eastAsiaTheme="minorEastAsia" w:hAnsi="Cambria Math"/>
                  </w:rPr>
                </m:ctrlPr>
              </m:accPr>
              <m:e>
                <m:r>
                  <m:rPr>
                    <m:sty m:val="p"/>
                  </m:rPr>
                  <w:rPr>
                    <w:rFonts w:ascii="Cambria Math" w:eastAsiaTheme="minorEastAsia" w:hAnsi="Cambria Math"/>
                  </w:rPr>
                  <m:t>θ</m:t>
                </m:r>
              </m:e>
            </m:acc>
          </m:e>
          <m:sub>
            <m:r>
              <m:rPr>
                <m:sty m:val="p"/>
              </m:rPr>
              <w:rPr>
                <w:rFonts w:ascii="Cambria Math" w:eastAsiaTheme="minorEastAsia" w:hAnsi="Cambria Math"/>
              </w:rPr>
              <m:t>A</m:t>
            </m:r>
          </m:sub>
        </m:sSub>
        <m:r>
          <m:rPr>
            <m:sty m:val="p"/>
          </m:rPr>
          <w:rPr>
            <w:rFonts w:ascii="Cambria Math" w:eastAsiaTheme="minorEastAsia" w:hAnsi="Cambria Math"/>
          </w:rPr>
          <m:t>=24</m:t>
        </m:r>
      </m:oMath>
      <w:r w:rsidR="00B2368B" w:rsidRPr="002F3D25">
        <w:rPr>
          <w:rFonts w:eastAsiaTheme="minorEastAsia"/>
        </w:rPr>
        <w:t xml:space="preserve">, and </w:t>
      </w:r>
      <m:oMath>
        <m:sSub>
          <m:sSubPr>
            <m:ctrlPr>
              <w:rPr>
                <w:rFonts w:ascii="Cambria Math" w:eastAsiaTheme="minorEastAsia" w:hAnsi="Cambria Math"/>
              </w:rPr>
            </m:ctrlPr>
          </m:sSubPr>
          <m:e>
            <m:acc>
              <m:accPr>
                <m:ctrlPr>
                  <w:rPr>
                    <w:rFonts w:ascii="Cambria Math" w:eastAsiaTheme="minorEastAsia" w:hAnsi="Cambria Math"/>
                  </w:rPr>
                </m:ctrlPr>
              </m:accPr>
              <m:e>
                <m:r>
                  <m:rPr>
                    <m:sty m:val="p"/>
                  </m:rPr>
                  <w:rPr>
                    <w:rFonts w:ascii="Cambria Math" w:eastAsiaTheme="minorEastAsia" w:hAnsi="Cambria Math"/>
                  </w:rPr>
                  <m:t>θ</m:t>
                </m:r>
              </m:e>
            </m:acc>
          </m:e>
          <m:sub>
            <m:r>
              <m:rPr>
                <m:sty m:val="p"/>
              </m:rPr>
              <w:rPr>
                <w:rFonts w:ascii="Cambria Math" w:eastAsiaTheme="minorEastAsia" w:hAnsi="Cambria Math"/>
              </w:rPr>
              <m:t>B</m:t>
            </m:r>
          </m:sub>
        </m:sSub>
        <m:r>
          <m:rPr>
            <m:sty m:val="p"/>
          </m:rPr>
          <w:rPr>
            <w:rFonts w:ascii="Cambria Math" w:eastAsiaTheme="minorEastAsia" w:hAnsi="Cambria Math"/>
          </w:rPr>
          <m:t>=12</m:t>
        </m:r>
      </m:oMath>
      <w:r w:rsidR="00E17529" w:rsidRPr="002F3D25">
        <w:rPr>
          <w:rFonts w:eastAsiaTheme="minorEastAsia"/>
        </w:rPr>
        <w:t xml:space="preserve">. </w:t>
      </w:r>
      <w:r w:rsidR="00F22737" w:rsidRPr="002F3D25">
        <w:rPr>
          <w:rFonts w:eastAsiaTheme="minorEastAsia"/>
        </w:rPr>
        <w:t>Howeve</w:t>
      </w:r>
      <w:r w:rsidR="00F22737">
        <w:rPr>
          <w:rFonts w:eastAsiaTheme="minorEastAsia"/>
        </w:rPr>
        <w:t xml:space="preserve">r, this </w:t>
      </w:r>
      <w:r w:rsidR="00DD4CBC">
        <w:rPr>
          <w:rFonts w:eastAsiaTheme="minorEastAsia"/>
        </w:rPr>
        <w:t>could</w:t>
      </w:r>
      <w:r w:rsidR="00F22737">
        <w:rPr>
          <w:rFonts w:eastAsiaTheme="minorEastAsia"/>
        </w:rPr>
        <w:t xml:space="preserve"> be distinguishable if both the observed discrete character and continuous character were linked to the hidden state.</w:t>
      </w:r>
    </w:p>
    <w:p w14:paraId="49043283" w14:textId="6E12A43D" w:rsidR="004B160C" w:rsidRDefault="006E7599" w:rsidP="00F36D63">
      <w:pPr>
        <w:pStyle w:val="JamesManuscriptBody"/>
        <w:jc w:val="left"/>
        <w:rPr>
          <w:rFonts w:eastAsiaTheme="minorEastAsia"/>
        </w:rPr>
      </w:pPr>
      <w:r>
        <w:rPr>
          <w:rFonts w:eastAsiaTheme="minorEastAsia"/>
        </w:rPr>
        <w:t>S</w:t>
      </w:r>
      <w:r w:rsidR="005A304D">
        <w:rPr>
          <w:rFonts w:eastAsiaTheme="minorEastAsia"/>
        </w:rPr>
        <w:t xml:space="preserve">imple character independent </w:t>
      </w:r>
      <w:r w:rsidR="007B51B7">
        <w:rPr>
          <w:rFonts w:eastAsiaTheme="minorEastAsia"/>
        </w:rPr>
        <w:t xml:space="preserve">(CID) </w:t>
      </w:r>
      <w:r w:rsidR="005A304D">
        <w:rPr>
          <w:rFonts w:eastAsiaTheme="minorEastAsia"/>
        </w:rPr>
        <w:t xml:space="preserve">and character dependent </w:t>
      </w:r>
      <w:r w:rsidR="007B51B7">
        <w:rPr>
          <w:rFonts w:eastAsiaTheme="minorEastAsia"/>
        </w:rPr>
        <w:t xml:space="preserve">(CD) </w:t>
      </w:r>
      <w:r w:rsidR="005A304D">
        <w:rPr>
          <w:rFonts w:eastAsiaTheme="minorEastAsia"/>
        </w:rPr>
        <w:t>models pe</w:t>
      </w:r>
      <w:r w:rsidR="00136E01">
        <w:rPr>
          <w:rFonts w:eastAsiaTheme="minorEastAsia"/>
        </w:rPr>
        <w:t>r</w:t>
      </w:r>
      <w:r w:rsidR="005A304D">
        <w:rPr>
          <w:rFonts w:eastAsiaTheme="minorEastAsia"/>
        </w:rPr>
        <w:t>formed the best in our power analyses</w:t>
      </w:r>
      <w:r w:rsidR="00906A82">
        <w:rPr>
          <w:rFonts w:eastAsiaTheme="minorEastAsia"/>
        </w:rPr>
        <w:t xml:space="preserve"> (Fig. 4)</w:t>
      </w:r>
      <w:r w:rsidR="005A304D">
        <w:rPr>
          <w:rFonts w:eastAsiaTheme="minorEastAsia"/>
        </w:rPr>
        <w:t>. Of the character dependent models, variable alpha, and variable sigma models (M5, M7, M9) had low AIC weights across simulations even when they were the generating modes</w:t>
      </w:r>
      <w:r w:rsidR="00906A82">
        <w:rPr>
          <w:rFonts w:eastAsiaTheme="minorEastAsia"/>
        </w:rPr>
        <w:t xml:space="preserve"> (Table 1)</w:t>
      </w:r>
      <w:r w:rsidR="005A304D">
        <w:rPr>
          <w:rFonts w:eastAsiaTheme="minorEastAsia"/>
        </w:rPr>
        <w:t xml:space="preserve">. </w:t>
      </w:r>
      <w:r w:rsidR="000B3722">
        <w:rPr>
          <w:rFonts w:eastAsiaTheme="minorEastAsia"/>
        </w:rPr>
        <w:t>This re</w:t>
      </w:r>
      <w:r w:rsidR="00136E01">
        <w:rPr>
          <w:rFonts w:eastAsiaTheme="minorEastAsia"/>
        </w:rPr>
        <w:t>i</w:t>
      </w:r>
      <w:r w:rsidR="000B3722">
        <w:rPr>
          <w:rFonts w:eastAsiaTheme="minorEastAsia"/>
        </w:rPr>
        <w:t xml:space="preserve">nforces our previous findings that </w:t>
      </w:r>
      <w:r w:rsidR="009C0E72">
        <w:rPr>
          <w:rFonts w:eastAsiaTheme="minorEastAsia"/>
        </w:rPr>
        <w:t xml:space="preserve">the </w:t>
      </w:r>
      <w:r w:rsidR="000B3722">
        <w:rPr>
          <w:rFonts w:eastAsiaTheme="minorEastAsia"/>
        </w:rPr>
        <w:t xml:space="preserve">more complex </w:t>
      </w:r>
      <w:r w:rsidR="009C0E72">
        <w:rPr>
          <w:rFonts w:eastAsiaTheme="minorEastAsia"/>
        </w:rPr>
        <w:t xml:space="preserve">variable alpha or variable sigma </w:t>
      </w:r>
      <w:r w:rsidR="000B3722">
        <w:rPr>
          <w:rFonts w:eastAsiaTheme="minorEastAsia"/>
        </w:rPr>
        <w:t xml:space="preserve">models are </w:t>
      </w:r>
      <w:r w:rsidR="00B15516">
        <w:rPr>
          <w:rFonts w:eastAsiaTheme="minorEastAsia"/>
        </w:rPr>
        <w:t xml:space="preserve">the most </w:t>
      </w:r>
      <w:r w:rsidR="000B3722">
        <w:rPr>
          <w:rFonts w:eastAsiaTheme="minorEastAsia"/>
        </w:rPr>
        <w:t>difficult to estimate</w:t>
      </w:r>
      <w:r w:rsidR="00B15516">
        <w:rPr>
          <w:rFonts w:eastAsiaTheme="minorEastAsia"/>
        </w:rPr>
        <w:t xml:space="preserve"> and should be applied and interpreted with caution</w:t>
      </w:r>
      <w:r w:rsidR="000B3722">
        <w:rPr>
          <w:rFonts w:eastAsiaTheme="minorEastAsia"/>
        </w:rPr>
        <w:t xml:space="preserve">. </w:t>
      </w:r>
      <w:r w:rsidR="00914520">
        <w:rPr>
          <w:rFonts w:eastAsiaTheme="minorEastAsia"/>
        </w:rPr>
        <w:t xml:space="preserve">Conversely, </w:t>
      </w:r>
      <w:r w:rsidR="005A304D">
        <w:rPr>
          <w:rFonts w:eastAsiaTheme="minorEastAsia"/>
        </w:rPr>
        <w:t>CD models which varied theta always found evidence for character dependence when the generating model included a link between discrete and continuous characters. Power</w:t>
      </w:r>
      <w:r w:rsidR="00D936CB">
        <w:rPr>
          <w:rFonts w:eastAsiaTheme="minorEastAsia"/>
        </w:rPr>
        <w:t xml:space="preserve"> analysis </w:t>
      </w:r>
      <w:r w:rsidR="005A304D">
        <w:rPr>
          <w:rFonts w:eastAsiaTheme="minorEastAsia"/>
        </w:rPr>
        <w:t xml:space="preserve">also </w:t>
      </w:r>
      <w:r w:rsidR="00D936CB">
        <w:rPr>
          <w:rFonts w:eastAsiaTheme="minorEastAsia"/>
        </w:rPr>
        <w:t xml:space="preserve">suggests that </w:t>
      </w:r>
      <w:r w:rsidR="00D936CB" w:rsidRPr="004A29AA">
        <w:rPr>
          <w:rFonts w:ascii="Courier New" w:eastAsiaTheme="minorEastAsia" w:hAnsi="Courier New" w:cs="Courier New"/>
        </w:rPr>
        <w:t>hOUwie</w:t>
      </w:r>
      <w:r w:rsidR="00D936CB">
        <w:rPr>
          <w:rFonts w:eastAsiaTheme="minorEastAsia"/>
        </w:rPr>
        <w:t xml:space="preserve"> can detect character independence when that is the true model. However, when character independent models are </w:t>
      </w:r>
      <w:r w:rsidR="00D936CB">
        <w:rPr>
          <w:rFonts w:eastAsiaTheme="minorEastAsia"/>
        </w:rPr>
        <w:lastRenderedPageBreak/>
        <w:t xml:space="preserve">heterogeneous (i.e., there is variation in how a continuous trait evolves unlinked to the focal character) </w:t>
      </w:r>
      <w:r w:rsidR="00D936CB" w:rsidRPr="004A29AA">
        <w:rPr>
          <w:rFonts w:ascii="Courier New" w:eastAsiaTheme="minorEastAsia" w:hAnsi="Courier New" w:cs="Courier New"/>
        </w:rPr>
        <w:t>hOUwie</w:t>
      </w:r>
      <w:r w:rsidR="00D936CB">
        <w:rPr>
          <w:rFonts w:eastAsiaTheme="minorEastAsia"/>
        </w:rPr>
        <w:t xml:space="preserve"> </w:t>
      </w:r>
      <w:r w:rsidR="00B845E3">
        <w:rPr>
          <w:rFonts w:eastAsiaTheme="minorEastAsia"/>
        </w:rPr>
        <w:t xml:space="preserve">either </w:t>
      </w:r>
      <w:r w:rsidR="00D936CB">
        <w:rPr>
          <w:rFonts w:eastAsiaTheme="minorEastAsia"/>
        </w:rPr>
        <w:t xml:space="preserve">favored simpler versions of character independent models </w:t>
      </w:r>
      <w:r w:rsidR="00B845E3">
        <w:rPr>
          <w:rFonts w:eastAsiaTheme="minorEastAsia"/>
        </w:rPr>
        <w:t>or, more concerningly, character dependent models</w:t>
      </w:r>
      <w:r w:rsidR="00E2018C">
        <w:rPr>
          <w:rFonts w:eastAsiaTheme="minorEastAsia"/>
        </w:rPr>
        <w:t xml:space="preserve"> (Fig. 4</w:t>
      </w:r>
      <w:r w:rsidR="00977251">
        <w:rPr>
          <w:rFonts w:eastAsiaTheme="minorEastAsia"/>
        </w:rPr>
        <w:t>c</w:t>
      </w:r>
      <w:r w:rsidR="00E2018C">
        <w:rPr>
          <w:rFonts w:eastAsiaTheme="minorEastAsia"/>
        </w:rPr>
        <w:t>)</w:t>
      </w:r>
      <w:r w:rsidR="00D936CB">
        <w:rPr>
          <w:rFonts w:eastAsiaTheme="minorEastAsia"/>
        </w:rPr>
        <w:t xml:space="preserve">. This </w:t>
      </w:r>
      <w:r w:rsidR="00AE7B3A">
        <w:rPr>
          <w:rFonts w:eastAsiaTheme="minorEastAsia"/>
        </w:rPr>
        <w:t xml:space="preserve">suggests that even in cases where our focal discrete and continuous characters are independent, if the evolutionary process is heterogeneous, we may still find false support for </w:t>
      </w:r>
      <w:r w:rsidR="005B53E0">
        <w:rPr>
          <w:rFonts w:eastAsiaTheme="minorEastAsia"/>
        </w:rPr>
        <w:t>character</w:t>
      </w:r>
      <w:r w:rsidR="00A951E2">
        <w:rPr>
          <w:rFonts w:eastAsiaTheme="minorEastAsia"/>
        </w:rPr>
        <w:t xml:space="preserve"> dependence</w:t>
      </w:r>
      <w:r w:rsidR="00AE7B3A">
        <w:rPr>
          <w:rFonts w:eastAsiaTheme="minorEastAsia"/>
        </w:rPr>
        <w:t>.</w:t>
      </w:r>
      <w:r w:rsidR="00B75161">
        <w:rPr>
          <w:rFonts w:eastAsiaTheme="minorEastAsia"/>
        </w:rPr>
        <w:t xml:space="preserve"> </w:t>
      </w:r>
    </w:p>
    <w:p w14:paraId="02786F54" w14:textId="77777777" w:rsidR="00283816" w:rsidRPr="00DB2250" w:rsidRDefault="00283816" w:rsidP="00EF5110">
      <w:pPr>
        <w:pStyle w:val="JamesManuscriptBody"/>
        <w:rPr>
          <w:rFonts w:eastAsiaTheme="minorEastAsia"/>
          <w:iCs/>
        </w:rPr>
      </w:pPr>
    </w:p>
    <w:p w14:paraId="774A89E8" w14:textId="105504EB" w:rsidR="003F6E5E" w:rsidRPr="00761445" w:rsidRDefault="003F6E5E" w:rsidP="00C32621">
      <w:pPr>
        <w:pStyle w:val="JamesManuscriptBody"/>
        <w:jc w:val="center"/>
        <w:rPr>
          <w:rFonts w:eastAsiaTheme="minorEastAsia"/>
          <w:i/>
          <w:iCs/>
        </w:rPr>
      </w:pPr>
      <w:r w:rsidRPr="00761445">
        <w:rPr>
          <w:rFonts w:eastAsiaTheme="minorEastAsia"/>
          <w:i/>
          <w:iCs/>
        </w:rPr>
        <w:t>Seed dispersal and climatic evolution</w:t>
      </w:r>
    </w:p>
    <w:p w14:paraId="66CB6CEA" w14:textId="7CFED1E2" w:rsidR="00F7054A" w:rsidRDefault="004B4F57" w:rsidP="00F36D63">
      <w:pPr>
        <w:pStyle w:val="JamesManuscriptBody"/>
        <w:jc w:val="left"/>
        <w:rPr>
          <w:rFonts w:eastAsiaTheme="minorEastAsia"/>
        </w:rPr>
      </w:pPr>
      <w:r>
        <w:rPr>
          <w:rFonts w:eastAsiaTheme="minorEastAsia"/>
        </w:rPr>
        <w:t>We found evidence of a character dependent model over either a simple or hidden state character independent model, suggesting a link between the climatic niche of Ericaceae lineages and their fruit type</w:t>
      </w:r>
      <w:r w:rsidR="00EF324A">
        <w:rPr>
          <w:rFonts w:eastAsiaTheme="minorEastAsia"/>
        </w:rPr>
        <w:t xml:space="preserve"> (Table 3)</w:t>
      </w:r>
      <w:r>
        <w:rPr>
          <w:rFonts w:eastAsiaTheme="minorEastAsia"/>
        </w:rPr>
        <w:t xml:space="preserve">. </w:t>
      </w:r>
      <w:r w:rsidR="00BA4EF0">
        <w:rPr>
          <w:rFonts w:eastAsiaTheme="minorEastAsia"/>
        </w:rPr>
        <w:t xml:space="preserve">The results presented in Table 3 are summarized into </w:t>
      </w:r>
      <w:r w:rsidR="003B677F">
        <w:rPr>
          <w:rFonts w:eastAsiaTheme="minorEastAsia"/>
        </w:rPr>
        <w:t>four</w:t>
      </w:r>
      <w:r w:rsidR="00BA4EF0">
        <w:rPr>
          <w:rFonts w:eastAsiaTheme="minorEastAsia"/>
        </w:rPr>
        <w:t xml:space="preserve"> broad categories</w:t>
      </w:r>
      <w:r w:rsidR="00FE1868">
        <w:rPr>
          <w:rFonts w:eastAsiaTheme="minorEastAsia"/>
        </w:rPr>
        <w:t xml:space="preserve"> (CD, CID, CID+</w:t>
      </w:r>
      <w:r w:rsidR="00026F09">
        <w:rPr>
          <w:rFonts w:eastAsiaTheme="minorEastAsia"/>
        </w:rPr>
        <w:t>, and HYB</w:t>
      </w:r>
      <w:r w:rsidR="00FE1868">
        <w:rPr>
          <w:rFonts w:eastAsiaTheme="minorEastAsia"/>
        </w:rPr>
        <w:t>)</w:t>
      </w:r>
      <w:r w:rsidR="00BA4EF0">
        <w:rPr>
          <w:rFonts w:eastAsiaTheme="minorEastAsia"/>
        </w:rPr>
        <w:t xml:space="preserve">, but </w:t>
      </w:r>
      <w:r w:rsidR="00026F09">
        <w:rPr>
          <w:rFonts w:eastAsiaTheme="minorEastAsia"/>
        </w:rPr>
        <w:t xml:space="preserve">we tested 27 different scenarios </w:t>
      </w:r>
      <w:r w:rsidR="006302CA">
        <w:rPr>
          <w:rFonts w:eastAsiaTheme="minorEastAsia"/>
        </w:rPr>
        <w:t xml:space="preserve">and </w:t>
      </w:r>
      <w:r w:rsidR="00BA4EF0">
        <w:rPr>
          <w:rFonts w:eastAsiaTheme="minorEastAsia"/>
        </w:rPr>
        <w:t xml:space="preserve">the overall best model was </w:t>
      </w:r>
      <w:r w:rsidR="00FA2645">
        <w:rPr>
          <w:rFonts w:eastAsiaTheme="minorEastAsia"/>
        </w:rPr>
        <w:t>M1</w:t>
      </w:r>
      <w:r w:rsidR="00A234E8">
        <w:rPr>
          <w:rFonts w:eastAsiaTheme="minorEastAsia"/>
        </w:rPr>
        <w:t>1</w:t>
      </w:r>
      <w:r w:rsidR="00FA2645">
        <w:rPr>
          <w:rFonts w:eastAsiaTheme="minorEastAsia"/>
        </w:rPr>
        <w:t xml:space="preserve">, </w:t>
      </w:r>
      <w:r w:rsidR="00BA4EF0">
        <w:rPr>
          <w:rFonts w:eastAsiaTheme="minorEastAsia"/>
        </w:rPr>
        <w:t>in which alpha, sigma2, and theta were all allowed to vary (</w:t>
      </w:r>
      <w:proofErr w:type="spellStart"/>
      <w:r w:rsidR="00BA4EF0">
        <w:rPr>
          <w:rFonts w:eastAsiaTheme="minorEastAsia"/>
        </w:rPr>
        <w:t>AICwt</w:t>
      </w:r>
      <w:proofErr w:type="spellEnd"/>
      <w:r w:rsidR="00BA4EF0">
        <w:rPr>
          <w:rFonts w:eastAsiaTheme="minorEastAsia"/>
        </w:rPr>
        <w:t xml:space="preserve">=0.87; Supplemental Materials). </w:t>
      </w:r>
      <w:r w:rsidR="00DA1C3A">
        <w:rPr>
          <w:rFonts w:eastAsiaTheme="minorEastAsia"/>
        </w:rPr>
        <w:t>Both</w:t>
      </w:r>
      <w:r w:rsidR="002A0192">
        <w:rPr>
          <w:rFonts w:eastAsiaTheme="minorEastAsia"/>
        </w:rPr>
        <w:t xml:space="preserve"> fleshy </w:t>
      </w:r>
      <w:r w:rsidR="00DA1C3A">
        <w:rPr>
          <w:rFonts w:eastAsiaTheme="minorEastAsia"/>
        </w:rPr>
        <w:t xml:space="preserve">and dry </w:t>
      </w:r>
      <w:r w:rsidR="002A0192">
        <w:rPr>
          <w:rFonts w:eastAsiaTheme="minorEastAsia"/>
        </w:rPr>
        <w:t>fruits</w:t>
      </w:r>
      <w:r w:rsidR="004C215C">
        <w:rPr>
          <w:rFonts w:eastAsiaTheme="minorEastAsia"/>
        </w:rPr>
        <w:t xml:space="preserve"> </w:t>
      </w:r>
      <w:r w:rsidR="00DA1C3A">
        <w:rPr>
          <w:rFonts w:eastAsiaTheme="minorEastAsia"/>
        </w:rPr>
        <w:t>had phenotypic optima which</w:t>
      </w:r>
      <w:r w:rsidR="004C215C">
        <w:rPr>
          <w:rFonts w:eastAsiaTheme="minorEastAsia"/>
        </w:rPr>
        <w:t xml:space="preserve"> </w:t>
      </w:r>
      <w:r w:rsidR="001D2D79">
        <w:rPr>
          <w:rFonts w:eastAsiaTheme="minorEastAsia"/>
        </w:rPr>
        <w:t>correspond</w:t>
      </w:r>
      <w:r w:rsidR="004C215C">
        <w:rPr>
          <w:rFonts w:eastAsiaTheme="minorEastAsia"/>
        </w:rPr>
        <w:t xml:space="preserve"> </w:t>
      </w:r>
      <w:r w:rsidR="001D2D79">
        <w:rPr>
          <w:rFonts w:eastAsiaTheme="minorEastAsia"/>
        </w:rPr>
        <w:t xml:space="preserve">to </w:t>
      </w:r>
      <w:r w:rsidR="00C67035">
        <w:rPr>
          <w:rFonts w:eastAsiaTheme="minorEastAsia"/>
        </w:rPr>
        <w:t>non-arid</w:t>
      </w:r>
      <w:r w:rsidR="004C215C">
        <w:rPr>
          <w:rFonts w:eastAsiaTheme="minorEastAsia"/>
        </w:rPr>
        <w:t xml:space="preserve"> environments</w:t>
      </w:r>
      <w:r w:rsidR="002A0192">
        <w:rPr>
          <w:rFonts w:eastAsiaTheme="minorEastAsia"/>
        </w:rPr>
        <w:t xml:space="preserve">. </w:t>
      </w:r>
      <w:r w:rsidR="00DA1C3A">
        <w:rPr>
          <w:rFonts w:eastAsiaTheme="minorEastAsia"/>
        </w:rPr>
        <w:t>However, t</w:t>
      </w:r>
      <w:r w:rsidR="00C67035">
        <w:rPr>
          <w:rFonts w:eastAsiaTheme="minorEastAsia"/>
        </w:rPr>
        <w:t xml:space="preserve">he </w:t>
      </w:r>
      <w:commentRangeStart w:id="4"/>
      <w:commentRangeStart w:id="5"/>
      <w:r w:rsidR="00DA1C3A" w:rsidRPr="00AE7492">
        <w:rPr>
          <w:rFonts w:eastAsiaTheme="minorEastAsia"/>
        </w:rPr>
        <w:t>0.59</w:t>
      </w:r>
      <w:r w:rsidR="00DA1C3A">
        <w:rPr>
          <w:rFonts w:eastAsiaTheme="minorEastAsia"/>
        </w:rPr>
        <w:t xml:space="preserve"> </w:t>
      </w:r>
      <w:commentRangeEnd w:id="4"/>
      <w:r w:rsidR="00DA1C3A">
        <w:rPr>
          <w:rStyle w:val="CommentReference"/>
        </w:rPr>
        <w:commentReference w:id="4"/>
      </w:r>
      <w:commentRangeEnd w:id="5"/>
      <w:r w:rsidR="00DA1C3A">
        <w:rPr>
          <w:rStyle w:val="CommentReference"/>
        </w:rPr>
        <w:commentReference w:id="5"/>
      </w:r>
      <w:r w:rsidR="00C67035">
        <w:rPr>
          <w:rFonts w:eastAsiaTheme="minorEastAsia"/>
        </w:rPr>
        <w:t xml:space="preserve">AI of fleshy fruits suggests dryland as their optimal habitat, and the </w:t>
      </w:r>
      <w:r w:rsidR="00DA1C3A" w:rsidRPr="00204E7E">
        <w:rPr>
          <w:rFonts w:eastAsiaTheme="minorEastAsia"/>
        </w:rPr>
        <w:t>1.044</w:t>
      </w:r>
      <w:r w:rsidR="00DA1C3A">
        <w:rPr>
          <w:rFonts w:eastAsiaTheme="minorEastAsia"/>
        </w:rPr>
        <w:t xml:space="preserve"> AI of dry fruits </w:t>
      </w:r>
      <w:r w:rsidR="002A0192">
        <w:rPr>
          <w:rFonts w:eastAsiaTheme="minorEastAsia"/>
        </w:rPr>
        <w:t>corresponds</w:t>
      </w:r>
      <w:r w:rsidR="00DA1C3A">
        <w:rPr>
          <w:rFonts w:eastAsiaTheme="minorEastAsia"/>
        </w:rPr>
        <w:t xml:space="preserve"> to a non-dryland environment </w:t>
      </w:r>
      <w:r w:rsidR="00D81A10">
        <w:rPr>
          <w:rFonts w:eastAsiaTheme="minorEastAsia"/>
        </w:rPr>
        <w:fldChar w:fldCharType="begin"/>
      </w:r>
      <w:r w:rsidR="00BF1D5F">
        <w:rPr>
          <w:rFonts w:eastAsiaTheme="minorEastAsia"/>
        </w:rPr>
        <w:instrText xml:space="preserve"> ADDIN ZOTERO_ITEM CSL_CITATION {"citationID":"XmZwrjGH","properties":{"formattedCitation":"(Middleton and Thomas 1997)","plainCitation":"(Middleton and Thomas 1997)","noteIndex":0},"citationItems":[{"id":8286,"uris":["http://zotero.org/users/local/X8CzRyu0/items/5R7XH7GE"],"itemData":{"id":8286,"type":"report","abstract":"AGRICULTURAL SCIENCE AND TECHNOLOGY INFORMATION","language":"English","note":"ISBN: 9780340691663","publisher":"Arnold, Hodder Headline, PLC","source":"agris.fao.org","title":"World atlas of desertification.. ed. 2","URL":"https://scholar.google.com/scholar_lookup?title=World+atlas+of+desertification..+ed.+2&amp;author=Middleton%2C+N.&amp;publication_year=1997","author":[{"family":"Middleton","given":"N."},{"family":"Thomas","given":"D."}],"accessed":{"date-parts":[["2021",12,11]]},"issued":{"date-parts":[["1997"]]}}}],"schema":"https://github.com/citation-style-language/schema/raw/master/csl-citation.json"} </w:instrText>
      </w:r>
      <w:r w:rsidR="00D81A10">
        <w:rPr>
          <w:rFonts w:eastAsiaTheme="minorEastAsia"/>
        </w:rPr>
        <w:fldChar w:fldCharType="separate"/>
      </w:r>
      <w:r w:rsidR="00D81A10">
        <w:rPr>
          <w:rFonts w:eastAsiaTheme="minorEastAsia"/>
          <w:noProof/>
        </w:rPr>
        <w:t>(Middleton and Thomas 1997)</w:t>
      </w:r>
      <w:r w:rsidR="00D81A10">
        <w:rPr>
          <w:rFonts w:eastAsiaTheme="minorEastAsia"/>
        </w:rPr>
        <w:fldChar w:fldCharType="end"/>
      </w:r>
      <w:r w:rsidR="002A0192">
        <w:rPr>
          <w:rFonts w:eastAsiaTheme="minorEastAsia"/>
        </w:rPr>
        <w:t xml:space="preserve">. </w:t>
      </w:r>
      <w:r w:rsidR="008C51B4">
        <w:rPr>
          <w:rFonts w:eastAsiaTheme="minorEastAsia"/>
        </w:rPr>
        <w:t xml:space="preserve">Both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8C51B4">
        <w:rPr>
          <w:rFonts w:eastAsiaTheme="minorEastAsia"/>
        </w:rPr>
        <w:t xml:space="preserve">and </w:t>
      </w:r>
      <m:oMath>
        <m:r>
          <w:rPr>
            <w:rFonts w:ascii="Cambria Math" w:eastAsiaTheme="minorEastAsia" w:hAnsi="Cambria Math"/>
          </w:rPr>
          <m:t>α</m:t>
        </m:r>
      </m:oMath>
      <w:r w:rsidR="008C51B4">
        <w:rPr>
          <w:rFonts w:eastAsiaTheme="minorEastAsia"/>
        </w:rPr>
        <w:t xml:space="preserve"> interact to create tip variance, so in addition to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8C51B4">
        <w:rPr>
          <w:rFonts w:eastAsiaTheme="minorEastAsia"/>
        </w:rPr>
        <w:t xml:space="preserve">, we measured stationary variance </w:t>
      </w:r>
      <m:oMath>
        <m:r>
          <w:rPr>
            <w:rFonts w:ascii="Cambria Math" w:eastAsiaTheme="minorEastAsia" w:hAnsi="Cambria Math"/>
          </w:rPr>
          <m:t>V=</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α</m:t>
            </m:r>
          </m:den>
        </m:f>
      </m:oMath>
      <w:r w:rsidR="008C51B4">
        <w:rPr>
          <w:rFonts w:eastAsiaTheme="minorEastAsia"/>
        </w:rPr>
        <w:t xml:space="preserve">. </w:t>
      </w:r>
      <w:r w:rsidR="005607BE">
        <w:rPr>
          <w:rFonts w:eastAsiaTheme="minorEastAsia"/>
        </w:rPr>
        <w:t>W</w:t>
      </w:r>
      <w:r w:rsidR="002A0192">
        <w:rPr>
          <w:rFonts w:eastAsiaTheme="minorEastAsia"/>
        </w:rPr>
        <w:t xml:space="preserve">e found that </w:t>
      </w:r>
      <w:r w:rsidR="00D81A10">
        <w:rPr>
          <w:rFonts w:eastAsiaTheme="minorEastAsia"/>
        </w:rPr>
        <w:t xml:space="preserve">Ericaceae lineages with </w:t>
      </w:r>
      <w:r w:rsidR="002A0192">
        <w:rPr>
          <w:rFonts w:eastAsiaTheme="minorEastAsia"/>
        </w:rPr>
        <w:t>dry fruits were l</w:t>
      </w:r>
      <w:commentRangeStart w:id="6"/>
      <w:r w:rsidR="002A0192">
        <w:rPr>
          <w:rFonts w:eastAsiaTheme="minorEastAsia"/>
        </w:rPr>
        <w:t xml:space="preserve">ess </w:t>
      </w:r>
      <w:r w:rsidR="008747DE">
        <w:rPr>
          <w:rFonts w:eastAsiaTheme="minorEastAsia"/>
        </w:rPr>
        <w:t>variable</w:t>
      </w:r>
      <w:commentRangeEnd w:id="6"/>
      <w:r w:rsidR="00AB0B66">
        <w:rPr>
          <w:rStyle w:val="CommentReference"/>
        </w:rPr>
        <w:commentReference w:id="6"/>
      </w:r>
      <w:r w:rsidR="002A0192">
        <w:rPr>
          <w:rFonts w:eastAsiaTheme="minorEastAsia"/>
        </w:rPr>
        <w:t xml:space="preserve"> in their climatic niche evolution </w:t>
      </w:r>
      <w:r w:rsidR="00AF03AA">
        <w:rPr>
          <w:rFonts w:eastAsiaTheme="minorEastAsia"/>
        </w:rPr>
        <w:t>(</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dry</m:t>
            </m:r>
          </m:sub>
          <m:sup>
            <m:r>
              <w:rPr>
                <w:rFonts w:ascii="Cambria Math" w:eastAsiaTheme="minorEastAsia" w:hAnsi="Cambria Math"/>
              </w:rPr>
              <m:t>2</m:t>
            </m:r>
          </m:sup>
        </m:sSubSup>
        <m:r>
          <w:rPr>
            <w:rFonts w:ascii="Cambria Math" w:eastAsiaTheme="minorEastAsia" w:hAnsi="Cambria Math"/>
          </w:rPr>
          <m:t xml:space="preserve">=0.025 </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oMath>
      <w:r w:rsidR="00F60AC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dry</m:t>
            </m:r>
          </m:sub>
        </m:sSub>
        <m:r>
          <w:rPr>
            <w:rFonts w:ascii="Cambria Math" w:eastAsiaTheme="minorEastAsia" w:hAnsi="Cambria Math"/>
          </w:rPr>
          <m:t>=0.3289</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oMath>
      <w:r w:rsidR="000750B5">
        <w:rPr>
          <w:rFonts w:eastAsiaTheme="minorEastAsia"/>
        </w:rPr>
        <w:t>) compared to fleshy fruits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fleshy</m:t>
            </m:r>
          </m:sub>
          <m:sup>
            <m:r>
              <w:rPr>
                <w:rFonts w:ascii="Cambria Math" w:eastAsiaTheme="minorEastAsia" w:hAnsi="Cambria Math"/>
              </w:rPr>
              <m:t>2</m:t>
            </m:r>
          </m:sup>
        </m:sSubSup>
        <m:r>
          <w:rPr>
            <w:rFonts w:ascii="Cambria Math" w:eastAsiaTheme="minorEastAsia" w:hAnsi="Cambria Math"/>
          </w:rPr>
          <m:t>=0.11</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oMath>
      <w:r w:rsidR="00232ED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leshy</m:t>
            </m:r>
          </m:sub>
        </m:sSub>
        <m:r>
          <w:rPr>
            <w:rFonts w:ascii="Cambria Math" w:eastAsiaTheme="minorEastAsia" w:hAnsi="Cambria Math"/>
          </w:rPr>
          <m:t>=2.917</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oMath>
      <w:r w:rsidR="000750B5">
        <w:rPr>
          <w:rFonts w:eastAsiaTheme="minorEastAsia"/>
        </w:rPr>
        <w:t>)</w:t>
      </w:r>
      <w:r w:rsidR="0067769B">
        <w:rPr>
          <w:rFonts w:eastAsiaTheme="minorEastAsia"/>
        </w:rPr>
        <w:t xml:space="preserve">. </w:t>
      </w:r>
      <w:r w:rsidR="00F13925">
        <w:rPr>
          <w:rFonts w:eastAsiaTheme="minorEastAsia"/>
        </w:rPr>
        <w:t>Additionally, t</w:t>
      </w:r>
      <w:r w:rsidR="0067769B">
        <w:rPr>
          <w:rFonts w:eastAsiaTheme="minorEastAsia"/>
        </w:rPr>
        <w:t xml:space="preserve">he phylogenetic signal of fleshy fruited lineages was greater than dry fruited lineages </w:t>
      </w:r>
      <w:r w:rsidR="00A424E9">
        <w:rPr>
          <w:rFonts w:eastAsiaTheme="minorEastAsia"/>
        </w:rPr>
        <w:t>(</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dry</m:t>
            </m:r>
          </m:sub>
        </m:sSub>
        <m:r>
          <w:rPr>
            <w:rFonts w:ascii="Cambria Math" w:eastAsiaTheme="minorEastAsia" w:hAnsi="Cambria Math"/>
          </w:rPr>
          <m:t>=0.038</m:t>
        </m:r>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r>
          <w:rPr>
            <w:rFonts w:ascii="Cambria Math" w:eastAsiaTheme="minorEastAsia" w:hAnsi="Cambria Math"/>
          </w:rPr>
          <m:t xml:space="preserve"> &gt; </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fleshy</m:t>
            </m:r>
          </m:sub>
        </m:sSub>
        <m:r>
          <w:rPr>
            <w:rFonts w:ascii="Cambria Math" w:eastAsiaTheme="minorEastAsia" w:hAnsi="Cambria Math"/>
          </w:rPr>
          <m:t>=0.024</m:t>
        </m:r>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oMath>
      <w:r w:rsidR="0067769B">
        <w:rPr>
          <w:rFonts w:eastAsiaTheme="minorEastAsia"/>
        </w:rPr>
        <w:t>)</w:t>
      </w:r>
      <w:r w:rsidR="00A424E9">
        <w:rPr>
          <w:rFonts w:eastAsiaTheme="minorEastAsia"/>
        </w:rPr>
        <w:t>.</w:t>
      </w:r>
      <w:r w:rsidR="000750B5">
        <w:rPr>
          <w:rFonts w:eastAsiaTheme="minorEastAsia"/>
        </w:rPr>
        <w:t xml:space="preserve"> </w:t>
      </w:r>
      <w:r w:rsidR="00F13925">
        <w:rPr>
          <w:rFonts w:eastAsiaTheme="minorEastAsia"/>
        </w:rPr>
        <w:t xml:space="preserve">This corresponds to phylogenetic half-lives of </w:t>
      </w:r>
      <m:oMath>
        <m:sSub>
          <m:sSubPr>
            <m:ctrlPr>
              <w:rPr>
                <w:rFonts w:ascii="Cambria Math" w:eastAsiaTheme="minorEastAsia" w:hAnsi="Cambria Math"/>
                <w:i/>
              </w:rPr>
            </m:ctrlPr>
          </m:sSubPr>
          <m:e>
            <m:r>
              <w:rPr>
                <w:rFonts w:ascii="Cambria Math" w:eastAsiaTheme="minorEastAsia" w:hAnsi="Cambria Math"/>
              </w:rPr>
              <m:t>t</m:t>
            </m:r>
          </m:e>
          <m:sub>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dry</m:t>
            </m:r>
          </m:sub>
        </m:sSub>
        <m:r>
          <w:rPr>
            <w:rFonts w:ascii="Cambria Math" w:eastAsiaTheme="minorEastAsia" w:hAnsi="Cambria Math"/>
          </w:rPr>
          <m:t>=</m:t>
        </m:r>
        <m:r>
          <m:rPr>
            <m:sty m:val="p"/>
          </m:rPr>
          <w:rPr>
            <w:rFonts w:ascii="Cambria Math" w:eastAsiaTheme="minorEastAsia" w:hAnsi="Cambria Math"/>
          </w:rPr>
          <m:t xml:space="preserve">18.24MY </m:t>
        </m:r>
      </m:oMath>
      <w:r w:rsidR="00B70CA4">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t</m:t>
            </m:r>
          </m:e>
          <m:sub>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fleshy</m:t>
            </m:r>
          </m:sub>
        </m:sSub>
        <m:r>
          <w:rPr>
            <w:rFonts w:ascii="Cambria Math" w:eastAsiaTheme="minorEastAsia" w:hAnsi="Cambria Math"/>
          </w:rPr>
          <m:t>=</m:t>
        </m:r>
        <m:r>
          <m:rPr>
            <m:sty m:val="p"/>
          </m:rPr>
          <w:rPr>
            <w:rFonts w:ascii="Cambria Math" w:eastAsiaTheme="minorEastAsia" w:hAnsi="Cambria Math"/>
          </w:rPr>
          <m:t>28.88MY</m:t>
        </m:r>
      </m:oMath>
      <w:r w:rsidR="006E5276">
        <w:rPr>
          <w:rFonts w:eastAsiaTheme="minorEastAsia"/>
        </w:rPr>
        <w:t xml:space="preserve"> which are 15% and 25% of the total tree height respectively</w:t>
      </w:r>
      <w:r w:rsidR="004859A4">
        <w:rPr>
          <w:rFonts w:eastAsiaTheme="minorEastAsia"/>
        </w:rPr>
        <w:t xml:space="preserve">. </w:t>
      </w:r>
      <w:r w:rsidR="00CE21C4">
        <w:rPr>
          <w:rFonts w:eastAsiaTheme="minorEastAsia"/>
        </w:rPr>
        <w:t xml:space="preserve">Transitions </w:t>
      </w:r>
      <w:r w:rsidR="00CE21C4">
        <w:rPr>
          <w:rFonts w:eastAsiaTheme="minorEastAsia"/>
        </w:rPr>
        <w:lastRenderedPageBreak/>
        <w:t xml:space="preserve">to fleshy fruit occurred at 0.0017 </w:t>
      </w:r>
      <w:commentRangeStart w:id="7"/>
      <w:r w:rsidR="00CE21C4">
        <w:rPr>
          <w:rFonts w:eastAsiaTheme="minorEastAsia"/>
        </w:rPr>
        <w:t>transitions per million years</w:t>
      </w:r>
      <w:commentRangeEnd w:id="7"/>
      <w:r w:rsidR="00AB0B66">
        <w:rPr>
          <w:rStyle w:val="CommentReference"/>
        </w:rPr>
        <w:commentReference w:id="7"/>
      </w:r>
      <w:r w:rsidR="00CE21C4">
        <w:rPr>
          <w:rFonts w:eastAsiaTheme="minorEastAsia"/>
        </w:rPr>
        <w:t xml:space="preserve"> which is more than 6 times faster than transitions to dry fruits (</w:t>
      </w:r>
      <w:bookmarkStart w:id="8" w:name="OLE_LINK1"/>
      <w:bookmarkStart w:id="9" w:name="OLE_LINK2"/>
      <w:r w:rsidR="00CE21C4">
        <w:rPr>
          <w:rFonts w:eastAsiaTheme="minorEastAsia"/>
        </w:rPr>
        <w:t>0.</w:t>
      </w:r>
      <w:r w:rsidR="00AB0B66">
        <w:rPr>
          <w:rFonts w:eastAsiaTheme="minorEastAsia"/>
        </w:rPr>
        <w:t>0003</w:t>
      </w:r>
      <w:bookmarkEnd w:id="8"/>
      <w:bookmarkEnd w:id="9"/>
      <w:r w:rsidR="00AB0B66">
        <w:rPr>
          <w:rFonts w:eastAsiaTheme="minorEastAsia"/>
        </w:rPr>
        <w:t xml:space="preserve"> </w:t>
      </w:r>
      <w:r w:rsidR="00CE21C4">
        <w:rPr>
          <w:rFonts w:eastAsiaTheme="minorEastAsia"/>
        </w:rPr>
        <w:t xml:space="preserve">transitions per million years). But in both cases, the average waiting time to the next transition is much </w:t>
      </w:r>
      <w:commentRangeStart w:id="10"/>
      <w:commentRangeStart w:id="11"/>
      <w:r w:rsidR="00CE21C4">
        <w:rPr>
          <w:rFonts w:eastAsiaTheme="minorEastAsia"/>
        </w:rPr>
        <w:t>greater than the height of the tree</w:t>
      </w:r>
      <w:commentRangeEnd w:id="10"/>
      <w:r w:rsidR="00AB0B66">
        <w:rPr>
          <w:rStyle w:val="CommentReference"/>
        </w:rPr>
        <w:commentReference w:id="10"/>
      </w:r>
      <w:commentRangeEnd w:id="11"/>
      <w:r w:rsidR="00281813">
        <w:rPr>
          <w:rStyle w:val="CommentReference"/>
        </w:rPr>
        <w:commentReference w:id="11"/>
      </w:r>
      <w:r w:rsidR="00CE21C4">
        <w:rPr>
          <w:rFonts w:eastAsiaTheme="minorEastAsia"/>
        </w:rPr>
        <w:t xml:space="preserve"> (117.3 MY)</w:t>
      </w:r>
      <w:r w:rsidR="00B77950">
        <w:rPr>
          <w:rFonts w:eastAsiaTheme="minorEastAsia"/>
        </w:rPr>
        <w:t xml:space="preserve"> suggesting few transitions </w:t>
      </w:r>
      <w:r w:rsidR="00192FC3">
        <w:rPr>
          <w:rFonts w:eastAsiaTheme="minorEastAsia"/>
        </w:rPr>
        <w:t xml:space="preserve">between fruit types </w:t>
      </w:r>
      <w:r w:rsidR="00B77950">
        <w:rPr>
          <w:rFonts w:eastAsiaTheme="minorEastAsia"/>
        </w:rPr>
        <w:t xml:space="preserve">throughout the </w:t>
      </w:r>
      <w:r w:rsidR="00554B15">
        <w:rPr>
          <w:rFonts w:eastAsiaTheme="minorEastAsia"/>
        </w:rPr>
        <w:t>Ericaceae’s</w:t>
      </w:r>
      <w:r w:rsidR="00B77950">
        <w:rPr>
          <w:rFonts w:eastAsiaTheme="minorEastAsia"/>
        </w:rPr>
        <w:t xml:space="preserve"> history</w:t>
      </w:r>
      <w:r w:rsidR="00CE21C4">
        <w:rPr>
          <w:rFonts w:eastAsiaTheme="minorEastAsia"/>
        </w:rPr>
        <w:t>.</w:t>
      </w:r>
      <w:r w:rsidR="00015D77">
        <w:rPr>
          <w:rFonts w:eastAsiaTheme="minorEastAsia"/>
        </w:rPr>
        <w:t xml:space="preserve"> </w:t>
      </w:r>
      <w:r w:rsidR="00281813">
        <w:rPr>
          <w:rFonts w:eastAsiaTheme="minorEastAsia"/>
        </w:rPr>
        <w:t xml:space="preserve">Taken together with the relatively short half-lives of each fruit type, our modeling suggests that </w:t>
      </w:r>
      <w:r w:rsidR="00D067E0">
        <w:rPr>
          <w:rFonts w:eastAsiaTheme="minorEastAsia"/>
        </w:rPr>
        <w:t>the climatic optima of Ericaceae lineages is relatively stable</w:t>
      </w:r>
      <w:r w:rsidR="00281813">
        <w:rPr>
          <w:rFonts w:eastAsiaTheme="minorEastAsia"/>
        </w:rPr>
        <w:t xml:space="preserve">. </w:t>
      </w:r>
      <w:r w:rsidR="00E80BA9">
        <w:rPr>
          <w:rFonts w:eastAsiaTheme="minorEastAsia"/>
        </w:rPr>
        <w:t>Finally, we note that t</w:t>
      </w:r>
      <w:r w:rsidR="00015D77">
        <w:rPr>
          <w:rFonts w:eastAsiaTheme="minorEastAsia"/>
        </w:rPr>
        <w:t xml:space="preserve">he difficulty in estimating complex models is evident </w:t>
      </w:r>
      <w:r w:rsidR="007563E5">
        <w:rPr>
          <w:rFonts w:eastAsiaTheme="minorEastAsia"/>
        </w:rPr>
        <w:t>in this empirical application</w:t>
      </w:r>
      <w:r w:rsidR="00015D77">
        <w:rPr>
          <w:rFonts w:eastAsiaTheme="minorEastAsia"/>
        </w:rPr>
        <w:t>. Models with higher number of parameters should provide a more likely explanation of the data, but that was not always the case (</w:t>
      </w:r>
      <w:r w:rsidR="003C17AE">
        <w:rPr>
          <w:rFonts w:eastAsiaTheme="minorEastAsia"/>
        </w:rPr>
        <w:t xml:space="preserve">Supplemental Materials, </w:t>
      </w:r>
      <w:r w:rsidR="00015D77">
        <w:rPr>
          <w:rFonts w:eastAsiaTheme="minorEastAsia"/>
        </w:rPr>
        <w:t xml:space="preserve">Table 3). This points to </w:t>
      </w:r>
      <w:r w:rsidR="00A14275">
        <w:rPr>
          <w:rFonts w:eastAsiaTheme="minorEastAsia"/>
        </w:rPr>
        <w:t>the</w:t>
      </w:r>
      <w:r w:rsidR="00015D77">
        <w:rPr>
          <w:rFonts w:eastAsiaTheme="minorEastAsia"/>
        </w:rPr>
        <w:t xml:space="preserve"> failure of more complex models finding </w:t>
      </w:r>
      <w:r w:rsidR="007E000C">
        <w:rPr>
          <w:rFonts w:eastAsiaTheme="minorEastAsia"/>
        </w:rPr>
        <w:t>a</w:t>
      </w:r>
      <w:r w:rsidR="00015D77">
        <w:rPr>
          <w:rFonts w:eastAsiaTheme="minorEastAsia"/>
        </w:rPr>
        <w:t xml:space="preserve"> maximum likelihood estimate. However, </w:t>
      </w:r>
      <w:r w:rsidR="007E23A9">
        <w:rPr>
          <w:rFonts w:eastAsiaTheme="minorEastAsia"/>
        </w:rPr>
        <w:t xml:space="preserve">this is consistent with our earlier simulation study which suggests that </w:t>
      </w:r>
      <w:r w:rsidR="00015D77">
        <w:rPr>
          <w:rFonts w:eastAsiaTheme="minorEastAsia"/>
        </w:rPr>
        <w:t xml:space="preserve">without integrating over all possible mappings, it may not be possible to reliably find the MLE when the hidden states are associated with the OU process. </w:t>
      </w:r>
    </w:p>
    <w:p w14:paraId="23B0729C" w14:textId="77777777" w:rsidR="00C32621" w:rsidRDefault="00C32621" w:rsidP="00EF5110">
      <w:pPr>
        <w:pStyle w:val="JamesManuscriptBody"/>
        <w:rPr>
          <w:rFonts w:eastAsiaTheme="minorEastAsia"/>
        </w:rPr>
      </w:pPr>
    </w:p>
    <w:p w14:paraId="0165926D" w14:textId="20228169" w:rsidR="00FD037D" w:rsidRPr="00024FA6" w:rsidRDefault="00D81BEE" w:rsidP="00024FA6">
      <w:pPr>
        <w:pStyle w:val="JamesManuscriptBody"/>
        <w:jc w:val="center"/>
        <w:rPr>
          <w:rFonts w:eastAsiaTheme="minorEastAsia"/>
          <w:b/>
          <w:bCs/>
        </w:rPr>
      </w:pPr>
      <w:r w:rsidRPr="00024FA6">
        <w:rPr>
          <w:rFonts w:eastAsiaTheme="minorEastAsia"/>
          <w:b/>
          <w:bCs/>
        </w:rPr>
        <w:t>Discussion</w:t>
      </w:r>
    </w:p>
    <w:p w14:paraId="166E25CA" w14:textId="1158DD16" w:rsidR="00055F77" w:rsidRDefault="00DB4DC0" w:rsidP="00F36D63">
      <w:pPr>
        <w:pStyle w:val="JamesManuscriptBody"/>
        <w:jc w:val="left"/>
        <w:rPr>
          <w:rFonts w:eastAsiaTheme="minorEastAsia"/>
        </w:rPr>
      </w:pPr>
      <w:r>
        <w:rPr>
          <w:rFonts w:eastAsiaTheme="minorEastAsia"/>
        </w:rPr>
        <w:t xml:space="preserve">Phylogenetic comparative methods have been widely applied to study discrete and continuous characters separately, but there are surprisingly few </w:t>
      </w:r>
      <w:r w:rsidR="007C29B1">
        <w:rPr>
          <w:rFonts w:eastAsiaTheme="minorEastAsia"/>
        </w:rPr>
        <w:t>options</w:t>
      </w:r>
      <w:r>
        <w:rPr>
          <w:rFonts w:eastAsiaTheme="minorEastAsia"/>
        </w:rPr>
        <w:t xml:space="preserve"> which </w:t>
      </w:r>
      <w:r w:rsidR="00CA0EBF">
        <w:rPr>
          <w:rFonts w:eastAsiaTheme="minorEastAsia"/>
        </w:rPr>
        <w:t>simultaneously</w:t>
      </w:r>
      <w:r>
        <w:rPr>
          <w:rFonts w:eastAsiaTheme="minorEastAsia"/>
        </w:rPr>
        <w:t xml:space="preserve"> use both classes of character </w:t>
      </w:r>
      <w:r>
        <w:rPr>
          <w:rFonts w:eastAsiaTheme="minorEastAsia"/>
        </w:rPr>
        <w:fldChar w:fldCharType="begin"/>
      </w:r>
      <w:r w:rsidR="00BF1D5F">
        <w:rPr>
          <w:rFonts w:eastAsiaTheme="minorEastAsia"/>
        </w:rPr>
        <w:instrText xml:space="preserve"> ADDIN ZOTERO_ITEM CSL_CITATION {"citationID":"sECSLh4c","properties":{"formattedCitation":"(Felsenstein 2012)","plainCitation":"(Felsenstein 2012)","noteIndex":0},"citationItems":[{"id":7179,"uris":["http://zotero.org/users/local/X8CzRyu0/items/GC6M7TD8"],"itemData":{"id":7179,"type":"article-journal","abstract":"The threshold model developed by Sewall Wright in 1934 can be used to model the evolution of two-state discrete characters along a phylogeny. The model assumes that there is a quantitative character, called liability, that is unobserved and that determines the discrete character according to whether the liability exceeds a threshold value. A Markov chain Monte Carlo algorithm is used to infer the evolutionary covariances of the liabilities for discrete characters, sampling liability values consistent with the phylogeny and with the observed data. The same approach can also be used for continuous characters by assuming that the tip species have values that have been observed. In this way, one can make a comparative-methods analysis that combines both discrete and continuous characters. Simulations are presented showing that the covariances of the liabilities are successfully estimated, although precision can be achieved only by using a large number of species, and we must always worry whether the covariances and the model apply throughout the group. An advantage of the threshold model is that the model can be straightforwardly extended to accommodate within-species phenotypic variation and allows an interface with quantitative-genetics models.","container-title":"The American Naturalist","DOI":"10.1086/663681","ISSN":"0003-0147","issue":"2","note":"publisher: The University of Chicago Press","page":"145-156","source":"journals.uchicago.edu (Atypon)","title":"A Comparative Method for Both Discrete and Continuous Characters Using the Threshold Model.","volume":"179","author":[{"family":"Felsenstein","given":"Joseph"}],"issued":{"date-parts":[["2012",2,1]]}}}],"schema":"https://github.com/citation-style-language/schema/raw/master/csl-citation.json"} </w:instrText>
      </w:r>
      <w:r>
        <w:rPr>
          <w:rFonts w:eastAsiaTheme="minorEastAsia"/>
        </w:rPr>
        <w:fldChar w:fldCharType="separate"/>
      </w:r>
      <w:r>
        <w:rPr>
          <w:rFonts w:eastAsiaTheme="minorEastAsia"/>
          <w:noProof/>
        </w:rPr>
        <w:t>(Felsenstein 2012)</w:t>
      </w:r>
      <w:r>
        <w:rPr>
          <w:rFonts w:eastAsiaTheme="minorEastAsia"/>
        </w:rPr>
        <w:fldChar w:fldCharType="end"/>
      </w:r>
      <w:r>
        <w:rPr>
          <w:rFonts w:eastAsiaTheme="minorEastAsia"/>
        </w:rPr>
        <w:t xml:space="preserve">. Here we describe the </w:t>
      </w:r>
      <w:r w:rsidRPr="004A29AA">
        <w:rPr>
          <w:rFonts w:ascii="Courier New" w:eastAsiaTheme="minorEastAsia" w:hAnsi="Courier New" w:cs="Courier New"/>
        </w:rPr>
        <w:t>hOUwie</w:t>
      </w:r>
      <w:r>
        <w:rPr>
          <w:rFonts w:eastAsiaTheme="minorEastAsia"/>
        </w:rPr>
        <w:t xml:space="preserve"> model and demonstrate how it can be used to test hypotheses of correlated evolution between discrete and continuous characters while accounting for hidden </w:t>
      </w:r>
      <w:r w:rsidR="00187A8A">
        <w:rPr>
          <w:rFonts w:eastAsiaTheme="minorEastAsia"/>
        </w:rPr>
        <w:t>character states and unobserved variation</w:t>
      </w:r>
      <w:r>
        <w:rPr>
          <w:rFonts w:eastAsiaTheme="minorEastAsia"/>
        </w:rPr>
        <w:t xml:space="preserve">. </w:t>
      </w:r>
      <w:r w:rsidR="007C29B1">
        <w:rPr>
          <w:rFonts w:eastAsiaTheme="minorEastAsia"/>
        </w:rPr>
        <w:t xml:space="preserve">Our model jointly models discrete and continuous characters by linking both via a common regime painting. However, unlike other similar methods, our likelihood formula explicitly calculates the probability of the underlying regimes. This has the advantage of describing the discrete character </w:t>
      </w:r>
      <w:r w:rsidR="007C29B1">
        <w:rPr>
          <w:rFonts w:eastAsiaTheme="minorEastAsia"/>
        </w:rPr>
        <w:lastRenderedPageBreak/>
        <w:t>evolution probabilistically and allow</w:t>
      </w:r>
      <w:r w:rsidR="00CA0EBF">
        <w:rPr>
          <w:rFonts w:eastAsiaTheme="minorEastAsia"/>
        </w:rPr>
        <w:t>s</w:t>
      </w:r>
      <w:r w:rsidR="007C29B1">
        <w:rPr>
          <w:rFonts w:eastAsiaTheme="minorEastAsia"/>
        </w:rPr>
        <w:t xml:space="preserve"> information from the discrete and continuous characters to </w:t>
      </w:r>
      <w:r w:rsidR="005F4A5C">
        <w:rPr>
          <w:rFonts w:eastAsiaTheme="minorEastAsia"/>
        </w:rPr>
        <w:t xml:space="preserve">jointly </w:t>
      </w:r>
      <w:r w:rsidR="007C29B1">
        <w:rPr>
          <w:rFonts w:eastAsiaTheme="minorEastAsia"/>
        </w:rPr>
        <w:t xml:space="preserve">contribute to the overall likelihood. </w:t>
      </w:r>
    </w:p>
    <w:p w14:paraId="438F41B6" w14:textId="3E75DF31" w:rsidR="00BB1BA3" w:rsidRPr="006C10A5" w:rsidRDefault="00BB1BA3" w:rsidP="00024FA6">
      <w:pPr>
        <w:pStyle w:val="JamesManuscriptBody"/>
        <w:jc w:val="center"/>
        <w:rPr>
          <w:rFonts w:eastAsiaTheme="minorEastAsia"/>
          <w:i/>
          <w:iCs/>
        </w:rPr>
      </w:pPr>
      <w:r w:rsidRPr="006C10A5">
        <w:rPr>
          <w:rFonts w:eastAsiaTheme="minorEastAsia"/>
          <w:i/>
          <w:iCs/>
        </w:rPr>
        <w:t xml:space="preserve">The </w:t>
      </w:r>
      <w:r w:rsidR="00213597" w:rsidRPr="006C10A5">
        <w:rPr>
          <w:rFonts w:eastAsiaTheme="minorEastAsia"/>
          <w:i/>
          <w:iCs/>
        </w:rPr>
        <w:t>significance</w:t>
      </w:r>
      <w:r w:rsidRPr="006C10A5">
        <w:rPr>
          <w:rFonts w:eastAsiaTheme="minorEastAsia"/>
          <w:i/>
          <w:iCs/>
        </w:rPr>
        <w:t xml:space="preserve"> of jointly modeling </w:t>
      </w:r>
      <w:r w:rsidR="00AA1A54" w:rsidRPr="006C10A5">
        <w:rPr>
          <w:rFonts w:eastAsiaTheme="minorEastAsia"/>
          <w:i/>
          <w:iCs/>
        </w:rPr>
        <w:t>characters</w:t>
      </w:r>
    </w:p>
    <w:p w14:paraId="74F8D777" w14:textId="6D730303" w:rsidR="008D3F3E" w:rsidRDefault="008D3F3E" w:rsidP="00F36D63">
      <w:pPr>
        <w:pStyle w:val="JamesManuscriptBody"/>
        <w:jc w:val="left"/>
      </w:pPr>
      <w:r w:rsidRPr="004309B8">
        <w:t xml:space="preserve">Most implementations of an OU process </w:t>
      </w:r>
      <w:r w:rsidR="00CB5132">
        <w:t xml:space="preserve">within PCMs </w:t>
      </w:r>
      <w:r w:rsidRPr="004309B8">
        <w:t>assume that the regimes are known or estimate them without considering discrete character evolution</w:t>
      </w:r>
      <w:r w:rsidR="0041248B">
        <w:t xml:space="preserve"> </w:t>
      </w:r>
      <w:r w:rsidR="0041248B">
        <w:fldChar w:fldCharType="begin"/>
      </w:r>
      <w:r w:rsidR="00BF1D5F">
        <w:instrText xml:space="preserve"> ADDIN ZOTERO_ITEM CSL_CITATION {"citationID":"EdEPGQWg","properties":{"formattedCitation":"(Uyeda and Harmon 2014)","plainCitation":"(Uyeda and Harmon 2014)","noteIndex":0},"citationItems":[{"id":7392,"uris":["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schema":"https://github.com/citation-style-language/schema/raw/master/csl-citation.json"} </w:instrText>
      </w:r>
      <w:r w:rsidR="0041248B">
        <w:fldChar w:fldCharType="separate"/>
      </w:r>
      <w:r w:rsidR="0041248B">
        <w:rPr>
          <w:noProof/>
        </w:rPr>
        <w:t>(Uyeda and Harmon 2014)</w:t>
      </w:r>
      <w:r w:rsidR="0041248B">
        <w:fldChar w:fldCharType="end"/>
      </w:r>
      <w:r w:rsidRPr="004309B8">
        <w:t xml:space="preserve">. These approaches leave little room for inference about the regimes themselves and how they change through time, nor the possibility that the evolution of the continuous character could influence change in the regimes or vice versa. The primary difference between </w:t>
      </w:r>
      <w:r w:rsidRPr="00CD4A83">
        <w:rPr>
          <w:rFonts w:ascii="Courier New" w:hAnsi="Courier New" w:cs="Courier New"/>
        </w:rPr>
        <w:t>hOUwie</w:t>
      </w:r>
      <w:r w:rsidRPr="004309B8">
        <w:t xml:space="preserve"> and other applications of the OU process is the </w:t>
      </w:r>
      <w:r>
        <w:t xml:space="preserve">explicit </w:t>
      </w:r>
      <w:r w:rsidRPr="004309B8">
        <w:t>joint modeling of the underlying regime structure and continuous trait. There are three main advantages to jointly modeling discrete and continuous traits. First, it represents a more realistic view of trait evolution. The evolution of any discrete or continuous trait is not independent of all other traits a lineage possesses. Second, the mutual information of multiple variables makes our inferences more robust</w:t>
      </w:r>
      <w:r w:rsidR="00E95DA2">
        <w:t xml:space="preserve"> </w:t>
      </w:r>
      <w:r w:rsidR="00E95DA2">
        <w:fldChar w:fldCharType="begin"/>
      </w:r>
      <w:r w:rsidR="00BF1D5F">
        <w:instrText xml:space="preserve"> ADDIN ZOTERO_ITEM CSL_CITATION {"citationID":"rY47u29V","properties":{"formattedCitation":"(Cover and Thomas 1991)","plainCitation":"(Cover and Thomas 1991)","noteIndex":0},"citationItems":[{"id":6793,"uris":["http://zotero.org/users/local/X8CzRyu0/items/IA5AT7JM"],"itemData":{"id":6793,"type":"book","call-number":"Q360 .C68 1991","collection-title":"Wiley series in telecommunications","event-place":"New York","ISBN":"978-0-471-06259-2","language":"en","number-of-pages":"542","publisher":"Wiley","publisher-place":"New York","source":"Library of Congress ISBN","title":"Elements of information theory","author":[{"family":"Cover","given":"T. M."},{"family":"Thomas","given":"Joy A."}],"issued":{"date-parts":[["1991"]]}}}],"schema":"https://github.com/citation-style-language/schema/raw/master/csl-citation.json"} </w:instrText>
      </w:r>
      <w:r w:rsidR="00E95DA2">
        <w:fldChar w:fldCharType="separate"/>
      </w:r>
      <w:r w:rsidR="00E95DA2">
        <w:rPr>
          <w:noProof/>
        </w:rPr>
        <w:t>(Cover and Thomas 1991)</w:t>
      </w:r>
      <w:r w:rsidR="00E95DA2">
        <w:fldChar w:fldCharType="end"/>
      </w:r>
      <w:r w:rsidRPr="004309B8">
        <w:t xml:space="preserve">. If we are certain of one variable (seed size), but </w:t>
      </w:r>
      <w:r>
        <w:t>un</w:t>
      </w:r>
      <w:r w:rsidRPr="004309B8">
        <w:t>certain about another variable (climate)</w:t>
      </w:r>
      <w:r>
        <w:t>,</w:t>
      </w:r>
      <w:r w:rsidRPr="004309B8">
        <w:t xml:space="preserve"> we can use the knowledge of the relationship between our variables to draw more accurate inferences about the uncertain variable. Finally, </w:t>
      </w:r>
      <w:r>
        <w:t>using</w:t>
      </w:r>
      <w:r w:rsidRPr="004309B8">
        <w:t xml:space="preserve"> hidden Markov models allows for the discovery of hidden variation. There is little reason to believe that any relationship between discrete and continuous variables will be homogenous throughout the history of </w:t>
      </w:r>
      <w:r w:rsidR="00F3598C">
        <w:t xml:space="preserve">a </w:t>
      </w:r>
      <w:r w:rsidR="002E4AC7">
        <w:t>lineage</w:t>
      </w:r>
      <w:r w:rsidRPr="004309B8">
        <w:t xml:space="preserve">. </w:t>
      </w:r>
      <w:r w:rsidR="00EE17C8">
        <w:t xml:space="preserve">With </w:t>
      </w:r>
      <w:r w:rsidRPr="00CD4A83">
        <w:rPr>
          <w:rFonts w:ascii="Courier New" w:hAnsi="Courier New" w:cs="Courier New"/>
        </w:rPr>
        <w:t>hOUwie</w:t>
      </w:r>
      <w:r w:rsidR="00B379D7">
        <w:t xml:space="preserve">, </w:t>
      </w:r>
      <w:r>
        <w:t xml:space="preserve">it is </w:t>
      </w:r>
      <w:r w:rsidR="00EE699D">
        <w:t xml:space="preserve">theoretically </w:t>
      </w:r>
      <w:r>
        <w:t>possible to discover regions of the phylogeny where different types of relationships emerge</w:t>
      </w:r>
      <w:r w:rsidRPr="004309B8">
        <w:t>.</w:t>
      </w:r>
    </w:p>
    <w:p w14:paraId="6770785E" w14:textId="275D0413" w:rsidR="0072657B" w:rsidRDefault="00AB2F8B" w:rsidP="00F36D63">
      <w:pPr>
        <w:pStyle w:val="JamesManuscriptBody"/>
        <w:jc w:val="left"/>
        <w:rPr>
          <w:rFonts w:eastAsiaTheme="minorEastAsia"/>
        </w:rPr>
      </w:pPr>
      <w:r>
        <w:rPr>
          <w:rFonts w:eastAsiaTheme="minorEastAsia"/>
        </w:rPr>
        <w:t xml:space="preserve">A joint model also makes the parameter estimates related to continuous trait evolution independent of pre-defined regime paintings. The use of pre-defined regime mappings can be often be useful for hypothesis testing </w:t>
      </w:r>
      <w:r>
        <w:rPr>
          <w:rFonts w:eastAsiaTheme="minorEastAsia"/>
        </w:rPr>
        <w:fldChar w:fldCharType="begin"/>
      </w:r>
      <w:r w:rsidR="00BF1D5F">
        <w:rPr>
          <w:rFonts w:eastAsiaTheme="minorEastAsia"/>
        </w:rPr>
        <w:instrText xml:space="preserve"> ADDIN ZOTERO_ITEM CSL_CITATION {"citationID":"Uf15g18o","properties":{"formattedCitation":"(Butler and King 2004; Beaulieu et al. 2012)","plainCitation":"(Butler and King 2004; Beaulieu et al. 2012)","noteIndex":0},"citationItems":[{"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schema":"https://github.com/citation-style-language/schema/raw/master/csl-citation.json"} </w:instrText>
      </w:r>
      <w:r>
        <w:rPr>
          <w:rFonts w:eastAsiaTheme="minorEastAsia"/>
        </w:rPr>
        <w:fldChar w:fldCharType="separate"/>
      </w:r>
      <w:r>
        <w:rPr>
          <w:rFonts w:eastAsiaTheme="minorEastAsia"/>
          <w:noProof/>
        </w:rPr>
        <w:t>(Butler and King 2004; Beaulieu et al. 2012)</w:t>
      </w:r>
      <w:r>
        <w:rPr>
          <w:rFonts w:eastAsiaTheme="minorEastAsia"/>
        </w:rPr>
        <w:fldChar w:fldCharType="end"/>
      </w:r>
      <w:r>
        <w:rPr>
          <w:rFonts w:eastAsiaTheme="minorEastAsia"/>
        </w:rPr>
        <w:t xml:space="preserve">. For example, </w:t>
      </w:r>
      <w:r>
        <w:rPr>
          <w:rFonts w:eastAsiaTheme="minorEastAsia"/>
        </w:rPr>
        <w:lastRenderedPageBreak/>
        <w:t xml:space="preserve">testing for evidence for character displacement by mapping either a sympatric or allopatric evolutionary history </w:t>
      </w:r>
      <w:r>
        <w:rPr>
          <w:rFonts w:eastAsiaTheme="minorEastAsia"/>
        </w:rPr>
        <w:fldChar w:fldCharType="begin"/>
      </w:r>
      <w:r w:rsidR="00BF1D5F">
        <w:rPr>
          <w:rFonts w:eastAsiaTheme="minorEastAsia"/>
        </w:rPr>
        <w:instrText xml:space="preserve"> ADDIN ZOTERO_ITEM CSL_CITATION {"citationID":"pro8cNkK","properties":{"formattedCitation":"(Butler and King 2004)","plainCitation":"(Butler and King 2004)","noteIndex":0},"citationItems":[{"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schema":"https://github.com/citation-style-language/schema/raw/master/csl-citation.json"} </w:instrText>
      </w:r>
      <w:r>
        <w:rPr>
          <w:rFonts w:eastAsiaTheme="minorEastAsia"/>
        </w:rPr>
        <w:fldChar w:fldCharType="separate"/>
      </w:r>
      <w:r>
        <w:rPr>
          <w:rFonts w:eastAsiaTheme="minorEastAsia"/>
          <w:noProof/>
        </w:rPr>
        <w:t>(Butler and King 2004)</w:t>
      </w:r>
      <w:r>
        <w:rPr>
          <w:rFonts w:eastAsiaTheme="minorEastAsia"/>
        </w:rPr>
        <w:fldChar w:fldCharType="end"/>
      </w:r>
      <w:r>
        <w:rPr>
          <w:rFonts w:eastAsiaTheme="minorEastAsia"/>
        </w:rPr>
        <w:t xml:space="preserve">. However, when using this approach, the mapping is taken as an absolute certainty. There is no room for inference of other potential patterns nor is there the acknowledgement that the </w:t>
      </w:r>
      <w:proofErr w:type="spellStart"/>
      <w:r w:rsidRPr="008B1196">
        <w:rPr>
          <w:rFonts w:eastAsiaTheme="minorEastAsia"/>
          <w:i/>
          <w:iCs/>
        </w:rPr>
        <w:t>apriori</w:t>
      </w:r>
      <w:proofErr w:type="spellEnd"/>
      <w:r>
        <w:rPr>
          <w:rFonts w:eastAsiaTheme="minorEastAsia"/>
        </w:rPr>
        <w:t xml:space="preserve"> mapping is </w:t>
      </w:r>
      <w:r w:rsidR="00A61299">
        <w:rPr>
          <w:rFonts w:eastAsiaTheme="minorEastAsia"/>
        </w:rPr>
        <w:t>a probabilistic sample</w:t>
      </w:r>
      <w:r>
        <w:rPr>
          <w:rFonts w:eastAsiaTheme="minorEastAsia"/>
        </w:rPr>
        <w:t xml:space="preserve"> of many possibilities. Instead of contrasting mappings, </w:t>
      </w:r>
      <w:proofErr w:type="spellStart"/>
      <w:r>
        <w:rPr>
          <w:rFonts w:eastAsiaTheme="minorEastAsia"/>
        </w:rPr>
        <w:t>hOUwie’s</w:t>
      </w:r>
      <w:proofErr w:type="spellEnd"/>
      <w:r>
        <w:rPr>
          <w:rFonts w:eastAsiaTheme="minorEastAsia"/>
        </w:rPr>
        <w:t xml:space="preserve"> methodology </w:t>
      </w:r>
      <w:r w:rsidR="00203B6A">
        <w:rPr>
          <w:rFonts w:eastAsiaTheme="minorEastAsia"/>
        </w:rPr>
        <w:t xml:space="preserve">integrates over the uncertainty of alternative regimes and </w:t>
      </w:r>
      <w:r>
        <w:rPr>
          <w:rFonts w:eastAsiaTheme="minorEastAsia"/>
        </w:rPr>
        <w:t xml:space="preserve">relies on the interpretation of parameter estimates </w:t>
      </w:r>
      <w:r w:rsidR="00264EA2">
        <w:rPr>
          <w:rFonts w:eastAsiaTheme="minorEastAsia"/>
        </w:rPr>
        <w:t xml:space="preserve">from contrasting model structures </w:t>
      </w:r>
      <w:r>
        <w:rPr>
          <w:rFonts w:eastAsiaTheme="minorEastAsia"/>
        </w:rPr>
        <w:t>to find evidence for hypotheses.</w:t>
      </w:r>
      <w:r w:rsidR="00063496">
        <w:rPr>
          <w:rFonts w:eastAsiaTheme="minorEastAsia"/>
        </w:rPr>
        <w:t xml:space="preserve"> </w:t>
      </w:r>
      <w:r w:rsidR="00C9185E">
        <w:rPr>
          <w:rFonts w:eastAsiaTheme="minorEastAsia"/>
        </w:rPr>
        <w:t>To that end, m</w:t>
      </w:r>
      <w:r w:rsidR="00626F52">
        <w:rPr>
          <w:rFonts w:eastAsiaTheme="minorEastAsia"/>
        </w:rPr>
        <w:t xml:space="preserve">odeling </w:t>
      </w:r>
      <w:r w:rsidR="00800C9F">
        <w:rPr>
          <w:rFonts w:eastAsiaTheme="minorEastAsia"/>
        </w:rPr>
        <w:t xml:space="preserve">the </w:t>
      </w:r>
      <w:r w:rsidR="00626F52">
        <w:rPr>
          <w:rFonts w:eastAsiaTheme="minorEastAsia"/>
        </w:rPr>
        <w:t>joint probabilities put</w:t>
      </w:r>
      <w:r w:rsidR="00800C9F">
        <w:rPr>
          <w:rFonts w:eastAsiaTheme="minorEastAsia"/>
        </w:rPr>
        <w:t>s</w:t>
      </w:r>
      <w:r w:rsidR="00626F52">
        <w:rPr>
          <w:rFonts w:eastAsiaTheme="minorEastAsia"/>
        </w:rPr>
        <w:t xml:space="preserve"> our models in</w:t>
      </w:r>
      <w:r w:rsidR="0075514B">
        <w:rPr>
          <w:rFonts w:eastAsiaTheme="minorEastAsia"/>
        </w:rPr>
        <w:t xml:space="preserve">to </w:t>
      </w:r>
      <w:r w:rsidR="00A23E92">
        <w:rPr>
          <w:rFonts w:eastAsiaTheme="minorEastAsia"/>
        </w:rPr>
        <w:t xml:space="preserve">a </w:t>
      </w:r>
      <w:r w:rsidR="00626F52">
        <w:rPr>
          <w:rFonts w:eastAsiaTheme="minorEastAsia"/>
        </w:rPr>
        <w:t>likelihood</w:t>
      </w:r>
      <w:r w:rsidR="0075514B">
        <w:rPr>
          <w:rFonts w:eastAsiaTheme="minorEastAsia"/>
        </w:rPr>
        <w:t xml:space="preserve"> framework</w:t>
      </w:r>
      <w:r w:rsidR="00626F52">
        <w:rPr>
          <w:rFonts w:eastAsiaTheme="minorEastAsia"/>
        </w:rPr>
        <w:t xml:space="preserve">. </w:t>
      </w:r>
      <w:r w:rsidR="00C000E5">
        <w:rPr>
          <w:rFonts w:eastAsiaTheme="minorEastAsia"/>
        </w:rPr>
        <w:t>This allows for</w:t>
      </w:r>
      <w:r w:rsidR="00626F52">
        <w:rPr>
          <w:rFonts w:eastAsiaTheme="minorEastAsia"/>
        </w:rPr>
        <w:t xml:space="preserve"> model comparison</w:t>
      </w:r>
      <w:r w:rsidR="00C000E5">
        <w:rPr>
          <w:rFonts w:eastAsiaTheme="minorEastAsia"/>
        </w:rPr>
        <w:t xml:space="preserve">, </w:t>
      </w:r>
      <w:r w:rsidR="00626F52">
        <w:rPr>
          <w:rFonts w:eastAsiaTheme="minorEastAsia"/>
        </w:rPr>
        <w:t>model averaging</w:t>
      </w:r>
      <w:r w:rsidR="00C000E5">
        <w:rPr>
          <w:rFonts w:eastAsiaTheme="minorEastAsia"/>
        </w:rPr>
        <w:t>, and other tools to be utilized when comparing macroevolutionary hypotheses</w:t>
      </w:r>
      <w:r w:rsidR="00184E35">
        <w:rPr>
          <w:rFonts w:eastAsiaTheme="minorEastAsia"/>
        </w:rPr>
        <w:t xml:space="preserve"> </w:t>
      </w:r>
      <w:r w:rsidR="00184E35">
        <w:rPr>
          <w:rFonts w:eastAsiaTheme="minorEastAsia"/>
        </w:rPr>
        <w:fldChar w:fldCharType="begin"/>
      </w:r>
      <w:r w:rsidR="00BF1D5F">
        <w:rPr>
          <w:rFonts w:eastAsiaTheme="minorEastAsia"/>
        </w:rPr>
        <w:instrText xml:space="preserve"> ADDIN ZOTERO_ITEM CSL_CITATION {"citationID":"TZTkTS30","properties":{"formattedCitation":"(Burnham and Anderson 2002)","plainCitation":"(Burnham and Anderson 2002)","noteIndex":0},"citationItems":[{"id":6754,"uris":["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184E35">
        <w:rPr>
          <w:rFonts w:eastAsiaTheme="minorEastAsia"/>
        </w:rPr>
        <w:fldChar w:fldCharType="separate"/>
      </w:r>
      <w:r w:rsidR="00184E35">
        <w:rPr>
          <w:rFonts w:eastAsiaTheme="minorEastAsia"/>
          <w:noProof/>
        </w:rPr>
        <w:t>(Burnham and Anderson 2002)</w:t>
      </w:r>
      <w:r w:rsidR="00184E35">
        <w:rPr>
          <w:rFonts w:eastAsiaTheme="minorEastAsia"/>
        </w:rPr>
        <w:fldChar w:fldCharType="end"/>
      </w:r>
      <w:r w:rsidR="00626F52">
        <w:rPr>
          <w:rFonts w:eastAsiaTheme="minorEastAsia"/>
        </w:rPr>
        <w:t xml:space="preserve">. </w:t>
      </w:r>
      <w:r w:rsidR="00C000E5">
        <w:rPr>
          <w:rFonts w:eastAsiaTheme="minorEastAsia"/>
        </w:rPr>
        <w:t xml:space="preserve">This framework may be preferable </w:t>
      </w:r>
      <w:r w:rsidR="00017B6D">
        <w:rPr>
          <w:rFonts w:eastAsiaTheme="minorEastAsia"/>
        </w:rPr>
        <w:t>to</w:t>
      </w:r>
      <w:r w:rsidR="00626F52">
        <w:rPr>
          <w:rFonts w:eastAsiaTheme="minorEastAsia"/>
        </w:rPr>
        <w:t xml:space="preserve"> testing whether </w:t>
      </w:r>
      <w:r w:rsidR="008D2596">
        <w:rPr>
          <w:rFonts w:eastAsiaTheme="minorEastAsia"/>
        </w:rPr>
        <w:t>a particular</w:t>
      </w:r>
      <w:r w:rsidR="00626F52">
        <w:rPr>
          <w:rFonts w:eastAsiaTheme="minorEastAsia"/>
        </w:rPr>
        <w:t xml:space="preserve"> hypothesis is better than a trivial null model</w:t>
      </w:r>
      <w:r w:rsidR="00184E35">
        <w:rPr>
          <w:rFonts w:eastAsiaTheme="minorEastAsia"/>
        </w:rPr>
        <w:t xml:space="preserve"> </w:t>
      </w:r>
      <w:r w:rsidR="00184E35">
        <w:rPr>
          <w:rFonts w:eastAsiaTheme="minorEastAsia"/>
        </w:rPr>
        <w:fldChar w:fldCharType="begin"/>
      </w:r>
      <w:r w:rsidR="00BF1D5F">
        <w:rPr>
          <w:rFonts w:eastAsiaTheme="minorEastAsia"/>
        </w:rPr>
        <w:instrText xml:space="preserve"> ADDIN ZOTERO_ITEM CSL_CITATION {"citationID":"WIQQ4ioT","properties":{"formattedCitation":"(Beaulieu and O\\uc0\\u8217{}Meara 2016; Caetano et al. 2018)","plainCitation":"(Beaulieu and O’Meara 2016; Caetano et al. 2018)","noteIndex":0},"citationItems":[{"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6050,"uris":["http://zotero.org/users/local/X8CzRyu0/items/5TXIEJSY"],"itemData":{"id":6050,"type":"article-journal","container-title":"Evolution","DOI":"10.1111/evo.13602","ISSN":"00143820","issue":"11","journalAbbreviation":"Evolution","language":"en","page":"2308-2324","source":"Crossref","title":"Hidden state models improve state-dependent diversification approaches, including biogeographical models: HMM and the adequacy of SSE models","title-short":"Hidden state models improve state-dependent diversification approaches, including biogeographical models","volume":"72","author":[{"family":"Caetano","given":"Daniel S."},{"family":"O'Meara","given":"Brian C."},{"family":"Beaulieu","given":"Jeremy M."}],"issued":{"date-parts":[["2018",11]]}},"label":"page"}],"schema":"https://github.com/citation-style-language/schema/raw/master/csl-citation.json"} </w:instrText>
      </w:r>
      <w:r w:rsidR="00184E35">
        <w:rPr>
          <w:rFonts w:eastAsiaTheme="minorEastAsia"/>
        </w:rPr>
        <w:fldChar w:fldCharType="separate"/>
      </w:r>
      <w:r w:rsidR="00184E35" w:rsidRPr="00184E35">
        <w:t>(Beaulieu and O’Meara 2016; Caetano et al. 2018)</w:t>
      </w:r>
      <w:r w:rsidR="00184E35">
        <w:rPr>
          <w:rFonts w:eastAsiaTheme="minorEastAsia"/>
        </w:rPr>
        <w:fldChar w:fldCharType="end"/>
      </w:r>
      <w:r w:rsidR="00C000E5">
        <w:rPr>
          <w:rFonts w:eastAsiaTheme="minorEastAsia"/>
        </w:rPr>
        <w:t xml:space="preserve">. </w:t>
      </w:r>
      <w:r w:rsidR="00F55679">
        <w:rPr>
          <w:rFonts w:eastAsiaTheme="minorEastAsia"/>
        </w:rPr>
        <w:t xml:space="preserve">Detecting a significant correlation between two traits is an important first step in establishing an evolutionary relationship, </w:t>
      </w:r>
      <w:r w:rsidR="000520CE">
        <w:rPr>
          <w:rFonts w:eastAsiaTheme="minorEastAsia"/>
        </w:rPr>
        <w:t>however</w:t>
      </w:r>
      <w:r w:rsidR="00F55679">
        <w:rPr>
          <w:rFonts w:eastAsiaTheme="minorEastAsia"/>
        </w:rPr>
        <w:t xml:space="preserve"> a richer understanding may be achieved through </w:t>
      </w:r>
      <w:r w:rsidR="00704DF0">
        <w:rPr>
          <w:rFonts w:eastAsiaTheme="minorEastAsia"/>
        </w:rPr>
        <w:t>examining the models</w:t>
      </w:r>
      <w:r w:rsidR="000E57FA">
        <w:rPr>
          <w:rFonts w:eastAsiaTheme="minorEastAsia"/>
        </w:rPr>
        <w:t>’</w:t>
      </w:r>
      <w:r w:rsidR="00704DF0">
        <w:rPr>
          <w:rFonts w:eastAsiaTheme="minorEastAsia"/>
        </w:rPr>
        <w:t xml:space="preserve"> parameterization in</w:t>
      </w:r>
      <w:r w:rsidR="00F55679">
        <w:rPr>
          <w:rFonts w:eastAsiaTheme="minorEastAsia"/>
        </w:rPr>
        <w:t xml:space="preserve"> </w:t>
      </w:r>
      <w:r w:rsidR="00704DF0">
        <w:rPr>
          <w:rFonts w:eastAsiaTheme="minorEastAsia"/>
        </w:rPr>
        <w:t>relation to specific hypotheses</w:t>
      </w:r>
      <w:r w:rsidR="00F55679">
        <w:rPr>
          <w:rFonts w:eastAsiaTheme="minorEastAsia"/>
        </w:rPr>
        <w:t xml:space="preserve">. </w:t>
      </w:r>
      <w:r w:rsidR="00C000E5">
        <w:rPr>
          <w:rFonts w:eastAsiaTheme="minorEastAsia"/>
        </w:rPr>
        <w:t>Model averaged parameters and tip rates are a way to both test preexisting hypotheses and begin developing new hypotheses based on interpretation</w:t>
      </w:r>
      <w:r w:rsidR="006B7081">
        <w:rPr>
          <w:rFonts w:eastAsiaTheme="minorEastAsia"/>
        </w:rPr>
        <w:t xml:space="preserve"> (</w:t>
      </w:r>
      <w:proofErr w:type="spellStart"/>
      <w:r w:rsidR="006B7081">
        <w:rPr>
          <w:rFonts w:eastAsiaTheme="minorEastAsia"/>
        </w:rPr>
        <w:t>misse</w:t>
      </w:r>
      <w:proofErr w:type="spellEnd"/>
      <w:r w:rsidR="006B7081">
        <w:rPr>
          <w:rFonts w:eastAsiaTheme="minorEastAsia"/>
        </w:rPr>
        <w:t>)</w:t>
      </w:r>
      <w:r w:rsidR="00626F52">
        <w:rPr>
          <w:rFonts w:eastAsiaTheme="minorEastAsia"/>
        </w:rPr>
        <w:t xml:space="preserve">. </w:t>
      </w:r>
      <w:r w:rsidR="00C000E5">
        <w:rPr>
          <w:rFonts w:eastAsiaTheme="minorEastAsia"/>
        </w:rPr>
        <w:t xml:space="preserve">Additionally, because the relative explanatory power of each model is related to parameter estimates, </w:t>
      </w:r>
      <w:r w:rsidR="00000F41">
        <w:rPr>
          <w:rFonts w:eastAsiaTheme="minorEastAsia"/>
        </w:rPr>
        <w:t xml:space="preserve">by using model averaging </w:t>
      </w:r>
      <w:r w:rsidR="00626F52">
        <w:rPr>
          <w:rFonts w:eastAsiaTheme="minorEastAsia"/>
        </w:rPr>
        <w:t>we account for model structure uncertainty in addition to parameter estimation uncertainty</w:t>
      </w:r>
      <w:r w:rsidR="000D79EF">
        <w:rPr>
          <w:rFonts w:eastAsiaTheme="minorEastAsia"/>
        </w:rPr>
        <w:t xml:space="preserve"> </w:t>
      </w:r>
      <w:r w:rsidR="000D79EF">
        <w:rPr>
          <w:rFonts w:eastAsiaTheme="minorEastAsia"/>
        </w:rPr>
        <w:fldChar w:fldCharType="begin"/>
      </w:r>
      <w:r w:rsidR="00BF1D5F">
        <w:rPr>
          <w:rFonts w:eastAsiaTheme="minorEastAsia"/>
        </w:rPr>
        <w:instrText xml:space="preserve"> ADDIN ZOTERO_ITEM CSL_CITATION {"citationID":"08pf3DFr","properties":{"formattedCitation":"(Burnham and Anderson 2002)","plainCitation":"(Burnham and Anderson 2002)","noteIndex":0},"citationItems":[{"id":6754,"uris":["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0D79EF">
        <w:rPr>
          <w:rFonts w:eastAsiaTheme="minorEastAsia"/>
        </w:rPr>
        <w:fldChar w:fldCharType="separate"/>
      </w:r>
      <w:r w:rsidR="000D79EF">
        <w:rPr>
          <w:rFonts w:eastAsiaTheme="minorEastAsia"/>
          <w:noProof/>
        </w:rPr>
        <w:t>(Burnham and Anderson 2002)</w:t>
      </w:r>
      <w:r w:rsidR="000D79EF">
        <w:rPr>
          <w:rFonts w:eastAsiaTheme="minorEastAsia"/>
        </w:rPr>
        <w:fldChar w:fldCharType="end"/>
      </w:r>
      <w:r w:rsidR="00626F52">
        <w:rPr>
          <w:rFonts w:eastAsiaTheme="minorEastAsia"/>
        </w:rPr>
        <w:t>.</w:t>
      </w:r>
      <w:r w:rsidR="00C91807">
        <w:rPr>
          <w:rFonts w:eastAsiaTheme="minorEastAsia"/>
        </w:rPr>
        <w:t xml:space="preserve"> </w:t>
      </w:r>
    </w:p>
    <w:p w14:paraId="05BA3DA1" w14:textId="2FD61333" w:rsidR="00842DC4" w:rsidRDefault="00842DC4" w:rsidP="00F36D63">
      <w:pPr>
        <w:pStyle w:val="JamesManuscriptBody"/>
        <w:jc w:val="left"/>
        <w:rPr>
          <w:i/>
          <w:iCs/>
          <w:shd w:val="clear" w:color="auto" w:fill="F8F8F8"/>
          <w:lang w:val="en-CA"/>
        </w:rPr>
      </w:pPr>
      <w:r w:rsidRPr="00862E89">
        <w:rPr>
          <w:i/>
          <w:iCs/>
          <w:shd w:val="clear" w:color="auto" w:fill="F8F8F8"/>
          <w:lang w:val="en-CA"/>
        </w:rPr>
        <w:t>It might be tempting to critique our map sampling maps as inefficient in comparison to popular MCMC techniques</w:t>
      </w:r>
    </w:p>
    <w:p w14:paraId="400BC07A" w14:textId="2B3FB1F1" w:rsidR="00B54EC2" w:rsidRPr="00B54EC2" w:rsidRDefault="00B54EC2" w:rsidP="00F36D63">
      <w:pPr>
        <w:pStyle w:val="JamesManuscriptBody"/>
        <w:jc w:val="left"/>
        <w:rPr>
          <w:i/>
          <w:iCs/>
          <w:lang w:val="en-CA"/>
        </w:rPr>
      </w:pPr>
      <w:r w:rsidRPr="00B54EC2">
        <w:rPr>
          <w:i/>
          <w:iCs/>
          <w:lang w:val="en-CA"/>
        </w:rPr>
        <w:t xml:space="preserve">"One thing that surprised us was the inefficiency of sampling potential maps from the univariate </w:t>
      </w:r>
      <w:proofErr w:type="spellStart"/>
      <w:r w:rsidRPr="00B54EC2">
        <w:rPr>
          <w:i/>
          <w:iCs/>
          <w:lang w:val="en-CA"/>
        </w:rPr>
        <w:t>simmap</w:t>
      </w:r>
      <w:proofErr w:type="spellEnd"/>
      <w:r w:rsidRPr="00B54EC2">
        <w:rPr>
          <w:i/>
          <w:iCs/>
          <w:lang w:val="en-CA"/>
        </w:rPr>
        <w:t xml:space="preserve"> model. For our simulation conditions, many potential </w:t>
      </w:r>
      <w:proofErr w:type="spellStart"/>
      <w:r w:rsidRPr="00B54EC2">
        <w:rPr>
          <w:i/>
          <w:iCs/>
          <w:lang w:val="en-CA"/>
        </w:rPr>
        <w:t>simmaps</w:t>
      </w:r>
      <w:proofErr w:type="spellEnd"/>
      <w:r w:rsidRPr="00B54EC2">
        <w:rPr>
          <w:i/>
          <w:iCs/>
          <w:lang w:val="en-CA"/>
        </w:rPr>
        <w:t xml:space="preserve">, even though </w:t>
      </w:r>
      <w:proofErr w:type="gramStart"/>
      <w:r w:rsidRPr="00B54EC2">
        <w:rPr>
          <w:i/>
          <w:iCs/>
          <w:lang w:val="en-CA"/>
        </w:rPr>
        <w:t>fairly good</w:t>
      </w:r>
      <w:proofErr w:type="gramEnd"/>
      <w:r w:rsidRPr="00B54EC2">
        <w:rPr>
          <w:i/>
          <w:iCs/>
          <w:lang w:val="en-CA"/>
        </w:rPr>
        <w:t xml:space="preserve"> </w:t>
      </w:r>
      <w:r w:rsidRPr="00B54EC2">
        <w:rPr>
          <w:i/>
          <w:iCs/>
          <w:lang w:val="en-CA"/>
        </w:rPr>
        <w:lastRenderedPageBreak/>
        <w:t xml:space="preserve">for discrete characters (thus their sampling under this process), are absolutely terrible for the continuous regimes and so the joint model with these maps contributes little to the overall likelihood. For a typical run, 90% of the total likelihood for the best set of parameters came from just &lt;small percent&gt; of the attempted </w:t>
      </w:r>
      <w:proofErr w:type="spellStart"/>
      <w:r w:rsidRPr="00B54EC2">
        <w:rPr>
          <w:i/>
          <w:iCs/>
          <w:lang w:val="en-CA"/>
        </w:rPr>
        <w:t>simmaps</w:t>
      </w:r>
      <w:proofErr w:type="spellEnd"/>
      <w:r w:rsidRPr="00B54EC2">
        <w:rPr>
          <w:i/>
          <w:iCs/>
          <w:lang w:val="en-CA"/>
        </w:rPr>
        <w:t xml:space="preserve">. In some ways this is good: </w:t>
      </w:r>
      <w:proofErr w:type="gramStart"/>
      <w:r w:rsidRPr="00B54EC2">
        <w:rPr>
          <w:i/>
          <w:iCs/>
          <w:lang w:val="en-CA"/>
        </w:rPr>
        <w:t>it is clear that the</w:t>
      </w:r>
      <w:proofErr w:type="gramEnd"/>
      <w:r w:rsidRPr="00B54EC2">
        <w:rPr>
          <w:i/>
          <w:iCs/>
          <w:lang w:val="en-CA"/>
        </w:rPr>
        <w:t xml:space="preserve"> continuous characters have information about the placement of regimes (see classic OU examples (bayou, </w:t>
      </w:r>
      <w:proofErr w:type="spellStart"/>
      <w:r w:rsidRPr="00B54EC2">
        <w:rPr>
          <w:i/>
          <w:iCs/>
          <w:lang w:val="en-CA"/>
        </w:rPr>
        <w:t>ouwie</w:t>
      </w:r>
      <w:proofErr w:type="spellEnd"/>
      <w:r w:rsidRPr="00B54EC2">
        <w:rPr>
          <w:i/>
          <w:iCs/>
          <w:lang w:val="en-CA"/>
        </w:rPr>
        <w:t xml:space="preserve">, ouch, etc.) where the continuous data are all that provides info on regimes). But it also makes sampling good regimes to get an accurate estimate of the likelihood hard -- we developed our "cherry" algorithm to help with this, as sampling discrete only </w:t>
      </w:r>
      <w:proofErr w:type="spellStart"/>
      <w:r w:rsidRPr="00B54EC2">
        <w:rPr>
          <w:i/>
          <w:iCs/>
          <w:lang w:val="en-CA"/>
        </w:rPr>
        <w:t>simmaps</w:t>
      </w:r>
      <w:proofErr w:type="spellEnd"/>
      <w:r w:rsidRPr="00B54EC2">
        <w:rPr>
          <w:i/>
          <w:iCs/>
          <w:lang w:val="en-CA"/>
        </w:rPr>
        <w:t xml:space="preserve"> was not efficient enough. Approaches that pick </w:t>
      </w:r>
      <w:proofErr w:type="spellStart"/>
      <w:r w:rsidRPr="00B54EC2">
        <w:rPr>
          <w:i/>
          <w:iCs/>
          <w:lang w:val="en-CA"/>
        </w:rPr>
        <w:t>simmaps</w:t>
      </w:r>
      <w:proofErr w:type="spellEnd"/>
      <w:r w:rsidRPr="00B54EC2">
        <w:rPr>
          <w:i/>
          <w:iCs/>
          <w:lang w:val="en-CA"/>
        </w:rPr>
        <w:t xml:space="preserve"> at complete random might work even worse."</w:t>
      </w:r>
    </w:p>
    <w:p w14:paraId="42AB5016" w14:textId="77777777" w:rsidR="00B54EC2" w:rsidRPr="00862E89" w:rsidRDefault="00B54EC2" w:rsidP="00EF5110">
      <w:pPr>
        <w:pStyle w:val="JamesManuscriptBody"/>
        <w:rPr>
          <w:i/>
          <w:iCs/>
          <w:lang w:val="en-CA"/>
        </w:rPr>
      </w:pPr>
    </w:p>
    <w:p w14:paraId="276A58E9" w14:textId="1569498B" w:rsidR="007F0677" w:rsidRPr="006C10A5" w:rsidRDefault="00764360" w:rsidP="00024FA6">
      <w:pPr>
        <w:pStyle w:val="JamesManuscriptBody"/>
        <w:jc w:val="center"/>
        <w:rPr>
          <w:rFonts w:eastAsiaTheme="minorEastAsia"/>
          <w:i/>
          <w:iCs/>
        </w:rPr>
      </w:pPr>
      <w:r w:rsidRPr="006C10A5">
        <w:rPr>
          <w:rFonts w:eastAsiaTheme="minorEastAsia"/>
          <w:i/>
          <w:iCs/>
        </w:rPr>
        <w:t>Seed dispersal and climatic niche evolution in Ericaceae</w:t>
      </w:r>
    </w:p>
    <w:p w14:paraId="4A501763" w14:textId="38930B89" w:rsidR="00006E5B" w:rsidRDefault="00006E5B" w:rsidP="00F36D63">
      <w:pPr>
        <w:pStyle w:val="JamesManuscriptBody"/>
        <w:jc w:val="left"/>
        <w:rPr>
          <w:rFonts w:eastAsiaTheme="minorEastAsia"/>
        </w:rPr>
      </w:pPr>
      <w:r>
        <w:rPr>
          <w:rFonts w:eastAsiaTheme="minorEastAsia"/>
        </w:rPr>
        <w:t xml:space="preserve">For sedentary organisms, such as plants, dispersal is mainly limited to a brief stage of their life cycle and mediated mainly through the movement of seeds </w:t>
      </w:r>
      <w:r w:rsidR="001953C6">
        <w:rPr>
          <w:rFonts w:eastAsiaTheme="minorEastAsia"/>
        </w:rPr>
        <w:fldChar w:fldCharType="begin"/>
      </w:r>
      <w:r w:rsidR="00BF1D5F">
        <w:rPr>
          <w:rFonts w:eastAsiaTheme="minorEastAsia"/>
        </w:rPr>
        <w:instrText xml:space="preserve"> ADDIN ZOTERO_ITEM CSL_CITATION {"citationID":"FRvQFsnP","properties":{"formattedCitation":"(Levin et al. 2003)","plainCitation":"(Levin et al. 2003)","noteIndex":0},"citationItems":[{"id":7601,"uris":["http://zotero.org/users/local/X8CzRyu0/items/8NZB34YY"],"itemData":{"id":7601,"type":"article-journal","abstract":"Models of seed dispersal—a key process in plant spatial dynamics—have played a fundamental role in representing dispersal patterns, investigating dispersal processes, elucidating the consequences of dispersal for populations and communities, and explaining dispersal evolution. Mechanistic models of seed dispersal have explained seed dispersion patterns expected under different conditions, and illuminated the circumstances that lead to long-distance dispersal in particular. Phenomenological models have allowed us to describe dispersal pattern and can be incorporated into models of the implications of dispersal. Perhaps most notably, population and community models have shown that not only mean dispersal distances but also the entire distribution of dispersal distances are critical to range expansion rates, recruitment patterns, genetic structure, metapopulation dynamics, and ultimately community diversity at different scales. Here, we review these developments, and provide suggestions for further research.","container-title":"Annual Review of Ecology, Evolution, and Systematics","DOI":"10.1146/annurev.ecolsys.34.011802.132428","issue":"1","note":"_eprint: https://doi.org/10.1146/annurev.ecolsys.34.011802.132428","page":"575-604","source":"Annual Reviews","title":"The Ecology and Evolution of Seed Dispersal: A Theoretical Perspective","title-short":"The Ecology and Evolution of Seed Dispersal","volume":"34","author":[{"family":"Levin","given":"Simon A."},{"family":"Muller-Landau","given":"*Helene C."},{"family":"Nathan","given":"*Ran"},{"family":"Chave","given":"*Jérôme"}],"issued":{"date-parts":[["2003"]]}}}],"schema":"https://github.com/citation-style-language/schema/raw/master/csl-citation.json"} </w:instrText>
      </w:r>
      <w:r w:rsidR="001953C6">
        <w:rPr>
          <w:rFonts w:eastAsiaTheme="minorEastAsia"/>
        </w:rPr>
        <w:fldChar w:fldCharType="separate"/>
      </w:r>
      <w:r w:rsidR="001953C6">
        <w:rPr>
          <w:rFonts w:eastAsiaTheme="minorEastAsia"/>
          <w:noProof/>
        </w:rPr>
        <w:t>(Levin et al. 2003)</w:t>
      </w:r>
      <w:r w:rsidR="001953C6">
        <w:rPr>
          <w:rFonts w:eastAsiaTheme="minorEastAsia"/>
        </w:rPr>
        <w:fldChar w:fldCharType="end"/>
      </w:r>
      <w:r>
        <w:rPr>
          <w:rFonts w:eastAsiaTheme="minorEastAsia"/>
        </w:rPr>
        <w:t>.</w:t>
      </w:r>
      <w:r w:rsidR="00C13D27">
        <w:rPr>
          <w:rFonts w:eastAsiaTheme="minorEastAsia"/>
        </w:rPr>
        <w:t xml:space="preserve"> </w:t>
      </w:r>
      <w:r w:rsidR="000D2D09">
        <w:rPr>
          <w:rFonts w:eastAsiaTheme="minorEastAsia"/>
        </w:rPr>
        <w:t>Generally, the expectation is that seeds dispersed by frugivores are going to be dispersed to environments more like their parents’ environment, whereas abiotically dispersed seeds are likely to be more erratic in their dispersal patterns</w:t>
      </w:r>
      <w:r w:rsidR="00C34AA5">
        <w:rPr>
          <w:rFonts w:eastAsiaTheme="minorEastAsia"/>
        </w:rPr>
        <w:t xml:space="preserve"> </w:t>
      </w:r>
      <w:r w:rsidR="00C34AA5">
        <w:rPr>
          <w:rFonts w:eastAsiaTheme="minorEastAsia"/>
        </w:rPr>
        <w:fldChar w:fldCharType="begin"/>
      </w:r>
      <w:r w:rsidR="00BF1D5F">
        <w:rPr>
          <w:rFonts w:eastAsiaTheme="minorEastAsia"/>
        </w:rPr>
        <w:instrText xml:space="preserve"> ADDIN ZOTERO_ITEM CSL_CITATION {"citationID":"WQDwq7p2","properties":{"formattedCitation":"(Schupp 1993; Westoby et al. 1996)","plainCitation":"(Schupp 1993; Westoby et al. 1996)","noteIndex":0},"citationItems":[{"id":8288,"uris":["http://zotero.org/users/local/X8CzRyu0/items/AIW4Y2LI"],"itemData":{"id":8288,"type":"article-journal","abstract":"Disperser effectiveness is the contribution a disperser makes to the future reproduction of a plant. Although it is a key notion in studies of seed dispersal by animals, we know little about what determines the effectiveness of a disperser. The role of the present paper is to review the available information and construct a hierarchical framework for viewing the components of disperser effectiveness.","container-title":"Vegetatio","DOI":"10.1007/BF00052209","ISSN":"1573-5052","issue":"1","journalAbbreviation":"Vegetatio","language":"en","page":"15-29","source":"Springer Link","title":"Quantity, quality and the effectiveness of seed dispersal by animals","volume":"107","author":[{"family":"Schupp","given":"Eugene W."}],"issued":{"date-parts":[["1993",6,1]]}},"label":"page"},{"id":8287,"uris":["http://zotero.org/users/local/X8CzRyu0/items/D7JPBTY5"],"itemData":{"id":8287,"type":"article-journal","abstract":"Seed mass is correlated with a number of other plant traits, including dispersal mode, growth form and specific leaf area. Specific leaf area is the main determinant of potential relative growth rate and an indicator of the site quality to which a species is adapted. The relationships with dispersal mode and growth form have consistent form in five datasets from three continents, and each account for about 20-30 % of variation in log seed mass. Thus, there is also very substantial variation within growth form and dispersal categories. Much, but not all, of the 20-30% is associated with shifted family composition between growth forms or dispersal modes. Experiments have shown that seedlings of larger-seeded species are better able to survive hazards including deep shade, drought, physical damage and the presence of competing vegetation. If there is a common mechanism under these different hazards, it seemingly must be a ‘reserve effect’, whereby during deployment and early growth larger-seeded species hold a bigger percentage of seed reserves uncommitted to seedling structure and available to support respiration or repair damage. A reserve effect has not yet been demonstrated directly. It remains possible that different mechanisms operate under different hazards. Under a reserve effect, advantages of larger seed size should be temporary, and temporary advantage has indeed been observed with regard to seedling survival under dense shade. Although larger seed mass confers benefits on seedlings, larger seeds must necessarily be produced in smaller numbers per unit of resource allocated. Seed mass is presumed to have evolved as a compromise between these counterposed pressures. Yet there has proved to be surprisingly little difference in average seed mass between very different vegetation regions, at least in temperate climates. Rather, there is startlingly wide variation in seed mass among species growing interspersed with each other. Recent applications of game theory may be capable of accounting for this wide variation between coexisting species, but at present these models are driven by competition among seedling species (as opposed to between seedlings and adults). It remains unclear whether competition among seedlings is a decisive influence on species composition in most of the world’s vegetation types.","container-title":"Philosophical Transactions of the Royal Society of London. Series B: Biological Sciences","DOI":"10.1098/rstb.1996.0114","issue":"1345","note":"publisher: Royal Society","page":"1309-1318","source":"royalsocietypublishing.org (Atypon)","title":"Comparative ecology of seed size and dispersal","volume":"351","author":[{"family":"Westoby","given":"Mark"},{"family":"Leishman","given":"Michelle"},{"family":"Lord","given":"Janice"}],"issued":{"date-parts":[["1996",9,30]]}},"label":"page"}],"schema":"https://github.com/citation-style-language/schema/raw/master/csl-citation.json"} </w:instrText>
      </w:r>
      <w:r w:rsidR="00C34AA5">
        <w:rPr>
          <w:rFonts w:eastAsiaTheme="minorEastAsia"/>
        </w:rPr>
        <w:fldChar w:fldCharType="separate"/>
      </w:r>
      <w:r w:rsidR="00C34AA5">
        <w:rPr>
          <w:rFonts w:eastAsiaTheme="minorEastAsia"/>
          <w:noProof/>
        </w:rPr>
        <w:t>(Schupp 1993; Westoby et al. 1996)</w:t>
      </w:r>
      <w:r w:rsidR="00C34AA5">
        <w:rPr>
          <w:rFonts w:eastAsiaTheme="minorEastAsia"/>
        </w:rPr>
        <w:fldChar w:fldCharType="end"/>
      </w:r>
      <w:r w:rsidR="000D2D09">
        <w:rPr>
          <w:rFonts w:eastAsiaTheme="minorEastAsia"/>
        </w:rPr>
        <w:t xml:space="preserve">. </w:t>
      </w:r>
      <w:r w:rsidR="00D841E8">
        <w:rPr>
          <w:rFonts w:eastAsiaTheme="minorEastAsia"/>
        </w:rPr>
        <w:t>Furthermore, it has been proposed that adaptations for frugivorous dispersal is linked to tropical and subtropical biomes. This is because in these warmer and wetter habitats, large trees create shady environments where competition for light is more important. A shadier habitat then imposes a selective pressure for larger seeds because more nutrients are needed for germination</w:t>
      </w:r>
      <w:r w:rsidR="003F0405">
        <w:rPr>
          <w:rFonts w:eastAsiaTheme="minorEastAsia"/>
        </w:rPr>
        <w:t xml:space="preserve"> </w:t>
      </w:r>
      <w:r w:rsidR="003F0405">
        <w:rPr>
          <w:rFonts w:eastAsiaTheme="minorEastAsia"/>
        </w:rPr>
        <w:fldChar w:fldCharType="begin"/>
      </w:r>
      <w:r w:rsidR="00BF1D5F">
        <w:rPr>
          <w:rFonts w:eastAsiaTheme="minorEastAsia"/>
        </w:rPr>
        <w:instrText xml:space="preserve"> ADDIN ZOTERO_ITEM CSL_CITATION {"citationID":"NBWOZ8RQ","properties":{"formattedCitation":"(Foster and Janson 1985)","plainCitation":"(Foster and Janson 1985)","noteIndex":0},"citationItems":[{"id":8291,"uris":["http://zotero.org/users/local/X8CzRyu0/items/H3VIJNN7"],"itemData":{"id":8291,"type":"article-journal","container-title":"Ecology","issue":"3","note":"ISBN: 1939-9170\npublisher: Wiley Online Library","page":"773-780","title":"The relationship between seed size and establishment conditions in tropical woody plants","volume":"66","author":[{"family":"Foster","given":"Susan"},{"family":"Janson","given":"Charles H."}],"issued":{"date-parts":[["1985"]]}}}],"schema":"https://github.com/citation-style-language/schema/raw/master/csl-citation.json"} </w:instrText>
      </w:r>
      <w:r w:rsidR="003F0405">
        <w:rPr>
          <w:rFonts w:eastAsiaTheme="minorEastAsia"/>
        </w:rPr>
        <w:fldChar w:fldCharType="separate"/>
      </w:r>
      <w:r w:rsidR="003F0405">
        <w:rPr>
          <w:rFonts w:eastAsiaTheme="minorEastAsia"/>
          <w:noProof/>
        </w:rPr>
        <w:t>(Foster and Janson 1985)</w:t>
      </w:r>
      <w:r w:rsidR="003F0405">
        <w:rPr>
          <w:rFonts w:eastAsiaTheme="minorEastAsia"/>
        </w:rPr>
        <w:fldChar w:fldCharType="end"/>
      </w:r>
      <w:r w:rsidR="00D841E8">
        <w:rPr>
          <w:rFonts w:eastAsiaTheme="minorEastAsia"/>
        </w:rPr>
        <w:t>. However, the evolution of larger seeds comes with a tradeoff as they have a significantly lower dispersal potential</w:t>
      </w:r>
      <w:r w:rsidR="003F0405">
        <w:rPr>
          <w:rFonts w:eastAsiaTheme="minorEastAsia"/>
        </w:rPr>
        <w:t xml:space="preserve"> </w:t>
      </w:r>
      <w:r w:rsidR="003F0405">
        <w:rPr>
          <w:rFonts w:eastAsiaTheme="minorEastAsia"/>
        </w:rPr>
        <w:fldChar w:fldCharType="begin"/>
      </w:r>
      <w:r w:rsidR="00BF1D5F">
        <w:rPr>
          <w:rFonts w:eastAsiaTheme="minorEastAsia"/>
        </w:rPr>
        <w:instrText xml:space="preserve"> ADDIN ZOTERO_ITEM CSL_CITATION {"citationID":"YtFEEBpt","properties":{"formattedCitation":"(Howe and Smallwood 1982)","plainCitation":"(Howe and Smallwood 1982)","noteIndex":0},"citationItems":[{"id":8289,"uris":["http://zotero.org/users/local/X8CzRyu0/items/ZNYXUAZY"],"itemData":{"id":8289,"type":"article-journal","container-title":"Annual Review of Ecology and Systematics","DOI":"10.1146/annurev.es.13.110182.001221","issue":"1","note":"_eprint: https://doi.org/10.1146/annurev.es.13.110182.001221","page":"201-228","source":"Annual Reviews","title":"Ecology of Seed Dispersal","volume":"13","author":[{"family":"Howe","given":"H F"},{"family":"Smallwood","given":"J"}],"issued":{"date-parts":[["1982"]]}}}],"schema":"https://github.com/citation-style-language/schema/raw/master/csl-citation.json"} </w:instrText>
      </w:r>
      <w:r w:rsidR="003F0405">
        <w:rPr>
          <w:rFonts w:eastAsiaTheme="minorEastAsia"/>
        </w:rPr>
        <w:fldChar w:fldCharType="separate"/>
      </w:r>
      <w:r w:rsidR="003F0405">
        <w:rPr>
          <w:rFonts w:eastAsiaTheme="minorEastAsia"/>
          <w:noProof/>
        </w:rPr>
        <w:t>(Howe and Smallwood 1982)</w:t>
      </w:r>
      <w:r w:rsidR="003F0405">
        <w:rPr>
          <w:rFonts w:eastAsiaTheme="minorEastAsia"/>
        </w:rPr>
        <w:fldChar w:fldCharType="end"/>
      </w:r>
      <w:r w:rsidR="00D841E8">
        <w:rPr>
          <w:rFonts w:eastAsiaTheme="minorEastAsia"/>
        </w:rPr>
        <w:t xml:space="preserve">. Thus, we might expect that the climatic </w:t>
      </w:r>
      <w:r w:rsidR="00D841E8">
        <w:rPr>
          <w:rFonts w:eastAsiaTheme="minorEastAsia"/>
        </w:rPr>
        <w:lastRenderedPageBreak/>
        <w:t>variables of a habitat influence the probability of transitioning between abiotic and biotic modes of dispersal, with transition rates from abiotic to biotic being greater in less arid environments.</w:t>
      </w:r>
      <w:r w:rsidR="00C600F5" w:rsidRPr="00C600F5">
        <w:rPr>
          <w:rFonts w:eastAsiaTheme="minorEastAsia"/>
        </w:rPr>
        <w:t xml:space="preserve"> </w:t>
      </w:r>
      <w:r w:rsidR="00C600F5">
        <w:rPr>
          <w:rFonts w:eastAsiaTheme="minorEastAsia"/>
        </w:rPr>
        <w:t>Here we revaluated three hypotheses related to climatic niche evolution and seed dispersal: (1) the climatic optima for abiotically dispersed seeds will be drier compared to biotically dispersed seeds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abiotic</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biotic</m:t>
            </m:r>
          </m:sub>
        </m:sSub>
      </m:oMath>
      <w:r w:rsidR="00C600F5">
        <w:rPr>
          <w:rFonts w:eastAsiaTheme="minorEastAsia"/>
        </w:rPr>
        <w:t>)</w:t>
      </w:r>
      <w:r w:rsidR="008758EF">
        <w:rPr>
          <w:rFonts w:eastAsiaTheme="minorEastAsia"/>
        </w:rPr>
        <w:t>, (2)</w:t>
      </w:r>
      <w:r w:rsidR="00C600F5">
        <w:rPr>
          <w:rFonts w:eastAsiaTheme="minorEastAsia"/>
        </w:rPr>
        <w:t xml:space="preserve"> abiotically dispersed seeds will have faster rates of climatic niche evolution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abiotic</m:t>
            </m:r>
          </m:sub>
          <m:sup>
            <m:r>
              <w:rPr>
                <w:rFonts w:ascii="Cambria Math" w:eastAsiaTheme="minorEastAsia" w:hAnsi="Cambria Math"/>
              </w:rPr>
              <m:t>2</m:t>
            </m:r>
          </m:sup>
        </m:sSubSup>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biotic</m:t>
            </m:r>
          </m:sub>
          <m:sup>
            <m:r>
              <w:rPr>
                <w:rFonts w:ascii="Cambria Math" w:eastAsiaTheme="minorEastAsia" w:hAnsi="Cambria Math"/>
              </w:rPr>
              <m:t>2</m:t>
            </m:r>
          </m:sup>
        </m:sSubSup>
      </m:oMath>
      <w:r w:rsidR="00C600F5">
        <w:rPr>
          <w:rFonts w:eastAsiaTheme="minorEastAsia"/>
        </w:rPr>
        <w:t>)</w:t>
      </w:r>
      <w:r w:rsidR="008758EF">
        <w:rPr>
          <w:rFonts w:eastAsiaTheme="minorEastAsia"/>
        </w:rPr>
        <w:t>,</w:t>
      </w:r>
      <w:r w:rsidR="00C600F5">
        <w:rPr>
          <w:rFonts w:eastAsiaTheme="minorEastAsia"/>
        </w:rPr>
        <w:t xml:space="preserve"> </w:t>
      </w:r>
      <w:r w:rsidR="008758EF">
        <w:rPr>
          <w:rFonts w:eastAsiaTheme="minorEastAsia"/>
        </w:rPr>
        <w:t xml:space="preserve">and (3) </w:t>
      </w:r>
      <w:r w:rsidR="00C600F5">
        <w:rPr>
          <w:rFonts w:eastAsiaTheme="minorEastAsia"/>
        </w:rPr>
        <w:t>climatic niches of biotically dispersed seeds will be more conserved through tim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abiotic</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biotic</m:t>
            </m:r>
          </m:sub>
        </m:sSub>
      </m:oMath>
      <w:r w:rsidR="00C600F5">
        <w:rPr>
          <w:rFonts w:eastAsiaTheme="minorEastAsia"/>
        </w:rPr>
        <w:t xml:space="preserve">). </w:t>
      </w:r>
      <w:r w:rsidR="008758EF">
        <w:rPr>
          <w:rFonts w:eastAsiaTheme="minorEastAsia"/>
        </w:rPr>
        <w:t xml:space="preserve">Consistent with previous findings we </w:t>
      </w:r>
      <w:r w:rsidR="000D1307">
        <w:rPr>
          <w:rFonts w:eastAsiaTheme="minorEastAsia"/>
        </w:rPr>
        <w:t>did not</w:t>
      </w:r>
      <w:r w:rsidR="008758EF">
        <w:rPr>
          <w:rFonts w:eastAsiaTheme="minorEastAsia"/>
        </w:rPr>
        <w:t xml:space="preserve"> </w:t>
      </w:r>
      <w:r w:rsidR="000D1307">
        <w:rPr>
          <w:rFonts w:eastAsiaTheme="minorEastAsia"/>
        </w:rPr>
        <w:t xml:space="preserve">find </w:t>
      </w:r>
      <w:r w:rsidR="008758EF">
        <w:rPr>
          <w:rFonts w:eastAsiaTheme="minorEastAsia"/>
        </w:rPr>
        <w:t>evidence of these hypotheses in Ericaceae.</w:t>
      </w:r>
      <w:r w:rsidR="00DE0B70">
        <w:rPr>
          <w:rFonts w:eastAsiaTheme="minorEastAsia"/>
        </w:rPr>
        <w:t xml:space="preserve"> </w:t>
      </w:r>
      <w:r w:rsidR="00B77CF5">
        <w:rPr>
          <w:rFonts w:eastAsiaTheme="minorEastAsia"/>
        </w:rPr>
        <w:t xml:space="preserve">This may have been the result of </w:t>
      </w:r>
      <w:proofErr w:type="spellStart"/>
      <w:r w:rsidR="00B77CF5" w:rsidRPr="00B77CF5">
        <w:rPr>
          <w:rFonts w:eastAsiaTheme="minorEastAsia"/>
          <w:i/>
          <w:iCs/>
        </w:rPr>
        <w:t>Dracophyllum</w:t>
      </w:r>
      <w:proofErr w:type="spellEnd"/>
      <w:r w:rsidR="00B77CF5">
        <w:rPr>
          <w:rFonts w:eastAsiaTheme="minorEastAsia"/>
          <w:i/>
          <w:iCs/>
        </w:rPr>
        <w:t>,</w:t>
      </w:r>
      <w:r w:rsidR="00B77CF5">
        <w:rPr>
          <w:rFonts w:eastAsiaTheme="minorEastAsia"/>
        </w:rPr>
        <w:t xml:space="preserve"> a large dry-fruited genus, being distributed in particularly wet </w:t>
      </w:r>
      <w:r w:rsidR="00B77CF5" w:rsidRPr="00F13001">
        <w:rPr>
          <w:rFonts w:eastAsiaTheme="minorEastAsia"/>
        </w:rPr>
        <w:t>environment</w:t>
      </w:r>
      <w:r w:rsidR="00F13001" w:rsidRPr="00F13001">
        <w:rPr>
          <w:rFonts w:eastAsiaTheme="minorEastAsia"/>
        </w:rPr>
        <w:t xml:space="preserve">s </w:t>
      </w:r>
      <w:r w:rsidR="00F13001" w:rsidRPr="00F13001">
        <w:rPr>
          <w:rFonts w:eastAsiaTheme="minorEastAsia"/>
        </w:rPr>
        <w:fldChar w:fldCharType="begin"/>
      </w:r>
      <w:r w:rsidR="00BF1D5F">
        <w:rPr>
          <w:rFonts w:eastAsiaTheme="minorEastAsia"/>
        </w:rPr>
        <w:instrText xml:space="preserve"> ADDIN ZOTERO_ITEM CSL_CITATION {"citationID":"amqlaiart6","properties":{"formattedCitation":"(Wagstaff et al. 2010)","plainCitation":"(Wagstaff et al. 2010)","noteIndex":0},"citationItems":[{"id":8295,"uris":["http://zotero.org/users/local/X8CzRyu0/items/MXB7BC9G"],"itemData":{"id":8295,"type":"article-journal","abstract":"The genus Dracophyllum Labill. (Ericaceae) has a fragmented distribution in Australasia, but reaches the greatest level of species richness and morphological diversity in New Zealand. We investigated evolutionary processes that contribute to this disparity in species richness by comparing DNA sequences from members of Dracophyllum, its close relatives Richea Labill. and Sphenotoma R. Br. ex Sweet (together constituting tribe Richeeae Crayn &amp; Quinn), along with more distant relatives in the Ericaceae. We created complementary data sets for the chloroplast-encoded genes matK and rbcL. Parsimony, Bayesian, and maximum likelihood analyses were conducted to assess the robustness of our phylogenetic inferences. The results were largely congruent and, when analyzed in combination, provided greater resolution. In our analyses, tribe Richeeae formed a monophyletic group that diverged during the Eocene (at least 33.3 million years ago [Ma]) with a crown radiation during the Early Miocene (at least 16.5 Ma) that resulted in two disjunct lineages. This date corresponds roughly to the onset of aridification in central Australia. The southern Western Australian genus Sphenotoma formed an isolated evolutionary lineage, while Dracophyllum and Richea together formed a second lineage restricted to eastern Australia, Lord Howe Island, New Caledonia, and New Zealand. The relationships of the Tasmanian endemic, D. milliganii Hook. f., remain an enigma. It was ambiguously placed as sister to Sphenotoma or to the Dracophyllum–Richea clade. We recovered two distinct lineages, traditionally recognized as Richea sect. Cystanthe (R. Br.) Benth. and Richea sect. Dracophylloides Benth., which were nested within Dracophyllum. The Lord Howe Island endemic, D. fitzgeraldii F. Muell., emerged as sister to an eastern Australian clade of Dracophyllum. Our evidence suggests that the New Caledonian and New Zealand species of Dracophyllum dispersed from Australia; we document two independent episodes of long-distance dispersal in the Late Miocene to Early Pliocene. Low levels of sequence divergence suggest a rapid and recent species radiation in these two island archipelagos largely within the last three to six million years. This radiation accompanied Pliocene uplift of the New Zealand Southern Alps and episodes of glaciation during the Pleistocene. Because Dracophyllum is paraphyletic and Richea is polyphyletic, the taxonomic circumscription of these genera requires revision.","container-title":"Annals of the Missouri Botanical Garden","DOI":"10.3417/2008130","ISSN":"0026-6493, 2162-4372","issue":"2","journalAbbreviation":"mobt","note":"publisher: Missouri Botanical Garden Press","page":"235-258","source":"bioone.org","title":"Origin, Diversification, and Classification of the Australasian Genus Dracophyllum (Richeeae, Ericaceae)1","volume":"97","author":[{"family":"Wagstaff","given":"Steven J."},{"family":"Dawson","given":"Murray I."},{"family":"Venter","given":"Stephanus"},{"family":"Munzinger","given":"Jérôme"},{"family":"Crayn","given":"Darren M."},{"family":"Steane","given":"Dorothy A."},{"family":"Lemson","given":"Kristina L."}],"issued":{"date-parts":[["2010",7]]}}}],"schema":"https://github.com/citation-style-language/schema/raw/master/csl-citation.json"} </w:instrText>
      </w:r>
      <w:r w:rsidR="00F13001" w:rsidRPr="00F13001">
        <w:rPr>
          <w:rFonts w:eastAsiaTheme="minorEastAsia"/>
        </w:rPr>
        <w:fldChar w:fldCharType="separate"/>
      </w:r>
      <w:r w:rsidR="00BF1D5F" w:rsidRPr="00BF1D5F">
        <w:rPr>
          <w:rFonts w:cs="Times New Roman"/>
        </w:rPr>
        <w:t>(Wagstaff et al. 2010)</w:t>
      </w:r>
      <w:r w:rsidR="00F13001" w:rsidRPr="00F13001">
        <w:rPr>
          <w:rFonts w:eastAsiaTheme="minorEastAsia"/>
        </w:rPr>
        <w:fldChar w:fldCharType="end"/>
      </w:r>
      <w:r w:rsidR="00F2118D">
        <w:rPr>
          <w:rFonts w:eastAsiaTheme="minorEastAsia"/>
        </w:rPr>
        <w:t xml:space="preserve"> or the possibility that arid environments tend to have a higher climatic niche evolution</w:t>
      </w:r>
      <w:r w:rsidR="00F13001" w:rsidRPr="00F13001">
        <w:rPr>
          <w:rFonts w:eastAsiaTheme="minorEastAsia"/>
        </w:rPr>
        <w:t>.</w:t>
      </w:r>
      <w:r w:rsidR="00F2118D">
        <w:rPr>
          <w:rFonts w:eastAsiaTheme="minorEastAsia"/>
        </w:rPr>
        <w:t xml:space="preserve"> The latter hypothesis is consistent with our finding that lineages in arid environments (which </w:t>
      </w:r>
      <w:r w:rsidR="00F029EF">
        <w:rPr>
          <w:rFonts w:eastAsiaTheme="minorEastAsia"/>
        </w:rPr>
        <w:t xml:space="preserve">was </w:t>
      </w:r>
      <w:r w:rsidR="00F2118D">
        <w:rPr>
          <w:rFonts w:eastAsiaTheme="minorEastAsia"/>
        </w:rPr>
        <w:t>predominantly associated with dry</w:t>
      </w:r>
      <w:r w:rsidR="00F029EF">
        <w:rPr>
          <w:rFonts w:eastAsiaTheme="minorEastAsia"/>
        </w:rPr>
        <w:t xml:space="preserve"> </w:t>
      </w:r>
      <w:r w:rsidR="00F2118D">
        <w:rPr>
          <w:rFonts w:eastAsiaTheme="minorEastAsia"/>
        </w:rPr>
        <w:t xml:space="preserve">fruits) transitioned to fleshy fruits at a rate 6-times faster than the alternative transition. </w:t>
      </w:r>
    </w:p>
    <w:p w14:paraId="75B8ECC5" w14:textId="77777777" w:rsidR="009367B1" w:rsidRPr="003C5799" w:rsidRDefault="009367B1" w:rsidP="00024FA6">
      <w:pPr>
        <w:pStyle w:val="JamesManuscriptBody"/>
        <w:jc w:val="center"/>
        <w:rPr>
          <w:rFonts w:eastAsiaTheme="minorEastAsia"/>
          <w:i/>
          <w:iCs/>
        </w:rPr>
      </w:pPr>
      <w:r w:rsidRPr="003C5799">
        <w:rPr>
          <w:rFonts w:eastAsiaTheme="minorEastAsia"/>
          <w:i/>
          <w:iCs/>
        </w:rPr>
        <w:t>Caveats</w:t>
      </w:r>
    </w:p>
    <w:p w14:paraId="2794EB73" w14:textId="1F4CC0CF" w:rsidR="003C5799" w:rsidRDefault="009367B1" w:rsidP="00F36D63">
      <w:pPr>
        <w:pStyle w:val="JamesManuscriptBody"/>
        <w:jc w:val="left"/>
        <w:rPr>
          <w:rFonts w:eastAsiaTheme="minorEastAsia"/>
        </w:rPr>
      </w:pPr>
      <w:r>
        <w:rPr>
          <w:rFonts w:eastAsiaTheme="minorEastAsia"/>
        </w:rPr>
        <w:t>There are three important caveats of our model. First, our discrete mapping probability (</w:t>
      </w:r>
      <m:oMath>
        <m:r>
          <w:rPr>
            <w:rFonts w:ascii="Cambria Math" w:eastAsiaTheme="minorEastAsia" w:hAnsi="Cambria Math"/>
          </w:rPr>
          <m:t>P(D, z|ϑ,ψ))</m:t>
        </m:r>
      </m:oMath>
      <w:r>
        <w:rPr>
          <w:rFonts w:eastAsiaTheme="minorEastAsia"/>
        </w:rPr>
        <w:t xml:space="preserve"> is merely an approximation. What we calculate here is the probability of starting in a particular state </w:t>
      </w:r>
      <m:oMath>
        <m:r>
          <w:rPr>
            <w:rFonts w:ascii="Cambria Math" w:eastAsiaTheme="minorEastAsia" w:hAnsi="Cambria Math"/>
          </w:rPr>
          <m:t>i</m:t>
        </m:r>
      </m:oMath>
      <w:r>
        <w:rPr>
          <w:rFonts w:eastAsiaTheme="minorEastAsia"/>
        </w:rPr>
        <w:t xml:space="preserve"> and ending a particular state </w:t>
      </w:r>
      <m:oMath>
        <m:r>
          <w:rPr>
            <w:rFonts w:ascii="Cambria Math" w:eastAsiaTheme="minorEastAsia" w:hAnsi="Cambria Math"/>
          </w:rPr>
          <m:t>j</m:t>
        </m:r>
      </m:oMath>
      <w:r>
        <w:rPr>
          <w:rFonts w:eastAsiaTheme="minorEastAsia"/>
        </w:rPr>
        <w:t>, summed over all possible paths. However, the continuous model probability is based off a particular pathway history which is defined throughout the entire branch</w:t>
      </w:r>
      <w:r w:rsidR="008C3E11">
        <w:rPr>
          <w:rFonts w:eastAsiaTheme="minorEastAsia"/>
        </w:rPr>
        <w:t xml:space="preserve"> </w:t>
      </w:r>
      <w:r w:rsidR="009D6D01">
        <w:rPr>
          <w:rFonts w:eastAsiaTheme="minorEastAsia"/>
        </w:rPr>
        <w:fldChar w:fldCharType="begin"/>
      </w:r>
      <w:r w:rsidR="00BF1D5F">
        <w:rPr>
          <w:rFonts w:eastAsiaTheme="minorEastAsia"/>
        </w:rPr>
        <w:instrText xml:space="preserve"> ADDIN ZOTERO_ITEM CSL_CITATION {"citationID":"CVluyfm7","properties":{"formattedCitation":"(Hansen 1997)","plainCitation":"(Hansen 1997)","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schema":"https://github.com/citation-style-language/schema/raw/master/csl-citation.json"} </w:instrText>
      </w:r>
      <w:r w:rsidR="009D6D01">
        <w:rPr>
          <w:rFonts w:eastAsiaTheme="minorEastAsia"/>
        </w:rPr>
        <w:fldChar w:fldCharType="separate"/>
      </w:r>
      <w:r w:rsidR="009D6D01">
        <w:rPr>
          <w:rFonts w:eastAsiaTheme="minorEastAsia"/>
          <w:noProof/>
        </w:rPr>
        <w:t>(Hansen 1997)</w:t>
      </w:r>
      <w:r w:rsidR="009D6D01">
        <w:rPr>
          <w:rFonts w:eastAsiaTheme="minorEastAsia"/>
        </w:rPr>
        <w:fldChar w:fldCharType="end"/>
      </w:r>
      <w:r>
        <w:rPr>
          <w:rFonts w:eastAsiaTheme="minorEastAsia"/>
        </w:rPr>
        <w:t xml:space="preserve">. Our justification for this approximation is that as the length between internodes decreases this approximation improves because the probability of more than a single transition (or no transitions) decrease. The second caveat is that we do not force </w:t>
      </w:r>
      <w:r w:rsidRPr="00772589">
        <w:rPr>
          <w:rFonts w:ascii="Courier New" w:eastAsiaTheme="minorEastAsia" w:hAnsi="Courier New" w:cs="Courier New"/>
        </w:rPr>
        <w:t>hOUwie</w:t>
      </w:r>
      <w:r>
        <w:rPr>
          <w:rFonts w:eastAsiaTheme="minorEastAsia"/>
        </w:rPr>
        <w:t xml:space="preserve"> to sum over all possible mappings </w:t>
      </w:r>
      <m:oMath>
        <m:r>
          <w:rPr>
            <w:rFonts w:ascii="Cambria Math" w:eastAsiaTheme="minorEastAsia" w:hAnsi="Cambria Math"/>
          </w:rPr>
          <m:t>z</m:t>
        </m:r>
      </m:oMath>
      <w:r>
        <w:rPr>
          <w:rFonts w:eastAsiaTheme="minorEastAsia"/>
        </w:rPr>
        <w:t xml:space="preserve">. This is because the number of mappings will grow exponentially as the number of nodes and internodes increases and the computation will </w:t>
      </w:r>
      <w:r>
        <w:rPr>
          <w:rFonts w:eastAsiaTheme="minorEastAsia"/>
        </w:rPr>
        <w:lastRenderedPageBreak/>
        <w:t xml:space="preserve">quickly become infeasible. Instead, we simulate node, internodes, and tip states (tip states only in the case of hidden Markov models) using the stochastic mapping procedure described in </w:t>
      </w:r>
      <w:r>
        <w:rPr>
          <w:rFonts w:eastAsiaTheme="minorEastAsia"/>
        </w:rPr>
        <w:fldChar w:fldCharType="begin"/>
      </w:r>
      <w:r w:rsidR="00BF1D5F">
        <w:rPr>
          <w:rFonts w:eastAsiaTheme="minorEastAsia"/>
        </w:rPr>
        <w:instrText xml:space="preserve"> ADDIN ZOTERO_ITEM CSL_CITATION {"citationID":"QwU3A7Cl","properties":{"formattedCitation":"(Bollback 2006)","plainCitation":"(Bollback 2006)","dontUpdate":true,"noteIndex":0},"citationItems":[{"id":6592,"uris":["http://zotero.org/users/local/X8CzRyu0/items/D5PIBDG7"],"itemData":{"id":6592,"type":"article-journal","container-title":"BMC bioinformatics","issue":"1","note":"ISBN: 1471-2105\npublisher: BioMed Central","page":"88","title":"SIMMAP: stochastic character mapping of discrete traits on phylogenies","volume":"7","author":[{"family":"Bollback","given":"Jonathan P."}],"issued":{"date-parts":[["2006"]]}}}],"schema":"https://github.com/citation-style-language/schema/raw/master/csl-citation.json"} </w:instrText>
      </w:r>
      <w:r>
        <w:rPr>
          <w:rFonts w:eastAsiaTheme="minorEastAsia"/>
        </w:rPr>
        <w:fldChar w:fldCharType="separate"/>
      </w:r>
      <w:r>
        <w:rPr>
          <w:rFonts w:eastAsiaTheme="minorEastAsia"/>
          <w:noProof/>
        </w:rPr>
        <w:t>Bollback (2006)</w:t>
      </w:r>
      <w:r>
        <w:rPr>
          <w:rFonts w:eastAsiaTheme="minorEastAsia"/>
        </w:rPr>
        <w:fldChar w:fldCharType="end"/>
      </w:r>
      <w:r>
        <w:rPr>
          <w:rFonts w:eastAsiaTheme="minorEastAsia"/>
        </w:rPr>
        <w:t xml:space="preserve"> and modified to include the possibility of internodes. Our final caveat is that because we generate node mappings using the stochastic mappings procedure, they would typically be based solely on the discrete character process. This can be particularly problematic for character independent models where the discrete character and continuous character are decoupled. An imperfect solution to this problem is to weight tip probabilities when first calculating the conditional likelihoods </w:t>
      </w:r>
      <w:r>
        <w:rPr>
          <w:rFonts w:eastAsiaTheme="minorEastAsia"/>
        </w:rPr>
        <w:fldChar w:fldCharType="begin"/>
      </w:r>
      <w:r w:rsidR="00BF1D5F">
        <w:rPr>
          <w:rFonts w:eastAsiaTheme="minorEastAsia"/>
        </w:rPr>
        <w:instrText xml:space="preserve"> ADDIN ZOTERO_ITEM CSL_CITATION {"citationID":"g5nzKT47","properties":{"formattedCitation":"(Bollback 2006; Beaulieu et al. 2013)","plainCitation":"(Bollback 2006; Beaulieu et al. 2013)","dontUpdate":true,"noteIndex":0},"citationItems":[{"id":6592,"uris":["http://zotero.org/users/local/X8CzRyu0/items/D5PIBDG7"],"itemData":{"id":6592,"type":"article-journal","container-title":"BMC bioinformatics","issue":"1","note":"ISBN: 1471-2105\npublisher: BioMed Central","page":"88","title":"SIMMAP: stochastic character mapping of discrete traits on phylogenies","volume":"7","author":[{"family":"Bollback","given":"Jonathan P."}],"issued":{"date-parts":[["2006"]]}},"label":"page"},{"id":6055,"uris":["http://zotero.org/users/local/X8CzRyu0/items/NBPRJGBW"],"itemData":{"id":6055,"type":"article-journal","container-title":"Systematic Biology","DOI":"10.1093/sysbio/syt034","ISSN":"1076-836X, 1063-5157","issue":"5","journalAbbreviation":"Syst Biol","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label":"page"}],"schema":"https://github.com/citation-style-language/schema/raw/master/csl-citation.json"} </w:instrText>
      </w:r>
      <w:r>
        <w:rPr>
          <w:rFonts w:eastAsiaTheme="minorEastAsia"/>
        </w:rPr>
        <w:fldChar w:fldCharType="separate"/>
      </w:r>
      <w:r>
        <w:rPr>
          <w:rFonts w:eastAsiaTheme="minorEastAsia"/>
          <w:noProof/>
        </w:rPr>
        <w:t>(Bollback 2006)</w:t>
      </w:r>
      <w:r>
        <w:rPr>
          <w:rFonts w:eastAsiaTheme="minorEastAsia"/>
        </w:rPr>
        <w:fldChar w:fldCharType="end"/>
      </w:r>
      <w:r>
        <w:rPr>
          <w:rFonts w:eastAsiaTheme="minorEastAsia"/>
        </w:rPr>
        <w:t xml:space="preserve">. Typically, tip values for hidden Markov models are given a weight of 1 for each state </w:t>
      </w:r>
      <w:r>
        <w:rPr>
          <w:rFonts w:eastAsiaTheme="minorEastAsia"/>
        </w:rPr>
        <w:fldChar w:fldCharType="begin"/>
      </w:r>
      <w:r w:rsidR="00BF1D5F">
        <w:rPr>
          <w:rFonts w:eastAsiaTheme="minorEastAsia"/>
        </w:rPr>
        <w:instrText xml:space="preserve"> ADDIN ZOTERO_ITEM CSL_CITATION {"citationID":"CAU3DxcZ","properties":{"formattedCitation":"(Beaulieu et al. 2013)","plainCitation":"(Beaulieu et al. 2013)","noteIndex":0},"citationItems":[{"id":6055,"uris":["http://zotero.org/users/local/X8CzRyu0/items/NBPRJGBW"],"itemData":{"id":6055,"type":"article-journal","container-title":"Systematic Biology","DOI":"10.1093/sysbio/syt034","ISSN":"1076-836X, 1063-5157","issue":"5","journalAbbreviation":"Syst Biol","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schema":"https://github.com/citation-style-language/schema/raw/master/csl-citation.json"} </w:instrText>
      </w:r>
      <w:r>
        <w:rPr>
          <w:rFonts w:eastAsiaTheme="minorEastAsia"/>
        </w:rPr>
        <w:fldChar w:fldCharType="separate"/>
      </w:r>
      <w:r>
        <w:rPr>
          <w:rFonts w:eastAsiaTheme="minorEastAsia"/>
          <w:noProof/>
        </w:rPr>
        <w:t>(Beaulieu et al. 2013)</w:t>
      </w:r>
      <w:r>
        <w:rPr>
          <w:rFonts w:eastAsiaTheme="minorEastAsia"/>
        </w:rPr>
        <w:fldChar w:fldCharType="end"/>
      </w:r>
      <w:r>
        <w:rPr>
          <w:rFonts w:eastAsiaTheme="minorEastAsia"/>
        </w:rPr>
        <w:t xml:space="preserve">. However, we can modify this value to be proportional to the probability of sampling a particular tip’s continuous trait value given the models theta and sigma value for each discrete state. This is the approach we take; we assume that the conditional probability of a tip being in a particular hidden state is not equal, but rather proportional to </w:t>
      </w:r>
      <m:oMath>
        <m:r>
          <m:rPr>
            <m:scr m:val="script"/>
          </m:rP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c</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c</m:t>
            </m:r>
          </m:sub>
          <m:sup>
            <m:r>
              <w:rPr>
                <w:rFonts w:ascii="Cambria Math" w:eastAsiaTheme="minorEastAsia" w:hAnsi="Cambria Math"/>
              </w:rPr>
              <m:t>2</m:t>
            </m:r>
          </m:sup>
        </m:sSubSup>
        <m:r>
          <w:rPr>
            <w:rFonts w:ascii="Cambria Math" w:eastAsiaTheme="minorEastAsia" w:hAnsi="Cambria Math"/>
          </w:rPr>
          <m:t>)</m:t>
        </m:r>
      </m:oMath>
      <w:r>
        <w:rPr>
          <w:rFonts w:eastAsiaTheme="minorEastAsia"/>
        </w:rPr>
        <w:t xml:space="preserve">; the probability of sampling the continuous trait value under a normal distribution for each possible state </w:t>
      </w:r>
      <m:oMath>
        <m:r>
          <w:rPr>
            <w:rFonts w:ascii="Cambria Math" w:eastAsiaTheme="minorEastAsia" w:hAnsi="Cambria Math"/>
          </w:rPr>
          <m:t>c</m:t>
        </m:r>
      </m:oMath>
      <w:r>
        <w:rPr>
          <w:rFonts w:eastAsiaTheme="minorEastAsia"/>
        </w:rPr>
        <w:t>. In cases where there are no differences between parameters, conditional probabilities have equal weights.</w:t>
      </w:r>
    </w:p>
    <w:p w14:paraId="12D055F1" w14:textId="77777777" w:rsidR="009367B1" w:rsidRPr="003C5799" w:rsidRDefault="009367B1" w:rsidP="00024FA6">
      <w:pPr>
        <w:pStyle w:val="JamesManuscriptBody"/>
        <w:jc w:val="center"/>
        <w:rPr>
          <w:rFonts w:eastAsiaTheme="minorEastAsia"/>
          <w:i/>
          <w:iCs/>
        </w:rPr>
      </w:pPr>
      <w:r w:rsidRPr="003C5799">
        <w:rPr>
          <w:rFonts w:eastAsiaTheme="minorEastAsia"/>
          <w:i/>
          <w:iCs/>
        </w:rPr>
        <w:t>Future extensions</w:t>
      </w:r>
    </w:p>
    <w:p w14:paraId="111AFB48" w14:textId="5FE5AF81" w:rsidR="008F261E" w:rsidRPr="008F261E" w:rsidRDefault="008F261E" w:rsidP="00F36D63">
      <w:pPr>
        <w:pStyle w:val="JamesManuscriptBody"/>
        <w:jc w:val="left"/>
        <w:rPr>
          <w:rFonts w:eastAsiaTheme="minorEastAsia"/>
          <w:i/>
          <w:iCs/>
        </w:rPr>
      </w:pPr>
      <w:r w:rsidRPr="008F261E">
        <w:rPr>
          <w:rFonts w:eastAsiaTheme="minorEastAsia"/>
          <w:i/>
          <w:iCs/>
        </w:rPr>
        <w:t>A common theme of all models is that it is only the parameters that shift, not the trait values themselves. Biological examples? There is a citation for this.</w:t>
      </w:r>
      <w:r w:rsidR="00CA05C1">
        <w:rPr>
          <w:rFonts w:eastAsiaTheme="minorEastAsia"/>
          <w:i/>
          <w:iCs/>
        </w:rPr>
        <w:t xml:space="preserve"> In other </w:t>
      </w:r>
      <w:proofErr w:type="gramStart"/>
      <w:r w:rsidR="00CA05C1">
        <w:rPr>
          <w:rFonts w:eastAsiaTheme="minorEastAsia"/>
          <w:i/>
          <w:iCs/>
        </w:rPr>
        <w:t>words</w:t>
      </w:r>
      <w:proofErr w:type="gramEnd"/>
      <w:r w:rsidR="00CA05C1">
        <w:rPr>
          <w:rFonts w:eastAsiaTheme="minorEastAsia"/>
          <w:i/>
          <w:iCs/>
        </w:rPr>
        <w:t xml:space="preserve"> the value of the discrete or continuous value doesn’t exert the effect, but the parameter grouping does.</w:t>
      </w:r>
    </w:p>
    <w:p w14:paraId="15ECE987" w14:textId="0047120C" w:rsidR="00894DD5" w:rsidRDefault="009367B1" w:rsidP="00F36D63">
      <w:pPr>
        <w:pStyle w:val="JamesManuscriptBody"/>
        <w:jc w:val="left"/>
        <w:rPr>
          <w:rFonts w:eastAsiaTheme="minorEastAsia"/>
        </w:rPr>
      </w:pPr>
      <w:r>
        <w:rPr>
          <w:rFonts w:eastAsiaTheme="minorEastAsia"/>
        </w:rPr>
        <w:t xml:space="preserve">We demonstrate a potentially serious problem when fitting OU models without allowing for heterogeneity in the evolution process. In cases where discrete and continuous characters are unlinked, but there is heterogeneity in the dynamics continuous character, we find high false-positive support for character dependent models. Although </w:t>
      </w:r>
      <w:r w:rsidRPr="00772589">
        <w:rPr>
          <w:rFonts w:ascii="Courier New" w:eastAsiaTheme="minorEastAsia" w:hAnsi="Courier New" w:cs="Courier New"/>
        </w:rPr>
        <w:t>hOUwie</w:t>
      </w:r>
      <w:r>
        <w:rPr>
          <w:rFonts w:eastAsiaTheme="minorEastAsia"/>
        </w:rPr>
        <w:t xml:space="preserve"> is designed to mitigate these </w:t>
      </w:r>
      <w:r>
        <w:rPr>
          <w:rFonts w:eastAsiaTheme="minorEastAsia"/>
        </w:rPr>
        <w:lastRenderedPageBreak/>
        <w:t xml:space="preserve">concerns, due to the caveats </w:t>
      </w:r>
      <w:r w:rsidR="000E57FA">
        <w:rPr>
          <w:rFonts w:eastAsiaTheme="minorEastAsia"/>
        </w:rPr>
        <w:t xml:space="preserve">previously </w:t>
      </w:r>
      <w:r>
        <w:rPr>
          <w:rFonts w:eastAsiaTheme="minorEastAsia"/>
        </w:rPr>
        <w:t xml:space="preserve">discussed it is far from a complete solution. The joint estimation procedure implemented in </w:t>
      </w:r>
      <w:r w:rsidRPr="00772589">
        <w:rPr>
          <w:rFonts w:ascii="Courier New" w:eastAsiaTheme="minorEastAsia" w:hAnsi="Courier New" w:cs="Courier New"/>
        </w:rPr>
        <w:t>hOUwie</w:t>
      </w:r>
      <w:r>
        <w:rPr>
          <w:rFonts w:eastAsiaTheme="minorEastAsia"/>
        </w:rPr>
        <w:t xml:space="preserve"> has high parameter estimation error when focal discrete characters are unlinked to the continuous phenotype. There are several avenues to improve the </w:t>
      </w:r>
      <w:r w:rsidRPr="00772589">
        <w:rPr>
          <w:rFonts w:ascii="Courier New" w:eastAsiaTheme="minorEastAsia" w:hAnsi="Courier New" w:cs="Courier New"/>
        </w:rPr>
        <w:t>hOUwie</w:t>
      </w:r>
      <w:r>
        <w:rPr>
          <w:rFonts w:eastAsiaTheme="minorEastAsia"/>
        </w:rPr>
        <w:t xml:space="preserve"> model that are actively being explored. Statistical work on Markov-Modulated Ornstein-</w:t>
      </w:r>
      <w:proofErr w:type="spellStart"/>
      <w:r>
        <w:rPr>
          <w:rFonts w:eastAsiaTheme="minorEastAsia"/>
        </w:rPr>
        <w:t>Uhlenbeck</w:t>
      </w:r>
      <w:proofErr w:type="spellEnd"/>
      <w:r>
        <w:rPr>
          <w:rFonts w:eastAsiaTheme="minorEastAsia"/>
        </w:rPr>
        <w:t xml:space="preserve"> models represent an intriguing possibility but have yet to be applied in phylogenetic comparative biology</w:t>
      </w:r>
      <w:r w:rsidR="00C92A6C">
        <w:rPr>
          <w:rFonts w:eastAsiaTheme="minorEastAsia"/>
        </w:rPr>
        <w:t xml:space="preserve"> </w:t>
      </w:r>
      <w:r w:rsidR="00C92A6C">
        <w:rPr>
          <w:rFonts w:eastAsiaTheme="minorEastAsia"/>
        </w:rPr>
        <w:fldChar w:fldCharType="begin"/>
      </w:r>
      <w:r w:rsidR="00BF1D5F">
        <w:rPr>
          <w:rFonts w:eastAsiaTheme="minorEastAsia"/>
        </w:rPr>
        <w:instrText xml:space="preserve"> ADDIN ZOTERO_ITEM CSL_CITATION {"citationID":"SciREpAd","properties":{"formattedCitation":"(Huang et al. 2016)","plainCitation":"(Huang et al. 2016)","noteIndex":0},"citationItems":[{"id":7228,"uris":["http://zotero.org/users/local/X8CzRyu0/items/4FF32FW4"],"itemData":{"id":7228,"type":"article-journal","abstract":"In this paper we consider an Ornstein-Uhlenbeck (OU) process (M(t))t≥0 whose parameters are determined by an external Markov process (X(t))t≥0 on a finite state space {1, . . ., d}; this process is usually referred to as Markov-modulated Ornstein-Uhlenbeck. We use stochastic integration theory to determine explicit expressions for the mean and variance of M(t). Then we establish a system of partial differential equations (PDEs) for the Laplace transform of M(t) and the state X(t) of the background process, jointly for time epochs t = t1, . . ., tK. Then we use this PDE to set up a recursion that yields all moments of M(t) and its stationary counterpart; we also find an expression for the covariance between M(t) and M(t + u). We then establish a functional central limit theorem for M(t) for the situation that certain parameters of the underlying OU processes are scaled, in combination with the modulating Markov process being accelerated; interestingly, specific scalings lead to drastically different limiting processes. We conclude the paper by considering the situation of a single Markov process modulating multiple OU processes.","container-title":"Advances in Applied Probability","ISSN":"0001-8678, 1475-6064","issue":"1","note":"publisher: Applied Probability Trust","page":"235-254","source":"Project Euclid","title":"Markov-modulated Ornstein-Uhlenbeck processes","volume":"48","author":[{"family":"Huang","given":"G."},{"family":"Jansen","given":"H. M."},{"family":"Mandjes","given":"M."},{"family":"Spreij","given":"P."},{"family":"Turck","given":"K. De"}],"issued":{"date-parts":[["2016",3]]}}}],"schema":"https://github.com/citation-style-language/schema/raw/master/csl-citation.json"} </w:instrText>
      </w:r>
      <w:r w:rsidR="00C92A6C">
        <w:rPr>
          <w:rFonts w:eastAsiaTheme="minorEastAsia"/>
        </w:rPr>
        <w:fldChar w:fldCharType="separate"/>
      </w:r>
      <w:r w:rsidR="00C92A6C">
        <w:rPr>
          <w:rFonts w:eastAsiaTheme="minorEastAsia"/>
          <w:noProof/>
        </w:rPr>
        <w:t>(Huang et al. 2016)</w:t>
      </w:r>
      <w:r w:rsidR="00C92A6C">
        <w:rPr>
          <w:rFonts w:eastAsiaTheme="minorEastAsia"/>
        </w:rPr>
        <w:fldChar w:fldCharType="end"/>
      </w:r>
      <w:r>
        <w:rPr>
          <w:rFonts w:eastAsiaTheme="minorEastAsia"/>
        </w:rPr>
        <w:t>. However, if implemented in a phylogenetic context, it would remove the need for a simulation approach</w:t>
      </w:r>
      <w:r w:rsidR="00955EB5">
        <w:rPr>
          <w:rFonts w:eastAsiaTheme="minorEastAsia"/>
        </w:rPr>
        <w:t xml:space="preserve">. </w:t>
      </w:r>
      <w:r w:rsidR="00403C1F">
        <w:rPr>
          <w:rFonts w:eastAsiaTheme="minorEastAsia"/>
        </w:rPr>
        <w:t>Finally, i</w:t>
      </w:r>
      <w:r>
        <w:rPr>
          <w:rFonts w:eastAsiaTheme="minorEastAsia"/>
        </w:rPr>
        <w:t xml:space="preserve">t is possible </w:t>
      </w:r>
      <w:r w:rsidR="00403C1F">
        <w:rPr>
          <w:rFonts w:eastAsiaTheme="minorEastAsia"/>
        </w:rPr>
        <w:t xml:space="preserve">to extend </w:t>
      </w:r>
      <w:r w:rsidR="00403C1F" w:rsidRPr="00772589">
        <w:rPr>
          <w:rFonts w:ascii="Courier New" w:eastAsiaTheme="minorEastAsia" w:hAnsi="Courier New" w:cs="Courier New"/>
        </w:rPr>
        <w:t>hOUwie</w:t>
      </w:r>
      <w:r>
        <w:rPr>
          <w:rFonts w:eastAsiaTheme="minorEastAsia"/>
        </w:rPr>
        <w:t xml:space="preserve"> to </w:t>
      </w:r>
      <w:r w:rsidR="00403C1F">
        <w:rPr>
          <w:rFonts w:eastAsiaTheme="minorEastAsia"/>
        </w:rPr>
        <w:t>include s</w:t>
      </w:r>
      <w:r>
        <w:rPr>
          <w:rFonts w:eastAsiaTheme="minorEastAsia"/>
        </w:rPr>
        <w:t xml:space="preserve">tate-dependent speciation and extinction </w:t>
      </w:r>
      <w:r w:rsidR="00403C1F">
        <w:rPr>
          <w:rFonts w:eastAsiaTheme="minorEastAsia"/>
        </w:rPr>
        <w:t>dynamics</w:t>
      </w:r>
      <w:r>
        <w:rPr>
          <w:rFonts w:eastAsiaTheme="minorEastAsia"/>
        </w:rPr>
        <w:t>. This extension would require a different calculation of the underlying regime mapping probability but would be relatively straightforward. A challenging aspect of this extension would be generating high joint probability mappings</w:t>
      </w:r>
      <w:r w:rsidR="000A797D">
        <w:rPr>
          <w:rFonts w:eastAsiaTheme="minorEastAsia"/>
        </w:rPr>
        <w:t xml:space="preserve">, </w:t>
      </w:r>
      <w:r w:rsidR="00292F07">
        <w:rPr>
          <w:rFonts w:eastAsiaTheme="minorEastAsia"/>
        </w:rPr>
        <w:t xml:space="preserve">although </w:t>
      </w:r>
      <w:r>
        <w:rPr>
          <w:rFonts w:eastAsiaTheme="minorEastAsia"/>
        </w:rPr>
        <w:t xml:space="preserve">approaches for </w:t>
      </w:r>
      <w:r w:rsidR="00FF1904">
        <w:rPr>
          <w:rFonts w:eastAsiaTheme="minorEastAsia"/>
        </w:rPr>
        <w:t xml:space="preserve">stochastically mapping </w:t>
      </w:r>
      <w:r>
        <w:rPr>
          <w:rFonts w:eastAsiaTheme="minorEastAsia"/>
        </w:rPr>
        <w:t>SSE models exist</w:t>
      </w:r>
      <w:r w:rsidR="00756F69">
        <w:rPr>
          <w:rFonts w:eastAsiaTheme="minorEastAsia"/>
        </w:rPr>
        <w:t xml:space="preserve"> </w:t>
      </w:r>
      <w:r w:rsidR="00756F69">
        <w:rPr>
          <w:rFonts w:eastAsiaTheme="minorEastAsia"/>
        </w:rPr>
        <w:fldChar w:fldCharType="begin"/>
      </w:r>
      <w:r w:rsidR="00BF1D5F">
        <w:rPr>
          <w:rFonts w:eastAsiaTheme="minorEastAsia"/>
        </w:rPr>
        <w:instrText xml:space="preserve"> ADDIN ZOTERO_ITEM CSL_CITATION {"citationID":"4ZzkvOEz","properties":{"formattedCitation":"(Freyman and H\\uc0\\u246{}hna 2019)","plainCitation":"(Freyman and Höhna 2019)","noteIndex":0},"citationItems":[{"id":7638,"uris":["http://zotero.org/users/local/X8CzRyu0/items/MHEXC5PJ"],"itemData":{"id":7638,"type":"article-journal","container-title":"Systematic Biology","DOI":"10.1093/sysbio/syy078","ISSN":"1063-5157, 1076-836X","issue":"3","language":"en","page":"505-519","source":"DOI.org (Crossref)","title":"Stochastic Character Mapping of State-Dependent Diversification Reveals the Tempo of Evolutionary Decline in Self-Compatible Onagraceae Lineages","volume":"68","author":[{"family":"Freyman","given":"William A"},{"family":"Höhna","given":"Sebastian"}],"issued":{"date-parts":[["2019",5,1]]}}}],"schema":"https://github.com/citation-style-language/schema/raw/master/csl-citation.json"} </w:instrText>
      </w:r>
      <w:r w:rsidR="00756F69">
        <w:rPr>
          <w:rFonts w:eastAsiaTheme="minorEastAsia"/>
        </w:rPr>
        <w:fldChar w:fldCharType="separate"/>
      </w:r>
      <w:r w:rsidR="00756F69" w:rsidRPr="00756F69">
        <w:t>(</w:t>
      </w:r>
      <w:proofErr w:type="spellStart"/>
      <w:r w:rsidR="00756F69" w:rsidRPr="00756F69">
        <w:t>Freyman</w:t>
      </w:r>
      <w:proofErr w:type="spellEnd"/>
      <w:r w:rsidR="00756F69" w:rsidRPr="00756F69">
        <w:t xml:space="preserve"> and </w:t>
      </w:r>
      <w:proofErr w:type="spellStart"/>
      <w:r w:rsidR="00756F69" w:rsidRPr="00756F69">
        <w:t>Höhna</w:t>
      </w:r>
      <w:proofErr w:type="spellEnd"/>
      <w:r w:rsidR="00756F69" w:rsidRPr="00756F69">
        <w:t xml:space="preserve"> 2019)</w:t>
      </w:r>
      <w:r w:rsidR="00756F69">
        <w:rPr>
          <w:rFonts w:eastAsiaTheme="minorEastAsia"/>
        </w:rPr>
        <w:fldChar w:fldCharType="end"/>
      </w:r>
      <w:r>
        <w:rPr>
          <w:rFonts w:eastAsiaTheme="minorEastAsia"/>
        </w:rPr>
        <w:t>.</w:t>
      </w:r>
    </w:p>
    <w:p w14:paraId="3E61FEB7" w14:textId="77777777" w:rsidR="000D1307" w:rsidRDefault="000D1307" w:rsidP="00EF5110">
      <w:pPr>
        <w:pStyle w:val="JamesManuscriptBody"/>
        <w:rPr>
          <w:rFonts w:eastAsiaTheme="minorEastAsia"/>
        </w:rPr>
      </w:pPr>
    </w:p>
    <w:p w14:paraId="4061C6E5" w14:textId="40A62AF1" w:rsidR="00FC64D5" w:rsidRPr="00464B0A" w:rsidRDefault="00626F52" w:rsidP="00464B0A">
      <w:pPr>
        <w:pStyle w:val="JamesManuscriptBody"/>
        <w:jc w:val="center"/>
        <w:rPr>
          <w:rFonts w:eastAsiaTheme="minorEastAsia"/>
          <w:b/>
          <w:bCs/>
        </w:rPr>
      </w:pPr>
      <w:r w:rsidRPr="00464B0A">
        <w:rPr>
          <w:rFonts w:eastAsiaTheme="minorEastAsia"/>
          <w:b/>
          <w:bCs/>
        </w:rPr>
        <w:t>Conclusion</w:t>
      </w:r>
    </w:p>
    <w:p w14:paraId="5453C3FB" w14:textId="1FFE6031" w:rsidR="00626F52" w:rsidRDefault="00355ECB" w:rsidP="00F36D63">
      <w:pPr>
        <w:pStyle w:val="JamesManuscriptBody"/>
        <w:jc w:val="left"/>
        <w:rPr>
          <w:rFonts w:eastAsiaTheme="minorEastAsia"/>
        </w:rPr>
      </w:pPr>
      <w:r>
        <w:rPr>
          <w:rFonts w:eastAsiaTheme="minorEastAsia"/>
        </w:rPr>
        <w:t xml:space="preserve">The use of pre-defined discrete character mappings can be useful for testing hypotheses which rely on distinct, well-defined differences in the evolutionary histories of lineages. </w:t>
      </w:r>
      <w:r w:rsidR="00F45F68">
        <w:rPr>
          <w:rFonts w:eastAsiaTheme="minorEastAsia"/>
        </w:rPr>
        <w:t>However, this approach</w:t>
      </w:r>
      <w:r>
        <w:rPr>
          <w:rFonts w:eastAsiaTheme="minorEastAsia"/>
        </w:rPr>
        <w:t xml:space="preserve"> assumes that the underlying </w:t>
      </w:r>
      <w:r w:rsidR="00F45F68">
        <w:rPr>
          <w:rFonts w:eastAsiaTheme="minorEastAsia"/>
        </w:rPr>
        <w:t xml:space="preserve">mapping is </w:t>
      </w:r>
      <w:r>
        <w:rPr>
          <w:rFonts w:eastAsiaTheme="minorEastAsia"/>
        </w:rPr>
        <w:t>known with complete accuracy</w:t>
      </w:r>
      <w:r w:rsidR="00F17220">
        <w:rPr>
          <w:rFonts w:eastAsiaTheme="minorEastAsia"/>
        </w:rPr>
        <w:t xml:space="preserve"> and </w:t>
      </w:r>
      <w:r>
        <w:rPr>
          <w:rFonts w:eastAsiaTheme="minorEastAsia"/>
        </w:rPr>
        <w:t xml:space="preserve">ignores the probabilistic nature of </w:t>
      </w:r>
      <w:r w:rsidR="00F17220">
        <w:rPr>
          <w:rFonts w:eastAsiaTheme="minorEastAsia"/>
        </w:rPr>
        <w:t>discrete regimes</w:t>
      </w:r>
      <w:r w:rsidR="00F45F68">
        <w:rPr>
          <w:rFonts w:eastAsiaTheme="minorEastAsia"/>
        </w:rPr>
        <w:t xml:space="preserve">. </w:t>
      </w:r>
      <w:proofErr w:type="spellStart"/>
      <w:r w:rsidR="00F45F68">
        <w:rPr>
          <w:rFonts w:eastAsiaTheme="minorEastAsia"/>
        </w:rPr>
        <w:t>hOUwie’s</w:t>
      </w:r>
      <w:proofErr w:type="spellEnd"/>
      <w:r w:rsidR="00F45F68">
        <w:rPr>
          <w:rFonts w:eastAsiaTheme="minorEastAsia"/>
        </w:rPr>
        <w:t xml:space="preserve"> methodology integrates over the uncertainty of </w:t>
      </w:r>
      <w:r>
        <w:rPr>
          <w:rFonts w:eastAsiaTheme="minorEastAsia"/>
        </w:rPr>
        <w:t xml:space="preserve">high probability </w:t>
      </w:r>
      <w:r w:rsidR="00F17220">
        <w:rPr>
          <w:rFonts w:eastAsiaTheme="minorEastAsia"/>
        </w:rPr>
        <w:t>character mappings</w:t>
      </w:r>
      <w:r w:rsidR="00F45F68">
        <w:rPr>
          <w:rFonts w:eastAsiaTheme="minorEastAsia"/>
        </w:rPr>
        <w:t xml:space="preserve"> and relies on the interpretation of parameter estimates from contrasting model structures to find evidence for hypotheses.</w:t>
      </w:r>
      <w:r w:rsidR="00957B64">
        <w:rPr>
          <w:rFonts w:eastAsiaTheme="minorEastAsia"/>
        </w:rPr>
        <w:t xml:space="preserve"> </w:t>
      </w:r>
      <w:r w:rsidR="002B2308">
        <w:rPr>
          <w:rFonts w:eastAsiaTheme="minorEastAsia"/>
        </w:rPr>
        <w:t>Our simulations have shown how h</w:t>
      </w:r>
      <w:r w:rsidR="00406132">
        <w:rPr>
          <w:rFonts w:eastAsiaTheme="minorEastAsia"/>
        </w:rPr>
        <w:t xml:space="preserve">idden </w:t>
      </w:r>
      <w:r w:rsidR="002B2308">
        <w:rPr>
          <w:rFonts w:eastAsiaTheme="minorEastAsia"/>
        </w:rPr>
        <w:t>states</w:t>
      </w:r>
      <w:r w:rsidR="00406132">
        <w:rPr>
          <w:rFonts w:eastAsiaTheme="minorEastAsia"/>
        </w:rPr>
        <w:t xml:space="preserve"> </w:t>
      </w:r>
      <w:r w:rsidR="002B2308">
        <w:rPr>
          <w:rFonts w:eastAsiaTheme="minorEastAsia"/>
        </w:rPr>
        <w:t xml:space="preserve">modeling </w:t>
      </w:r>
      <w:r w:rsidR="00406132">
        <w:rPr>
          <w:rFonts w:eastAsiaTheme="minorEastAsia"/>
        </w:rPr>
        <w:t xml:space="preserve">heterogeneity in the evolutionary process can lead to false character dependent signals. </w:t>
      </w:r>
      <w:r w:rsidR="002B2308">
        <w:rPr>
          <w:rFonts w:eastAsiaTheme="minorEastAsia"/>
        </w:rPr>
        <w:t>Although</w:t>
      </w:r>
      <w:r w:rsidR="00A77DD7">
        <w:rPr>
          <w:rFonts w:eastAsiaTheme="minorEastAsia"/>
        </w:rPr>
        <w:t xml:space="preserve"> we have shown that</w:t>
      </w:r>
      <w:r w:rsidR="002B2308">
        <w:rPr>
          <w:rFonts w:eastAsiaTheme="minorEastAsia"/>
        </w:rPr>
        <w:t xml:space="preserve"> </w:t>
      </w:r>
      <w:r w:rsidR="00772589" w:rsidRPr="00772589">
        <w:rPr>
          <w:rFonts w:ascii="Courier New" w:eastAsiaTheme="minorEastAsia" w:hAnsi="Courier New" w:cs="Courier New"/>
        </w:rPr>
        <w:t>hOUwie</w:t>
      </w:r>
      <w:r w:rsidR="00406132">
        <w:rPr>
          <w:rFonts w:eastAsiaTheme="minorEastAsia"/>
        </w:rPr>
        <w:t xml:space="preserve"> </w:t>
      </w:r>
      <w:r w:rsidR="00A77DD7">
        <w:rPr>
          <w:rFonts w:eastAsiaTheme="minorEastAsia"/>
        </w:rPr>
        <w:t xml:space="preserve">can </w:t>
      </w:r>
      <w:r w:rsidR="002B2308">
        <w:rPr>
          <w:rFonts w:eastAsiaTheme="minorEastAsia"/>
        </w:rPr>
        <w:t>theoretically</w:t>
      </w:r>
      <w:r w:rsidR="00406132">
        <w:rPr>
          <w:rFonts w:eastAsiaTheme="minorEastAsia"/>
        </w:rPr>
        <w:t xml:space="preserve"> </w:t>
      </w:r>
      <w:r w:rsidR="002B2308">
        <w:rPr>
          <w:rFonts w:eastAsiaTheme="minorEastAsia"/>
        </w:rPr>
        <w:t xml:space="preserve">resolves </w:t>
      </w:r>
      <w:r w:rsidR="00406132">
        <w:rPr>
          <w:rFonts w:eastAsiaTheme="minorEastAsia"/>
        </w:rPr>
        <w:t>this</w:t>
      </w:r>
      <w:r w:rsidR="002B2308">
        <w:rPr>
          <w:rFonts w:eastAsiaTheme="minorEastAsia"/>
        </w:rPr>
        <w:t xml:space="preserve"> issue,</w:t>
      </w:r>
      <w:r w:rsidR="00406132">
        <w:rPr>
          <w:rFonts w:eastAsiaTheme="minorEastAsia"/>
        </w:rPr>
        <w:t xml:space="preserve"> </w:t>
      </w:r>
      <w:r w:rsidR="002B2308">
        <w:rPr>
          <w:rFonts w:eastAsiaTheme="minorEastAsia"/>
        </w:rPr>
        <w:t>in practice</w:t>
      </w:r>
      <w:r w:rsidR="00A77DD7">
        <w:rPr>
          <w:rFonts w:eastAsiaTheme="minorEastAsia"/>
        </w:rPr>
        <w:t>,</w:t>
      </w:r>
      <w:r w:rsidR="002B2308">
        <w:rPr>
          <w:rFonts w:eastAsiaTheme="minorEastAsia"/>
        </w:rPr>
        <w:t xml:space="preserve"> </w:t>
      </w:r>
      <w:r w:rsidR="00687A85">
        <w:rPr>
          <w:rFonts w:eastAsiaTheme="minorEastAsia"/>
        </w:rPr>
        <w:t>additional</w:t>
      </w:r>
      <w:r w:rsidR="002B2308">
        <w:rPr>
          <w:rFonts w:eastAsiaTheme="minorEastAsia"/>
        </w:rPr>
        <w:t xml:space="preserve"> work </w:t>
      </w:r>
      <w:r w:rsidR="00687A85">
        <w:rPr>
          <w:rFonts w:eastAsiaTheme="minorEastAsia"/>
        </w:rPr>
        <w:t xml:space="preserve">to improve the computational costs of integrating over all possible </w:t>
      </w:r>
      <w:r w:rsidR="00687A85">
        <w:rPr>
          <w:rFonts w:eastAsiaTheme="minorEastAsia"/>
        </w:rPr>
        <w:lastRenderedPageBreak/>
        <w:t xml:space="preserve">stochastic mappings is </w:t>
      </w:r>
      <w:r w:rsidR="002B2308">
        <w:rPr>
          <w:rFonts w:eastAsiaTheme="minorEastAsia"/>
        </w:rPr>
        <w:t>needed.</w:t>
      </w:r>
      <w:r w:rsidR="00A77DD7">
        <w:rPr>
          <w:rFonts w:eastAsiaTheme="minorEastAsia"/>
        </w:rPr>
        <w:t xml:space="preserve"> Nonetheless, the implementation of a joint discrete and continuous model in a likelihood framework </w:t>
      </w:r>
      <w:r w:rsidR="00770A08">
        <w:rPr>
          <w:rFonts w:eastAsiaTheme="minorEastAsia"/>
        </w:rPr>
        <w:t xml:space="preserve">improves our </w:t>
      </w:r>
      <w:r w:rsidR="00A77DD7">
        <w:rPr>
          <w:rFonts w:eastAsiaTheme="minorEastAsia"/>
        </w:rPr>
        <w:t>inferences about the parameters related to the underlying regimes</w:t>
      </w:r>
      <w:r w:rsidR="00C760D9">
        <w:rPr>
          <w:rFonts w:eastAsiaTheme="minorEastAsia"/>
        </w:rPr>
        <w:t>.</w:t>
      </w:r>
      <w:r w:rsidR="00A77DD7">
        <w:rPr>
          <w:rFonts w:eastAsiaTheme="minorEastAsia"/>
        </w:rPr>
        <w:t xml:space="preserve"> </w:t>
      </w:r>
      <w:r w:rsidR="00C760D9">
        <w:rPr>
          <w:rFonts w:eastAsiaTheme="minorEastAsia"/>
        </w:rPr>
        <w:t>R</w:t>
      </w:r>
      <w:r w:rsidR="00A77DD7">
        <w:rPr>
          <w:rFonts w:eastAsiaTheme="minorEastAsia"/>
        </w:rPr>
        <w:t xml:space="preserve">ather than assuming an </w:t>
      </w:r>
      <w:proofErr w:type="spellStart"/>
      <w:r w:rsidR="00A77DD7">
        <w:rPr>
          <w:rFonts w:eastAsiaTheme="minorEastAsia"/>
        </w:rPr>
        <w:t>apriori</w:t>
      </w:r>
      <w:proofErr w:type="spellEnd"/>
      <w:r w:rsidR="00A77DD7">
        <w:rPr>
          <w:rFonts w:eastAsiaTheme="minorEastAsia"/>
        </w:rPr>
        <w:t xml:space="preserve"> mapping</w:t>
      </w:r>
      <w:r w:rsidR="00C760D9">
        <w:rPr>
          <w:rFonts w:eastAsiaTheme="minorEastAsia"/>
        </w:rPr>
        <w:t xml:space="preserve">, hOUwie </w:t>
      </w:r>
      <w:proofErr w:type="gramStart"/>
      <w:r w:rsidR="00C760D9">
        <w:rPr>
          <w:rFonts w:eastAsiaTheme="minorEastAsia"/>
        </w:rPr>
        <w:t>is able to</w:t>
      </w:r>
      <w:proofErr w:type="gramEnd"/>
      <w:r w:rsidR="00C760D9">
        <w:rPr>
          <w:rFonts w:eastAsiaTheme="minorEastAsia"/>
        </w:rPr>
        <w:t xml:space="preserve"> utilize the mutual information about the discrete and continuous characters to learn something about the underlying regimes evolution. </w:t>
      </w:r>
    </w:p>
    <w:p w14:paraId="69A23567" w14:textId="77777777" w:rsidR="00C32621" w:rsidRDefault="00C32621">
      <w:pPr>
        <w:rPr>
          <w:rFonts w:ascii="Times New Roman" w:eastAsiaTheme="minorEastAsia" w:hAnsi="Times New Roman"/>
          <w:b/>
          <w:bCs/>
        </w:rPr>
      </w:pPr>
      <w:r>
        <w:rPr>
          <w:rFonts w:eastAsiaTheme="minorEastAsia"/>
          <w:b/>
          <w:bCs/>
        </w:rPr>
        <w:br w:type="page"/>
      </w:r>
    </w:p>
    <w:p w14:paraId="7CBCFEFB" w14:textId="6E116F04" w:rsidR="00C32621" w:rsidRDefault="00C32621" w:rsidP="00C32621">
      <w:pPr>
        <w:pStyle w:val="JamesManuscriptBody"/>
        <w:jc w:val="center"/>
        <w:rPr>
          <w:rFonts w:eastAsiaTheme="minorEastAsia"/>
          <w:b/>
          <w:bCs/>
        </w:rPr>
      </w:pPr>
      <w:r w:rsidRPr="00C32621">
        <w:rPr>
          <w:rFonts w:eastAsiaTheme="minorEastAsia"/>
          <w:b/>
          <w:bCs/>
        </w:rPr>
        <w:lastRenderedPageBreak/>
        <w:t>Tables</w:t>
      </w:r>
    </w:p>
    <w:tbl>
      <w:tblPr>
        <w:tblStyle w:val="GridTable1Light"/>
        <w:tblW w:w="8141" w:type="dxa"/>
        <w:tblLook w:val="04A0" w:firstRow="1" w:lastRow="0" w:firstColumn="1" w:lastColumn="0" w:noHBand="0" w:noVBand="1"/>
      </w:tblPr>
      <w:tblGrid>
        <w:gridCol w:w="932"/>
        <w:gridCol w:w="638"/>
        <w:gridCol w:w="835"/>
        <w:gridCol w:w="298"/>
        <w:gridCol w:w="825"/>
        <w:gridCol w:w="743"/>
        <w:gridCol w:w="825"/>
        <w:gridCol w:w="585"/>
        <w:gridCol w:w="906"/>
        <w:gridCol w:w="825"/>
        <w:gridCol w:w="743"/>
      </w:tblGrid>
      <w:tr w:rsidR="00C32621" w:rsidRPr="006B7B95" w14:paraId="7E58BA7A" w14:textId="77777777" w:rsidTr="00DB7E77">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42B038C2" w14:textId="77777777" w:rsidR="00C32621" w:rsidRPr="006B7B95" w:rsidRDefault="00C32621" w:rsidP="00DB7E77">
            <w:pPr>
              <w:pStyle w:val="JamesManuscriptBody"/>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generating model</w:t>
            </w:r>
          </w:p>
        </w:tc>
        <w:tc>
          <w:tcPr>
            <w:tcW w:w="638" w:type="dxa"/>
            <w:noWrap/>
            <w:hideMark/>
          </w:tcPr>
          <w:p w14:paraId="7D7E3661" w14:textId="77777777" w:rsidR="00C32621" w:rsidRPr="006B7B95" w:rsidRDefault="00C32621" w:rsidP="00DB7E77">
            <w:pPr>
              <w:pStyle w:val="JamesManuscriptBody"/>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fit model</w:t>
            </w:r>
          </w:p>
        </w:tc>
        <w:tc>
          <w:tcPr>
            <w:tcW w:w="835" w:type="dxa"/>
            <w:noWrap/>
            <w:hideMark/>
          </w:tcPr>
          <w:p w14:paraId="6DF91827" w14:textId="77777777" w:rsidR="00C32621" w:rsidRPr="006B7B95" w:rsidRDefault="00C32621" w:rsidP="00DB7E77">
            <w:pPr>
              <w:pStyle w:val="JamesManuscriptBody"/>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proofErr w:type="spellStart"/>
            <w:r w:rsidRPr="006B7B95">
              <w:rPr>
                <w:rFonts w:ascii="Calibri" w:eastAsia="Times New Roman" w:hAnsi="Calibri" w:cs="Calibri"/>
                <w:color w:val="000000"/>
                <w:sz w:val="16"/>
                <w:szCs w:val="16"/>
                <w:lang w:val="en-CA"/>
              </w:rPr>
              <w:t>lnlik</w:t>
            </w:r>
            <w:proofErr w:type="spellEnd"/>
          </w:p>
        </w:tc>
        <w:tc>
          <w:tcPr>
            <w:tcW w:w="284" w:type="dxa"/>
            <w:noWrap/>
            <w:hideMark/>
          </w:tcPr>
          <w:p w14:paraId="0820862F" w14:textId="77777777" w:rsidR="00C32621" w:rsidRPr="006B7B95" w:rsidRDefault="00C32621" w:rsidP="00DB7E77">
            <w:pPr>
              <w:pStyle w:val="JamesManuscriptBody"/>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k</w:t>
            </w:r>
          </w:p>
        </w:tc>
        <w:tc>
          <w:tcPr>
            <w:tcW w:w="825" w:type="dxa"/>
            <w:noWrap/>
            <w:hideMark/>
          </w:tcPr>
          <w:p w14:paraId="62C86FD8" w14:textId="77777777" w:rsidR="00C32621" w:rsidRPr="006B7B95" w:rsidRDefault="00C32621" w:rsidP="00DB7E77">
            <w:pPr>
              <w:pStyle w:val="JamesManuscriptBody"/>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proofErr w:type="spellStart"/>
            <w:r w:rsidRPr="006B7B95">
              <w:rPr>
                <w:rFonts w:ascii="Calibri" w:eastAsia="Times New Roman" w:hAnsi="Calibri" w:cs="Calibri"/>
                <w:color w:val="000000"/>
                <w:sz w:val="16"/>
                <w:szCs w:val="16"/>
                <w:lang w:val="en-CA"/>
              </w:rPr>
              <w:t>aic</w:t>
            </w:r>
            <w:proofErr w:type="spellEnd"/>
          </w:p>
        </w:tc>
        <w:tc>
          <w:tcPr>
            <w:tcW w:w="743" w:type="dxa"/>
            <w:noWrap/>
            <w:hideMark/>
          </w:tcPr>
          <w:p w14:paraId="3E77A934" w14:textId="77777777" w:rsidR="00C32621" w:rsidRPr="006B7B95" w:rsidRDefault="00C32621" w:rsidP="00DB7E77">
            <w:pPr>
              <w:pStyle w:val="JamesManuscriptBody"/>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proofErr w:type="spellStart"/>
            <w:r w:rsidRPr="006B7B95">
              <w:rPr>
                <w:rFonts w:ascii="Calibri" w:eastAsia="Times New Roman" w:hAnsi="Calibri" w:cs="Calibri"/>
                <w:color w:val="000000"/>
                <w:sz w:val="16"/>
                <w:szCs w:val="16"/>
                <w:lang w:val="en-CA"/>
              </w:rPr>
              <w:t>dAIC</w:t>
            </w:r>
            <w:proofErr w:type="spellEnd"/>
          </w:p>
        </w:tc>
        <w:tc>
          <w:tcPr>
            <w:tcW w:w="825" w:type="dxa"/>
            <w:noWrap/>
            <w:hideMark/>
          </w:tcPr>
          <w:p w14:paraId="0FA313C6" w14:textId="77777777" w:rsidR="00C32621" w:rsidRPr="006B7B95" w:rsidRDefault="00C32621" w:rsidP="00DB7E77">
            <w:pPr>
              <w:pStyle w:val="JamesManuscriptBody"/>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Pr>
                <w:rFonts w:ascii="Calibri" w:eastAsia="Times New Roman" w:hAnsi="Calibri" w:cs="Calibri"/>
                <w:color w:val="000000"/>
                <w:sz w:val="16"/>
                <w:szCs w:val="16"/>
                <w:lang w:val="en-CA"/>
              </w:rPr>
              <w:t xml:space="preserve">discrete </w:t>
            </w:r>
            <w:r w:rsidRPr="006B7B95">
              <w:rPr>
                <w:rFonts w:ascii="Calibri" w:eastAsia="Times New Roman" w:hAnsi="Calibri" w:cs="Calibri"/>
                <w:color w:val="000000"/>
                <w:sz w:val="16"/>
                <w:szCs w:val="16"/>
                <w:lang w:val="en-CA"/>
              </w:rPr>
              <w:t>rate</w:t>
            </w:r>
          </w:p>
        </w:tc>
        <w:tc>
          <w:tcPr>
            <w:tcW w:w="585" w:type="dxa"/>
            <w:noWrap/>
            <w:hideMark/>
          </w:tcPr>
          <w:p w14:paraId="7E3A4B46" w14:textId="77777777" w:rsidR="00C32621" w:rsidRPr="006B7B95" w:rsidRDefault="00C32621" w:rsidP="00DB7E77">
            <w:pPr>
              <w:pStyle w:val="JamesManuscriptBody"/>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alpha</w:t>
            </w:r>
          </w:p>
        </w:tc>
        <w:tc>
          <w:tcPr>
            <w:tcW w:w="906" w:type="dxa"/>
            <w:noWrap/>
            <w:hideMark/>
          </w:tcPr>
          <w:p w14:paraId="1D66AD0D" w14:textId="77777777" w:rsidR="00C32621" w:rsidRPr="006B7B95" w:rsidRDefault="00C32621" w:rsidP="00DB7E77">
            <w:pPr>
              <w:pStyle w:val="JamesManuscriptBody"/>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sigma2</w:t>
            </w:r>
          </w:p>
        </w:tc>
        <w:tc>
          <w:tcPr>
            <w:tcW w:w="825" w:type="dxa"/>
            <w:noWrap/>
            <w:hideMark/>
          </w:tcPr>
          <w:p w14:paraId="07097F80" w14:textId="77777777" w:rsidR="00C32621" w:rsidRPr="006B7B95" w:rsidRDefault="00C32621" w:rsidP="00DB7E77">
            <w:pPr>
              <w:pStyle w:val="JamesManuscriptBody"/>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theta_1</w:t>
            </w:r>
          </w:p>
        </w:tc>
        <w:tc>
          <w:tcPr>
            <w:tcW w:w="743" w:type="dxa"/>
            <w:noWrap/>
            <w:hideMark/>
          </w:tcPr>
          <w:p w14:paraId="126D18AF" w14:textId="77777777" w:rsidR="00C32621" w:rsidRPr="006B7B95" w:rsidRDefault="00C32621" w:rsidP="00DB7E77">
            <w:pPr>
              <w:pStyle w:val="JamesManuscriptBody"/>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theta_2</w:t>
            </w:r>
          </w:p>
        </w:tc>
      </w:tr>
      <w:tr w:rsidR="00C32621" w:rsidRPr="006B7B95" w14:paraId="400C58E3" w14:textId="77777777" w:rsidTr="00DB7E77">
        <w:trPr>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2CF6D069" w14:textId="77777777" w:rsidR="00C32621" w:rsidRPr="006B7B95" w:rsidRDefault="00C32621" w:rsidP="00DB7E77">
            <w:pPr>
              <w:pStyle w:val="JamesManuscriptBody"/>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D</w:t>
            </w:r>
          </w:p>
        </w:tc>
        <w:tc>
          <w:tcPr>
            <w:tcW w:w="638" w:type="dxa"/>
            <w:noWrap/>
            <w:hideMark/>
          </w:tcPr>
          <w:p w14:paraId="13A609D0"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D</w:t>
            </w:r>
          </w:p>
        </w:tc>
        <w:tc>
          <w:tcPr>
            <w:tcW w:w="835" w:type="dxa"/>
            <w:noWrap/>
            <w:hideMark/>
          </w:tcPr>
          <w:p w14:paraId="63D336D8"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4.8094</w:t>
            </w:r>
          </w:p>
        </w:tc>
        <w:tc>
          <w:tcPr>
            <w:tcW w:w="284" w:type="dxa"/>
            <w:noWrap/>
            <w:hideMark/>
          </w:tcPr>
          <w:p w14:paraId="38EBE4D8"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4CB70D48"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9.61883</w:t>
            </w:r>
          </w:p>
        </w:tc>
        <w:tc>
          <w:tcPr>
            <w:tcW w:w="743" w:type="dxa"/>
            <w:noWrap/>
            <w:hideMark/>
          </w:tcPr>
          <w:p w14:paraId="258562B1"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0</w:t>
            </w:r>
          </w:p>
        </w:tc>
        <w:tc>
          <w:tcPr>
            <w:tcW w:w="825" w:type="dxa"/>
            <w:noWrap/>
            <w:hideMark/>
          </w:tcPr>
          <w:p w14:paraId="0927EA7C"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75</w:t>
            </w:r>
          </w:p>
        </w:tc>
        <w:tc>
          <w:tcPr>
            <w:tcW w:w="585" w:type="dxa"/>
            <w:noWrap/>
            <w:hideMark/>
          </w:tcPr>
          <w:p w14:paraId="5B5B43C7"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w:t>
            </w:r>
          </w:p>
        </w:tc>
        <w:tc>
          <w:tcPr>
            <w:tcW w:w="906" w:type="dxa"/>
            <w:noWrap/>
            <w:hideMark/>
          </w:tcPr>
          <w:p w14:paraId="574413FD"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69BFC3EC"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743" w:type="dxa"/>
            <w:noWrap/>
            <w:hideMark/>
          </w:tcPr>
          <w:p w14:paraId="7CCC2DF7"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9375</w:t>
            </w:r>
          </w:p>
        </w:tc>
      </w:tr>
      <w:tr w:rsidR="00C32621" w:rsidRPr="006B7B95" w14:paraId="3CE7F214" w14:textId="77777777" w:rsidTr="00DB7E77">
        <w:trPr>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34BAD58E" w14:textId="77777777" w:rsidR="00C32621" w:rsidRPr="006B7B95" w:rsidRDefault="00C32621" w:rsidP="00DB7E77">
            <w:pPr>
              <w:pStyle w:val="JamesManuscriptBody"/>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D</w:t>
            </w:r>
          </w:p>
        </w:tc>
        <w:tc>
          <w:tcPr>
            <w:tcW w:w="638" w:type="dxa"/>
            <w:noWrap/>
            <w:hideMark/>
          </w:tcPr>
          <w:p w14:paraId="7E9F814C"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ID</w:t>
            </w:r>
            <w:r>
              <w:rPr>
                <w:rFonts w:ascii="Calibri" w:eastAsia="Times New Roman" w:hAnsi="Calibri" w:cs="Calibri"/>
                <w:color w:val="000000"/>
                <w:sz w:val="16"/>
                <w:szCs w:val="16"/>
                <w:lang w:val="en-CA"/>
              </w:rPr>
              <w:t>+</w:t>
            </w:r>
          </w:p>
        </w:tc>
        <w:tc>
          <w:tcPr>
            <w:tcW w:w="835" w:type="dxa"/>
            <w:noWrap/>
            <w:hideMark/>
          </w:tcPr>
          <w:p w14:paraId="48304336"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7.6937</w:t>
            </w:r>
          </w:p>
        </w:tc>
        <w:tc>
          <w:tcPr>
            <w:tcW w:w="284" w:type="dxa"/>
            <w:noWrap/>
            <w:hideMark/>
          </w:tcPr>
          <w:p w14:paraId="7E8F392B"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57911C8F"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25.38755</w:t>
            </w:r>
          </w:p>
        </w:tc>
        <w:tc>
          <w:tcPr>
            <w:tcW w:w="743" w:type="dxa"/>
            <w:noWrap/>
            <w:hideMark/>
          </w:tcPr>
          <w:p w14:paraId="75017030"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76872</w:t>
            </w:r>
          </w:p>
        </w:tc>
        <w:tc>
          <w:tcPr>
            <w:tcW w:w="825" w:type="dxa"/>
            <w:noWrap/>
            <w:hideMark/>
          </w:tcPr>
          <w:p w14:paraId="5339E443"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75</w:t>
            </w:r>
          </w:p>
        </w:tc>
        <w:tc>
          <w:tcPr>
            <w:tcW w:w="585" w:type="dxa"/>
            <w:noWrap/>
            <w:hideMark/>
          </w:tcPr>
          <w:p w14:paraId="6EF6BDDF"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w:t>
            </w:r>
          </w:p>
        </w:tc>
        <w:tc>
          <w:tcPr>
            <w:tcW w:w="906" w:type="dxa"/>
            <w:noWrap/>
            <w:hideMark/>
          </w:tcPr>
          <w:p w14:paraId="0ADF048F"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28BE8ED5"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743" w:type="dxa"/>
            <w:noWrap/>
            <w:hideMark/>
          </w:tcPr>
          <w:p w14:paraId="317A53A7"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9375</w:t>
            </w:r>
          </w:p>
        </w:tc>
      </w:tr>
      <w:tr w:rsidR="00C32621" w:rsidRPr="006B7B95" w14:paraId="00C639ED" w14:textId="77777777" w:rsidTr="00DB7E77">
        <w:trPr>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293EBCE3" w14:textId="77777777" w:rsidR="00C32621" w:rsidRPr="006B7B95" w:rsidRDefault="00C32621" w:rsidP="00DB7E77">
            <w:pPr>
              <w:pStyle w:val="JamesManuscriptBody"/>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ID</w:t>
            </w:r>
            <w:r>
              <w:rPr>
                <w:rFonts w:ascii="Calibri" w:eastAsia="Times New Roman" w:hAnsi="Calibri" w:cs="Calibri"/>
                <w:color w:val="000000"/>
                <w:sz w:val="16"/>
                <w:szCs w:val="16"/>
                <w:lang w:val="en-CA"/>
              </w:rPr>
              <w:t>+</w:t>
            </w:r>
          </w:p>
        </w:tc>
        <w:tc>
          <w:tcPr>
            <w:tcW w:w="638" w:type="dxa"/>
            <w:noWrap/>
            <w:hideMark/>
          </w:tcPr>
          <w:p w14:paraId="66E11F36"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D</w:t>
            </w:r>
          </w:p>
        </w:tc>
        <w:tc>
          <w:tcPr>
            <w:tcW w:w="835" w:type="dxa"/>
            <w:noWrap/>
            <w:hideMark/>
          </w:tcPr>
          <w:p w14:paraId="65775725"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1.924</w:t>
            </w:r>
          </w:p>
        </w:tc>
        <w:tc>
          <w:tcPr>
            <w:tcW w:w="284" w:type="dxa"/>
            <w:noWrap/>
            <w:hideMark/>
          </w:tcPr>
          <w:p w14:paraId="2E57224D"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5FCBA11D"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33.84911</w:t>
            </w:r>
          </w:p>
        </w:tc>
        <w:tc>
          <w:tcPr>
            <w:tcW w:w="743" w:type="dxa"/>
            <w:noWrap/>
            <w:hideMark/>
          </w:tcPr>
          <w:p w14:paraId="21F0B7C5"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5.4376</w:t>
            </w:r>
          </w:p>
        </w:tc>
        <w:tc>
          <w:tcPr>
            <w:tcW w:w="825" w:type="dxa"/>
            <w:noWrap/>
            <w:hideMark/>
          </w:tcPr>
          <w:p w14:paraId="2AC6B910"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2.03125</w:t>
            </w:r>
          </w:p>
        </w:tc>
        <w:tc>
          <w:tcPr>
            <w:tcW w:w="585" w:type="dxa"/>
            <w:noWrap/>
            <w:hideMark/>
          </w:tcPr>
          <w:p w14:paraId="24B67301"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0.625</w:t>
            </w:r>
          </w:p>
        </w:tc>
        <w:tc>
          <w:tcPr>
            <w:tcW w:w="906" w:type="dxa"/>
            <w:noWrap/>
            <w:hideMark/>
          </w:tcPr>
          <w:p w14:paraId="0666BF30"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1.322632</w:t>
            </w:r>
          </w:p>
        </w:tc>
        <w:tc>
          <w:tcPr>
            <w:tcW w:w="825" w:type="dxa"/>
            <w:noWrap/>
            <w:hideMark/>
          </w:tcPr>
          <w:p w14:paraId="2EC15567"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6.234131</w:t>
            </w:r>
          </w:p>
        </w:tc>
        <w:tc>
          <w:tcPr>
            <w:tcW w:w="743" w:type="dxa"/>
            <w:noWrap/>
            <w:hideMark/>
          </w:tcPr>
          <w:p w14:paraId="49F61667"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7.1875</w:t>
            </w:r>
          </w:p>
        </w:tc>
      </w:tr>
      <w:tr w:rsidR="00C32621" w:rsidRPr="006B7B95" w14:paraId="46C492E4" w14:textId="77777777" w:rsidTr="00DB7E77">
        <w:trPr>
          <w:trHeight w:val="170"/>
        </w:trPr>
        <w:tc>
          <w:tcPr>
            <w:cnfStyle w:val="001000000000" w:firstRow="0" w:lastRow="0" w:firstColumn="1" w:lastColumn="0" w:oddVBand="0" w:evenVBand="0" w:oddHBand="0" w:evenHBand="0" w:firstRowFirstColumn="0" w:firstRowLastColumn="0" w:lastRowFirstColumn="0" w:lastRowLastColumn="0"/>
            <w:tcW w:w="932" w:type="dxa"/>
            <w:noWrap/>
            <w:hideMark/>
          </w:tcPr>
          <w:p w14:paraId="4FA8D7AB" w14:textId="77777777" w:rsidR="00C32621" w:rsidRPr="006B7B95" w:rsidRDefault="00C32621" w:rsidP="00DB7E77">
            <w:pPr>
              <w:pStyle w:val="JamesManuscriptBody"/>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ID</w:t>
            </w:r>
            <w:r>
              <w:rPr>
                <w:rFonts w:ascii="Calibri" w:eastAsia="Times New Roman" w:hAnsi="Calibri" w:cs="Calibri"/>
                <w:color w:val="000000"/>
                <w:sz w:val="16"/>
                <w:szCs w:val="16"/>
                <w:lang w:val="en-CA"/>
              </w:rPr>
              <w:t>+</w:t>
            </w:r>
          </w:p>
        </w:tc>
        <w:tc>
          <w:tcPr>
            <w:tcW w:w="638" w:type="dxa"/>
            <w:noWrap/>
            <w:hideMark/>
          </w:tcPr>
          <w:p w14:paraId="1B669929"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CID</w:t>
            </w:r>
            <w:r>
              <w:rPr>
                <w:rFonts w:ascii="Calibri" w:eastAsia="Times New Roman" w:hAnsi="Calibri" w:cs="Calibri"/>
                <w:color w:val="000000"/>
                <w:sz w:val="16"/>
                <w:szCs w:val="16"/>
                <w:lang w:val="en-CA"/>
              </w:rPr>
              <w:t>+</w:t>
            </w:r>
          </w:p>
        </w:tc>
        <w:tc>
          <w:tcPr>
            <w:tcW w:w="835" w:type="dxa"/>
            <w:noWrap/>
            <w:hideMark/>
          </w:tcPr>
          <w:p w14:paraId="4A0E7743"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4.2057</w:t>
            </w:r>
          </w:p>
        </w:tc>
        <w:tc>
          <w:tcPr>
            <w:tcW w:w="284" w:type="dxa"/>
            <w:noWrap/>
            <w:hideMark/>
          </w:tcPr>
          <w:p w14:paraId="2802161D"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w:t>
            </w:r>
          </w:p>
        </w:tc>
        <w:tc>
          <w:tcPr>
            <w:tcW w:w="825" w:type="dxa"/>
            <w:noWrap/>
            <w:hideMark/>
          </w:tcPr>
          <w:p w14:paraId="73172907"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8.41151</w:t>
            </w:r>
          </w:p>
        </w:tc>
        <w:tc>
          <w:tcPr>
            <w:tcW w:w="743" w:type="dxa"/>
            <w:noWrap/>
            <w:hideMark/>
          </w:tcPr>
          <w:p w14:paraId="5A8DF138"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0</w:t>
            </w:r>
          </w:p>
        </w:tc>
        <w:tc>
          <w:tcPr>
            <w:tcW w:w="825" w:type="dxa"/>
            <w:noWrap/>
            <w:hideMark/>
          </w:tcPr>
          <w:p w14:paraId="126BDEF8"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48.99516</w:t>
            </w:r>
          </w:p>
        </w:tc>
        <w:tc>
          <w:tcPr>
            <w:tcW w:w="585" w:type="dxa"/>
            <w:noWrap/>
            <w:hideMark/>
          </w:tcPr>
          <w:p w14:paraId="4F55799A"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50</w:t>
            </w:r>
          </w:p>
        </w:tc>
        <w:tc>
          <w:tcPr>
            <w:tcW w:w="906" w:type="dxa"/>
            <w:noWrap/>
            <w:hideMark/>
          </w:tcPr>
          <w:p w14:paraId="1D26FAEA"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2.895839</w:t>
            </w:r>
          </w:p>
        </w:tc>
        <w:tc>
          <w:tcPr>
            <w:tcW w:w="825" w:type="dxa"/>
            <w:noWrap/>
            <w:hideMark/>
          </w:tcPr>
          <w:p w14:paraId="7B74A10C"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4.991589</w:t>
            </w:r>
          </w:p>
        </w:tc>
        <w:tc>
          <w:tcPr>
            <w:tcW w:w="743" w:type="dxa"/>
            <w:noWrap/>
            <w:hideMark/>
          </w:tcPr>
          <w:p w14:paraId="4453327C" w14:textId="77777777" w:rsidR="00C32621" w:rsidRPr="006B7B95" w:rsidRDefault="00C32621" w:rsidP="00DB7E77">
            <w:pPr>
              <w:pStyle w:val="JamesManuscriptBody"/>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6"/>
                <w:szCs w:val="16"/>
                <w:lang w:val="en-CA"/>
              </w:rPr>
            </w:pPr>
            <w:r w:rsidRPr="006B7B95">
              <w:rPr>
                <w:rFonts w:ascii="Calibri" w:eastAsia="Times New Roman" w:hAnsi="Calibri" w:cs="Calibri"/>
                <w:color w:val="000000"/>
                <w:sz w:val="16"/>
                <w:szCs w:val="16"/>
                <w:lang w:val="en-CA"/>
              </w:rPr>
              <w:t>10</w:t>
            </w:r>
          </w:p>
        </w:tc>
      </w:tr>
    </w:tbl>
    <w:p w14:paraId="7E44187B" w14:textId="77777777" w:rsidR="00C32621" w:rsidRDefault="00C32621" w:rsidP="00C32621">
      <w:pPr>
        <w:pStyle w:val="JamesManuscriptBody"/>
        <w:rPr>
          <w:rFonts w:eastAsiaTheme="minorEastAsia"/>
          <w:iCs/>
        </w:rPr>
      </w:pPr>
      <w:r w:rsidRPr="00461B1E">
        <w:rPr>
          <w:rFonts w:eastAsiaTheme="minorEastAsia"/>
          <w:iCs/>
        </w:rPr>
        <w:t>Table 2</w:t>
      </w:r>
      <w:r>
        <w:rPr>
          <w:rFonts w:eastAsiaTheme="minorEastAsia"/>
          <w:iCs/>
        </w:rPr>
        <w:t>: Model evaluation of CD and CID+ models when all possible stochastic mappings are integrated over. The CD and CID+ models are distinguishable by AIC and likelihood. Maximum likelihood parameter estimates are also given.</w:t>
      </w:r>
    </w:p>
    <w:p w14:paraId="2DDCE35E" w14:textId="77777777" w:rsidR="00C32621" w:rsidRPr="00C32621" w:rsidRDefault="00C32621" w:rsidP="00C32621">
      <w:pPr>
        <w:pStyle w:val="JamesManuscriptBody"/>
        <w:jc w:val="center"/>
        <w:rPr>
          <w:rFonts w:eastAsiaTheme="minorEastAsia"/>
          <w:b/>
          <w:bCs/>
        </w:rPr>
      </w:pPr>
    </w:p>
    <w:p w14:paraId="64D03756" w14:textId="77777777" w:rsidR="008408F2" w:rsidRDefault="008408F2">
      <w:pPr>
        <w:rPr>
          <w:rFonts w:ascii="Times New Roman" w:eastAsiaTheme="minorEastAsia" w:hAnsi="Times New Roman"/>
          <w:b/>
          <w:bCs/>
        </w:rPr>
      </w:pPr>
      <w:r>
        <w:rPr>
          <w:rFonts w:eastAsiaTheme="minorEastAsia"/>
          <w:b/>
          <w:bCs/>
        </w:rPr>
        <w:br w:type="page"/>
      </w:r>
    </w:p>
    <w:p w14:paraId="599234CD" w14:textId="6E8D42B5" w:rsidR="00C817FB" w:rsidRDefault="00C817FB" w:rsidP="00464B0A">
      <w:pPr>
        <w:pStyle w:val="JamesManuscriptBody"/>
        <w:jc w:val="center"/>
        <w:rPr>
          <w:rFonts w:eastAsiaTheme="minorEastAsia"/>
          <w:b/>
          <w:bCs/>
        </w:rPr>
      </w:pPr>
      <w:r w:rsidRPr="00C817FB">
        <w:rPr>
          <w:rFonts w:eastAsiaTheme="minorEastAsia"/>
          <w:b/>
          <w:bCs/>
        </w:rPr>
        <w:lastRenderedPageBreak/>
        <w:t>Figures</w:t>
      </w:r>
    </w:p>
    <w:p w14:paraId="2310EB8A" w14:textId="77777777" w:rsidR="00AC3E1B" w:rsidRDefault="00AC3E1B" w:rsidP="00AC3E1B">
      <w:pPr>
        <w:pStyle w:val="JamesManuscriptBody"/>
        <w:rPr>
          <w:rFonts w:eastAsiaTheme="minorEastAsia"/>
        </w:rPr>
      </w:pPr>
      <w:r>
        <w:rPr>
          <w:rFonts w:eastAsiaTheme="minorEastAsia"/>
          <w:noProof/>
        </w:rPr>
        <w:drawing>
          <wp:inline distT="0" distB="0" distL="0" distR="0" wp14:anchorId="46692739" wp14:editId="4B1285F4">
            <wp:extent cx="5943600" cy="3569335"/>
            <wp:effectExtent l="0" t="0" r="0" b="0"/>
            <wp:docPr id="9" name="Picture 9" descr="A screenshot of a cell pho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cell phone&#10;&#10;Description automatically generated with low confidence"/>
                    <pic:cNvPicPr/>
                  </pic:nvPicPr>
                  <pic:blipFill>
                    <a:blip r:embed="rId11">
                      <a:extLst>
                        <a:ext uri="{28A0092B-C50C-407E-A947-70E740481C1C}">
                          <a14:useLocalDpi xmlns:a14="http://schemas.microsoft.com/office/drawing/2010/main" val="0"/>
                        </a:ext>
                      </a:extLst>
                    </a:blip>
                    <a:stretch>
                      <a:fillRect/>
                    </a:stretch>
                  </pic:blipFill>
                  <pic:spPr>
                    <a:xfrm>
                      <a:off x="0" y="0"/>
                      <a:ext cx="5943600" cy="3569335"/>
                    </a:xfrm>
                    <a:prstGeom prst="rect">
                      <a:avLst/>
                    </a:prstGeom>
                  </pic:spPr>
                </pic:pic>
              </a:graphicData>
            </a:graphic>
          </wp:inline>
        </w:drawing>
      </w:r>
    </w:p>
    <w:p w14:paraId="5B28C70D" w14:textId="77777777" w:rsidR="00AC3E1B" w:rsidRPr="00AC3E1B" w:rsidRDefault="00AC3E1B" w:rsidP="00AC3E1B">
      <w:pPr>
        <w:pStyle w:val="JamesManuscriptBody"/>
        <w:rPr>
          <w:rFonts w:eastAsiaTheme="minorEastAsia"/>
          <w:iCs/>
        </w:rPr>
      </w:pPr>
      <w:r w:rsidRPr="00202761">
        <w:rPr>
          <w:rFonts w:eastAsiaTheme="minorEastAsia"/>
          <w:iCs/>
        </w:rPr>
        <w:t xml:space="preserve">Figure 1: A state-transition diagram describing the examined </w:t>
      </w:r>
      <w:r w:rsidRPr="00202761">
        <w:rPr>
          <w:rFonts w:ascii="Courier New" w:eastAsiaTheme="minorEastAsia" w:hAnsi="Courier New" w:cs="Courier New"/>
          <w:iCs/>
        </w:rPr>
        <w:t>hOUwie</w:t>
      </w:r>
      <w:r w:rsidRPr="00202761">
        <w:rPr>
          <w:rFonts w:eastAsiaTheme="minorEastAsia"/>
          <w:iCs/>
        </w:rPr>
        <w:t xml:space="preserve"> model structures. It is possible to add more complexity, such as allowing transitions between hidden states to depend on the observed character (e.g., 0A to 0B differing from 1A to 1B). </w:t>
      </w:r>
      <w:r>
        <w:rPr>
          <w:rFonts w:eastAsiaTheme="minorEastAsia"/>
          <w:iCs/>
        </w:rPr>
        <w:t>Different shapes represent alternative observed states (square and circle for observed state 0 and 1). Different shades of the same color are used to describe different observed states within the same hidden state (light orange and light purple are state 0, while dark orange and dark purple are state 1). Different colors are used to represent different hidden states (orange indicates hidden state A and purple indicates hidden state B). Parameters which are shared between states are shown above the states, whereas parameters specifically associated with a particular state are shown to their left or right. Transitions between states are shown with colored arrows.</w:t>
      </w:r>
    </w:p>
    <w:p w14:paraId="3C44FC6F" w14:textId="77777777" w:rsidR="00AC3E1B" w:rsidRPr="00464B0A" w:rsidRDefault="00AC3E1B" w:rsidP="00464B0A">
      <w:pPr>
        <w:pStyle w:val="JamesManuscriptBody"/>
        <w:jc w:val="center"/>
        <w:rPr>
          <w:rFonts w:eastAsiaTheme="minorEastAsia"/>
          <w:b/>
          <w:bCs/>
        </w:rPr>
      </w:pPr>
    </w:p>
    <w:p w14:paraId="24197326" w14:textId="48CE7272" w:rsidR="00464B0A" w:rsidRDefault="008408F2" w:rsidP="00C32621">
      <w:pPr>
        <w:pStyle w:val="JamesManuscriptBody"/>
      </w:pPr>
      <w:r>
        <w:rPr>
          <w:noProof/>
        </w:rPr>
        <w:lastRenderedPageBreak/>
        <w:drawing>
          <wp:inline distT="0" distB="0" distL="0" distR="0" wp14:anchorId="7C6B3FC3" wp14:editId="291330FA">
            <wp:extent cx="5943600" cy="5943600"/>
            <wp:effectExtent l="0" t="0" r="0" b="0"/>
            <wp:docPr id="2" name="Picture 2"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alendar&#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58D2128" w14:textId="15062930" w:rsidR="005538A7" w:rsidRDefault="009E0984" w:rsidP="00C32621">
      <w:pPr>
        <w:pStyle w:val="JamesManuscriptBody"/>
      </w:pPr>
      <w:r>
        <w:rPr>
          <w:noProof/>
        </w:rPr>
        <w:lastRenderedPageBreak/>
        <w:drawing>
          <wp:inline distT="0" distB="0" distL="0" distR="0" wp14:anchorId="1B3D34C5" wp14:editId="378C18EF">
            <wp:extent cx="5943600" cy="3962400"/>
            <wp:effectExtent l="0" t="0" r="0" b="0"/>
            <wp:docPr id="3" name="Picture 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614B119" w14:textId="77777777" w:rsidR="00AC3E1B" w:rsidRDefault="00AC3E1B" w:rsidP="00AC3E1B">
      <w:pPr>
        <w:pStyle w:val="JamesManuscriptBody"/>
        <w:rPr>
          <w:rFonts w:eastAsiaTheme="minorEastAsia"/>
          <w:i/>
        </w:rPr>
      </w:pPr>
      <w:r>
        <w:rPr>
          <w:rFonts w:eastAsiaTheme="minorEastAsia"/>
          <w:i/>
          <w:noProof/>
        </w:rPr>
        <w:drawing>
          <wp:inline distT="0" distB="0" distL="0" distR="0" wp14:anchorId="3085B97F" wp14:editId="152A1063">
            <wp:extent cx="5943600" cy="1976120"/>
            <wp:effectExtent l="0" t="0" r="0" b="5080"/>
            <wp:docPr id="7" name="Picture 7" descr="A picture containing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qr cod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1976120"/>
                    </a:xfrm>
                    <a:prstGeom prst="rect">
                      <a:avLst/>
                    </a:prstGeom>
                  </pic:spPr>
                </pic:pic>
              </a:graphicData>
            </a:graphic>
          </wp:inline>
        </w:drawing>
      </w:r>
      <w:r>
        <w:rPr>
          <w:rFonts w:eastAsiaTheme="minorEastAsia"/>
          <w:i/>
        </w:rPr>
        <w:t xml:space="preserve"> </w:t>
      </w:r>
    </w:p>
    <w:p w14:paraId="39EF7259" w14:textId="0BB61884" w:rsidR="00AC3E1B" w:rsidRDefault="00AC3E1B" w:rsidP="00AC3E1B">
      <w:pPr>
        <w:pStyle w:val="JamesManuscriptBody"/>
        <w:rPr>
          <w:rFonts w:eastAsiaTheme="minorEastAsia"/>
          <w:iCs/>
        </w:rPr>
      </w:pPr>
      <w:r w:rsidRPr="008D559F">
        <w:rPr>
          <w:rFonts w:eastAsiaTheme="minorEastAsia"/>
          <w:iCs/>
        </w:rPr>
        <w:t>Figure 2:</w:t>
      </w:r>
      <w:r>
        <w:rPr>
          <w:rFonts w:eastAsiaTheme="minorEastAsia"/>
          <w:iCs/>
        </w:rPr>
        <w:t xml:space="preserve"> Two scenarios for continuous and discrete character evolution. a) Continuous evolution and observed discrete character evolution are linked with the same underlying regime painting.</w:t>
      </w:r>
    </w:p>
    <w:p w14:paraId="63D74629" w14:textId="77777777" w:rsidR="00AC3E1B" w:rsidRDefault="00AC3E1B" w:rsidP="00AC3E1B">
      <w:pPr>
        <w:pStyle w:val="JamesManuscriptBody"/>
      </w:pPr>
    </w:p>
    <w:p w14:paraId="4179F311" w14:textId="77777777" w:rsidR="00C32621" w:rsidRDefault="00C32621" w:rsidP="00C32621">
      <w:pPr>
        <w:pStyle w:val="JamesManuscriptBody"/>
        <w:rPr>
          <w:rFonts w:eastAsiaTheme="minorEastAsia"/>
        </w:rPr>
      </w:pPr>
      <w:r w:rsidRPr="00E52989">
        <w:rPr>
          <w:rFonts w:eastAsiaTheme="minorEastAsia"/>
          <w:noProof/>
        </w:rPr>
        <w:lastRenderedPageBreak/>
        <w:drawing>
          <wp:inline distT="0" distB="0" distL="0" distR="0" wp14:anchorId="762FACC9" wp14:editId="1E04A26B">
            <wp:extent cx="5930900" cy="280670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5"/>
                    <a:stretch>
                      <a:fillRect/>
                    </a:stretch>
                  </pic:blipFill>
                  <pic:spPr>
                    <a:xfrm>
                      <a:off x="0" y="0"/>
                      <a:ext cx="5930900" cy="2806700"/>
                    </a:xfrm>
                    <a:prstGeom prst="rect">
                      <a:avLst/>
                    </a:prstGeom>
                  </pic:spPr>
                </pic:pic>
              </a:graphicData>
            </a:graphic>
          </wp:inline>
        </w:drawing>
      </w:r>
    </w:p>
    <w:p w14:paraId="7E6EA7FE" w14:textId="77777777" w:rsidR="00C32621" w:rsidRPr="00C32621" w:rsidRDefault="00C32621" w:rsidP="00C32621">
      <w:pPr>
        <w:pStyle w:val="JamesManuscriptBody"/>
        <w:rPr>
          <w:rFonts w:eastAsiaTheme="minorEastAsia"/>
        </w:rPr>
      </w:pPr>
      <w:r w:rsidRPr="00E8673C">
        <w:rPr>
          <w:rFonts w:eastAsiaTheme="minorEastAsia"/>
        </w:rPr>
        <w:t>Figure 4</w:t>
      </w:r>
      <w:r>
        <w:rPr>
          <w:rFonts w:eastAsiaTheme="minorEastAsia"/>
        </w:rPr>
        <w:t xml:space="preserve">: Boxplots of summed </w:t>
      </w:r>
      <w:proofErr w:type="spellStart"/>
      <w:r>
        <w:rPr>
          <w:rFonts w:eastAsiaTheme="minorEastAsia"/>
        </w:rPr>
        <w:t>AICwt</w:t>
      </w:r>
      <w:proofErr w:type="spellEnd"/>
      <w:r>
        <w:rPr>
          <w:rFonts w:eastAsiaTheme="minorEastAsia"/>
        </w:rPr>
        <w:t xml:space="preserve"> for each model class </w:t>
      </w:r>
      <w:r w:rsidRPr="00E8673C">
        <w:rPr>
          <w:rFonts w:eastAsiaTheme="minorEastAsia"/>
        </w:rPr>
        <w:t xml:space="preserve">for three simulating scenarios. Models are summarized into three classes (CD, CID, or CID+) although </w:t>
      </w:r>
      <w:commentRangeStart w:id="12"/>
      <w:commentRangeStart w:id="13"/>
      <w:r w:rsidRPr="00E8673C">
        <w:rPr>
          <w:rFonts w:eastAsiaTheme="minorEastAsia"/>
        </w:rPr>
        <w:t xml:space="preserve">within each class models there are different model structures (e.g., variable theta vs variable alpha – see table </w:t>
      </w:r>
      <w:commentRangeEnd w:id="12"/>
      <w:r w:rsidRPr="00E8673C">
        <w:rPr>
          <w:rStyle w:val="CommentReference"/>
        </w:rPr>
        <w:commentReference w:id="12"/>
      </w:r>
      <w:commentRangeEnd w:id="13"/>
      <w:r w:rsidRPr="00E8673C">
        <w:rPr>
          <w:rStyle w:val="CommentReference"/>
        </w:rPr>
        <w:commentReference w:id="13"/>
      </w:r>
      <w:r w:rsidRPr="00E8673C">
        <w:rPr>
          <w:rFonts w:eastAsiaTheme="minorEastAsia"/>
        </w:rPr>
        <w:t xml:space="preserve">1). a) The simulating model is character dependent. The percent best fit (proportion from each class with </w:t>
      </w:r>
      <w:proofErr w:type="spellStart"/>
      <w:r w:rsidRPr="00E8673C">
        <w:rPr>
          <w:rFonts w:eastAsiaTheme="minorEastAsia"/>
        </w:rPr>
        <w:t>dAIC</w:t>
      </w:r>
      <w:proofErr w:type="spellEnd"/>
      <w:r w:rsidRPr="00E8673C">
        <w:rPr>
          <w:rFonts w:eastAsiaTheme="minorEastAsia"/>
        </w:rPr>
        <w:t xml:space="preserve"> = 0) for each model class was </w:t>
      </w:r>
      <m:oMath>
        <m:r>
          <m:rPr>
            <m:sty m:val="p"/>
          </m:rPr>
          <w:rPr>
            <w:rFonts w:ascii="Cambria Math" w:eastAsiaTheme="minorEastAsia" w:hAnsi="Cambria Math"/>
          </w:rPr>
          <m:t>68.75%</m:t>
        </m:r>
      </m:oMath>
      <w:r w:rsidRPr="00E8673C">
        <w:rPr>
          <w:rFonts w:eastAsiaTheme="minorEastAsia"/>
        </w:rPr>
        <w:t xml:space="preserve"> CD, </w:t>
      </w:r>
      <m:oMath>
        <m:r>
          <m:rPr>
            <m:sty m:val="p"/>
          </m:rPr>
          <w:rPr>
            <w:rFonts w:ascii="Cambria Math" w:eastAsiaTheme="minorEastAsia" w:hAnsi="Cambria Math"/>
          </w:rPr>
          <m:t>24.75%</m:t>
        </m:r>
      </m:oMath>
      <w:r w:rsidRPr="00E8673C">
        <w:rPr>
          <w:rFonts w:eastAsiaTheme="minorEastAsia"/>
        </w:rPr>
        <w:t xml:space="preserve"> CID, and </w:t>
      </w:r>
      <m:oMath>
        <m:r>
          <m:rPr>
            <m:sty m:val="p"/>
          </m:rPr>
          <w:rPr>
            <w:rFonts w:ascii="Cambria Math" w:eastAsiaTheme="minorEastAsia" w:hAnsi="Cambria Math"/>
          </w:rPr>
          <m:t>6.5%</m:t>
        </m:r>
      </m:oMath>
      <w:r w:rsidRPr="00E8673C">
        <w:rPr>
          <w:rFonts w:eastAsiaTheme="minorEastAsia"/>
        </w:rPr>
        <w:t xml:space="preserve"> CID +. b) The simulating model is character independent. The percent best fit for each model class was </w:t>
      </w:r>
      <m:oMath>
        <m:r>
          <m:rPr>
            <m:sty m:val="p"/>
          </m:rPr>
          <w:rPr>
            <w:rFonts w:ascii="Cambria Math" w:eastAsiaTheme="minorEastAsia" w:hAnsi="Cambria Math"/>
          </w:rPr>
          <m:t>30%</m:t>
        </m:r>
      </m:oMath>
      <w:r w:rsidRPr="00E8673C">
        <w:rPr>
          <w:rFonts w:eastAsiaTheme="minorEastAsia"/>
        </w:rPr>
        <w:t xml:space="preserve"> CD, </w:t>
      </w:r>
      <m:oMath>
        <m:r>
          <m:rPr>
            <m:sty m:val="p"/>
          </m:rPr>
          <w:rPr>
            <w:rFonts w:ascii="Cambria Math" w:eastAsiaTheme="minorEastAsia" w:hAnsi="Cambria Math"/>
          </w:rPr>
          <m:t>68.</m:t>
        </m:r>
        <m:bar>
          <m:barPr>
            <m:pos m:val="top"/>
            <m:ctrlPr>
              <w:rPr>
                <w:rFonts w:ascii="Cambria Math" w:eastAsiaTheme="minorEastAsia" w:hAnsi="Cambria Math"/>
              </w:rPr>
            </m:ctrlPr>
          </m:barPr>
          <m:e>
            <m:r>
              <m:rPr>
                <m:sty m:val="p"/>
              </m:rPr>
              <w:rPr>
                <w:rFonts w:ascii="Cambria Math" w:eastAsiaTheme="minorEastAsia" w:hAnsi="Cambria Math"/>
              </w:rPr>
              <m:t>3</m:t>
            </m:r>
          </m:e>
        </m:bar>
        <m:r>
          <m:rPr>
            <m:sty m:val="p"/>
          </m:rPr>
          <w:rPr>
            <w:rFonts w:ascii="Cambria Math" w:eastAsiaTheme="minorEastAsia" w:hAnsi="Cambria Math"/>
          </w:rPr>
          <m:t>%</m:t>
        </m:r>
      </m:oMath>
      <w:r w:rsidRPr="00E8673C">
        <w:rPr>
          <w:rFonts w:eastAsiaTheme="minorEastAsia"/>
        </w:rPr>
        <w:t xml:space="preserve"> CID, and </w:t>
      </w:r>
      <m:oMath>
        <m:r>
          <m:rPr>
            <m:sty m:val="p"/>
          </m:rPr>
          <w:rPr>
            <w:rFonts w:ascii="Cambria Math" w:eastAsiaTheme="minorEastAsia" w:hAnsi="Cambria Math"/>
          </w:rPr>
          <m:t>1.</m:t>
        </m:r>
        <m:bar>
          <m:barPr>
            <m:pos m:val="top"/>
            <m:ctrlPr>
              <w:rPr>
                <w:rFonts w:ascii="Cambria Math" w:eastAsiaTheme="minorEastAsia" w:hAnsi="Cambria Math"/>
              </w:rPr>
            </m:ctrlPr>
          </m:barPr>
          <m:e>
            <m:r>
              <m:rPr>
                <m:sty m:val="p"/>
              </m:rPr>
              <w:rPr>
                <w:rFonts w:ascii="Cambria Math" w:eastAsiaTheme="minorEastAsia" w:hAnsi="Cambria Math"/>
              </w:rPr>
              <m:t>6</m:t>
            </m:r>
          </m:e>
        </m:bar>
        <m:r>
          <m:rPr>
            <m:sty m:val="p"/>
          </m:rPr>
          <w:rPr>
            <w:rFonts w:ascii="Cambria Math" w:eastAsiaTheme="minorEastAsia" w:hAnsi="Cambria Math"/>
          </w:rPr>
          <m:t>%</m:t>
        </m:r>
      </m:oMath>
      <w:r w:rsidRPr="00E8673C">
        <w:rPr>
          <w:rFonts w:eastAsiaTheme="minorEastAsia"/>
        </w:rPr>
        <w:t xml:space="preserve"> CID +. c) The simulating model is character independent. The percent best fit for each model class was </w:t>
      </w:r>
      <m:oMath>
        <m:r>
          <m:rPr>
            <m:sty m:val="p"/>
          </m:rPr>
          <w:rPr>
            <w:rFonts w:ascii="Cambria Math" w:eastAsiaTheme="minorEastAsia" w:hAnsi="Cambria Math"/>
          </w:rPr>
          <m:t>45.8</m:t>
        </m:r>
        <m:bar>
          <m:barPr>
            <m:pos m:val="top"/>
            <m:ctrlPr>
              <w:rPr>
                <w:rFonts w:ascii="Cambria Math" w:eastAsiaTheme="minorEastAsia" w:hAnsi="Cambria Math"/>
              </w:rPr>
            </m:ctrlPr>
          </m:barPr>
          <m:e>
            <m:r>
              <m:rPr>
                <m:sty m:val="p"/>
              </m:rPr>
              <w:rPr>
                <w:rFonts w:ascii="Cambria Math" w:eastAsiaTheme="minorEastAsia" w:hAnsi="Cambria Math"/>
              </w:rPr>
              <m:t>3</m:t>
            </m:r>
          </m:e>
        </m:bar>
        <m:r>
          <m:rPr>
            <m:sty m:val="p"/>
          </m:rPr>
          <w:rPr>
            <w:rFonts w:ascii="Cambria Math" w:eastAsiaTheme="minorEastAsia" w:hAnsi="Cambria Math"/>
          </w:rPr>
          <m:t>%</m:t>
        </m:r>
      </m:oMath>
      <w:r w:rsidRPr="00E8673C">
        <w:rPr>
          <w:rFonts w:eastAsiaTheme="minorEastAsia"/>
        </w:rPr>
        <w:t xml:space="preserve"> CD, </w:t>
      </w:r>
      <m:oMath>
        <m:r>
          <m:rPr>
            <m:sty m:val="p"/>
          </m:rPr>
          <w:rPr>
            <w:rFonts w:ascii="Cambria Math" w:eastAsiaTheme="minorEastAsia" w:hAnsi="Cambria Math"/>
          </w:rPr>
          <m:t>44.7</m:t>
        </m:r>
        <m:bar>
          <m:barPr>
            <m:pos m:val="top"/>
            <m:ctrlPr>
              <w:rPr>
                <w:rFonts w:ascii="Cambria Math" w:eastAsiaTheme="minorEastAsia" w:hAnsi="Cambria Math"/>
              </w:rPr>
            </m:ctrlPr>
          </m:barPr>
          <m:e>
            <m:r>
              <m:rPr>
                <m:sty m:val="p"/>
              </m:rPr>
              <w:rPr>
                <w:rFonts w:ascii="Cambria Math" w:eastAsiaTheme="minorEastAsia" w:hAnsi="Cambria Math"/>
              </w:rPr>
              <m:t>2</m:t>
            </m:r>
          </m:e>
        </m:bar>
        <m:r>
          <m:rPr>
            <m:sty m:val="p"/>
          </m:rPr>
          <w:rPr>
            <w:rFonts w:ascii="Cambria Math" w:eastAsiaTheme="minorEastAsia" w:hAnsi="Cambria Math"/>
          </w:rPr>
          <m:t>%</m:t>
        </m:r>
      </m:oMath>
      <w:r w:rsidRPr="00E8673C">
        <w:rPr>
          <w:rFonts w:eastAsiaTheme="minorEastAsia"/>
        </w:rPr>
        <w:t xml:space="preserve"> CID, and </w:t>
      </w:r>
      <m:oMath>
        <m:r>
          <m:rPr>
            <m:sty m:val="p"/>
          </m:rPr>
          <w:rPr>
            <w:rFonts w:ascii="Cambria Math" w:eastAsiaTheme="minorEastAsia" w:hAnsi="Cambria Math"/>
          </w:rPr>
          <m:t>9.</m:t>
        </m:r>
        <m:bar>
          <m:barPr>
            <m:pos m:val="top"/>
            <m:ctrlPr>
              <w:rPr>
                <w:rFonts w:ascii="Cambria Math" w:eastAsiaTheme="minorEastAsia" w:hAnsi="Cambria Math"/>
              </w:rPr>
            </m:ctrlPr>
          </m:barPr>
          <m:e>
            <m:r>
              <m:rPr>
                <m:sty m:val="p"/>
              </m:rPr>
              <w:rPr>
                <w:rFonts w:ascii="Cambria Math" w:eastAsiaTheme="minorEastAsia" w:hAnsi="Cambria Math"/>
              </w:rPr>
              <m:t>4</m:t>
            </m:r>
          </m:e>
        </m:bar>
        <m:r>
          <m:rPr>
            <m:sty m:val="p"/>
          </m:rPr>
          <w:rPr>
            <w:rFonts w:ascii="Cambria Math" w:eastAsiaTheme="minorEastAsia" w:hAnsi="Cambria Math"/>
          </w:rPr>
          <m:t>%</m:t>
        </m:r>
      </m:oMath>
      <w:r w:rsidRPr="00E8673C">
        <w:rPr>
          <w:rFonts w:eastAsiaTheme="minorEastAsia"/>
        </w:rPr>
        <w:t xml:space="preserve"> CID +. </w:t>
      </w:r>
    </w:p>
    <w:p w14:paraId="7545A780" w14:textId="77777777" w:rsidR="00C32621" w:rsidRDefault="00C32621" w:rsidP="00C32621">
      <w:pPr>
        <w:pStyle w:val="JamesManuscriptBody"/>
      </w:pPr>
    </w:p>
    <w:p w14:paraId="7EC09892" w14:textId="437CC189" w:rsidR="008408F2" w:rsidRDefault="008408F2" w:rsidP="00C32621">
      <w:pPr>
        <w:pStyle w:val="JamesManuscriptBody"/>
      </w:pPr>
      <w:r>
        <w:br w:type="page"/>
      </w:r>
    </w:p>
    <w:p w14:paraId="3FA9EE84" w14:textId="48945D00" w:rsidR="00D76270" w:rsidRPr="008408F2" w:rsidRDefault="00D76270" w:rsidP="008408F2">
      <w:pPr>
        <w:pStyle w:val="JamesManuscriptBody"/>
        <w:jc w:val="center"/>
        <w:rPr>
          <w:rFonts w:eastAsiaTheme="minorEastAsia"/>
          <w:b/>
          <w:bCs/>
        </w:rPr>
      </w:pPr>
      <w:r w:rsidRPr="008408F2">
        <w:rPr>
          <w:rFonts w:eastAsiaTheme="minorEastAsia"/>
          <w:b/>
          <w:bCs/>
        </w:rPr>
        <w:lastRenderedPageBreak/>
        <w:t>Works Cited</w:t>
      </w:r>
    </w:p>
    <w:p w14:paraId="6F102A6E" w14:textId="77777777" w:rsidR="00BF1D5F" w:rsidRPr="00BF1D5F" w:rsidRDefault="000D1307" w:rsidP="00BF1D5F">
      <w:pPr>
        <w:pStyle w:val="Bibliography"/>
        <w:rPr>
          <w:rFonts w:ascii="Times New Roman" w:hAnsi="Times New Roman" w:cs="Times New Roman"/>
        </w:rPr>
      </w:pPr>
      <w:r>
        <w:rPr>
          <w:rFonts w:eastAsiaTheme="minorEastAsia"/>
          <w:u w:val="single"/>
        </w:rPr>
        <w:fldChar w:fldCharType="begin"/>
      </w:r>
      <w:r w:rsidR="00BF1D5F">
        <w:rPr>
          <w:rFonts w:eastAsiaTheme="minorEastAsia"/>
          <w:u w:val="single"/>
        </w:rPr>
        <w:instrText xml:space="preserve"> ADDIN ZOTERO_BIBL {"uncited":[],"omitted":[],"custom":[]} CSL_BIBLIOGRAPHY </w:instrText>
      </w:r>
      <w:r>
        <w:rPr>
          <w:rFonts w:eastAsiaTheme="minorEastAsia"/>
          <w:u w:val="single"/>
        </w:rPr>
        <w:fldChar w:fldCharType="separate"/>
      </w:r>
      <w:r w:rsidR="00BF1D5F" w:rsidRPr="00BF1D5F">
        <w:rPr>
          <w:rFonts w:ascii="Times New Roman" w:hAnsi="Times New Roman" w:cs="Times New Roman"/>
        </w:rPr>
        <w:t xml:space="preserve">Beaulieu J.M., </w:t>
      </w:r>
      <w:proofErr w:type="spellStart"/>
      <w:r w:rsidR="00BF1D5F" w:rsidRPr="00BF1D5F">
        <w:rPr>
          <w:rFonts w:ascii="Times New Roman" w:hAnsi="Times New Roman" w:cs="Times New Roman"/>
        </w:rPr>
        <w:t>Jhwueng</w:t>
      </w:r>
      <w:proofErr w:type="spellEnd"/>
      <w:r w:rsidR="00BF1D5F" w:rsidRPr="00BF1D5F">
        <w:rPr>
          <w:rFonts w:ascii="Times New Roman" w:hAnsi="Times New Roman" w:cs="Times New Roman"/>
        </w:rPr>
        <w:t xml:space="preserve"> D.-C., Boettiger C., O’Meara B.C. 2012. Modeling Stabilizing Selection: Expanding the Ornstein–</w:t>
      </w:r>
      <w:proofErr w:type="spellStart"/>
      <w:r w:rsidR="00BF1D5F" w:rsidRPr="00BF1D5F">
        <w:rPr>
          <w:rFonts w:ascii="Times New Roman" w:hAnsi="Times New Roman" w:cs="Times New Roman"/>
        </w:rPr>
        <w:t>Uhlenbeck</w:t>
      </w:r>
      <w:proofErr w:type="spellEnd"/>
      <w:r w:rsidR="00BF1D5F" w:rsidRPr="00BF1D5F">
        <w:rPr>
          <w:rFonts w:ascii="Times New Roman" w:hAnsi="Times New Roman" w:cs="Times New Roman"/>
        </w:rPr>
        <w:t xml:space="preserve"> Model of Adaptive Evolution. Evolution. 66:2369–2383.</w:t>
      </w:r>
    </w:p>
    <w:p w14:paraId="5A38BC5D" w14:textId="77777777" w:rsidR="00BF1D5F" w:rsidRPr="00BF1D5F" w:rsidRDefault="00BF1D5F" w:rsidP="00BF1D5F">
      <w:pPr>
        <w:pStyle w:val="Bibliography"/>
        <w:rPr>
          <w:rFonts w:ascii="Times New Roman" w:hAnsi="Times New Roman" w:cs="Times New Roman"/>
        </w:rPr>
      </w:pPr>
      <w:r w:rsidRPr="00BF1D5F">
        <w:rPr>
          <w:rFonts w:ascii="Times New Roman" w:hAnsi="Times New Roman" w:cs="Times New Roman"/>
        </w:rPr>
        <w:t>Beaulieu J.M., O’Meara B.C. 2016. Detecting Hidden Diversification Shifts in Models of Trait-Dependent Speciation and Extinction. Syst Biol. 65:583–601.</w:t>
      </w:r>
    </w:p>
    <w:p w14:paraId="4D9F261C" w14:textId="77777777" w:rsidR="00BF1D5F" w:rsidRPr="00BF1D5F" w:rsidRDefault="00BF1D5F" w:rsidP="00BF1D5F">
      <w:pPr>
        <w:pStyle w:val="Bibliography"/>
        <w:rPr>
          <w:rFonts w:ascii="Times New Roman" w:hAnsi="Times New Roman" w:cs="Times New Roman"/>
        </w:rPr>
      </w:pPr>
      <w:r w:rsidRPr="00BF1D5F">
        <w:rPr>
          <w:rFonts w:ascii="Times New Roman" w:hAnsi="Times New Roman" w:cs="Times New Roman"/>
        </w:rPr>
        <w:t xml:space="preserve">Beaulieu J.M., O’Meara B.C., Donoghue M.J. 2013. Identifying Hidden Rate Changes in the Evolution of a Binary Morphological Character: The Evolution of Plant Habit in </w:t>
      </w:r>
      <w:proofErr w:type="spellStart"/>
      <w:r w:rsidRPr="00BF1D5F">
        <w:rPr>
          <w:rFonts w:ascii="Times New Roman" w:hAnsi="Times New Roman" w:cs="Times New Roman"/>
        </w:rPr>
        <w:t>Campanulid</w:t>
      </w:r>
      <w:proofErr w:type="spellEnd"/>
      <w:r w:rsidRPr="00BF1D5F">
        <w:rPr>
          <w:rFonts w:ascii="Times New Roman" w:hAnsi="Times New Roman" w:cs="Times New Roman"/>
        </w:rPr>
        <w:t xml:space="preserve"> Angiosperms. Syst Biol. 62:725–737.</w:t>
      </w:r>
    </w:p>
    <w:p w14:paraId="6D85D058" w14:textId="77777777" w:rsidR="00BF1D5F" w:rsidRPr="00BF1D5F" w:rsidRDefault="00BF1D5F" w:rsidP="00BF1D5F">
      <w:pPr>
        <w:pStyle w:val="Bibliography"/>
        <w:rPr>
          <w:rFonts w:ascii="Times New Roman" w:hAnsi="Times New Roman" w:cs="Times New Roman"/>
        </w:rPr>
      </w:pPr>
      <w:proofErr w:type="spellStart"/>
      <w:r w:rsidRPr="00BF1D5F">
        <w:rPr>
          <w:rFonts w:ascii="Times New Roman" w:hAnsi="Times New Roman" w:cs="Times New Roman"/>
        </w:rPr>
        <w:t>Bollback</w:t>
      </w:r>
      <w:proofErr w:type="spellEnd"/>
      <w:r w:rsidRPr="00BF1D5F">
        <w:rPr>
          <w:rFonts w:ascii="Times New Roman" w:hAnsi="Times New Roman" w:cs="Times New Roman"/>
        </w:rPr>
        <w:t xml:space="preserve"> J.P. 2006. SIMMAP: stochastic character mapping of discrete traits on phylogenies. BMC bioinformatics. 7:88.</w:t>
      </w:r>
    </w:p>
    <w:p w14:paraId="4196A772" w14:textId="77777777" w:rsidR="00BF1D5F" w:rsidRPr="00BF1D5F" w:rsidRDefault="00BF1D5F" w:rsidP="00BF1D5F">
      <w:pPr>
        <w:pStyle w:val="Bibliography"/>
        <w:rPr>
          <w:rFonts w:ascii="Times New Roman" w:hAnsi="Times New Roman" w:cs="Times New Roman"/>
        </w:rPr>
      </w:pPr>
      <w:r w:rsidRPr="00BF1D5F">
        <w:rPr>
          <w:rFonts w:ascii="Times New Roman" w:hAnsi="Times New Roman" w:cs="Times New Roman"/>
        </w:rPr>
        <w:t xml:space="preserve">Burnham K.P., Anderson D.R. 2002. Model selection and </w:t>
      </w:r>
      <w:proofErr w:type="spellStart"/>
      <w:r w:rsidRPr="00BF1D5F">
        <w:rPr>
          <w:rFonts w:ascii="Times New Roman" w:hAnsi="Times New Roman" w:cs="Times New Roman"/>
        </w:rPr>
        <w:t>multimodel</w:t>
      </w:r>
      <w:proofErr w:type="spellEnd"/>
      <w:r w:rsidRPr="00BF1D5F">
        <w:rPr>
          <w:rFonts w:ascii="Times New Roman" w:hAnsi="Times New Roman" w:cs="Times New Roman"/>
        </w:rPr>
        <w:t xml:space="preserve"> inference: a practical information-theoretic approach. New York: Springer.</w:t>
      </w:r>
    </w:p>
    <w:p w14:paraId="4BA29469" w14:textId="77777777" w:rsidR="00BF1D5F" w:rsidRPr="00BF1D5F" w:rsidRDefault="00BF1D5F" w:rsidP="00BF1D5F">
      <w:pPr>
        <w:pStyle w:val="Bibliography"/>
        <w:rPr>
          <w:rFonts w:ascii="Times New Roman" w:hAnsi="Times New Roman" w:cs="Times New Roman"/>
        </w:rPr>
      </w:pPr>
      <w:r w:rsidRPr="00BF1D5F">
        <w:rPr>
          <w:rFonts w:ascii="Times New Roman" w:hAnsi="Times New Roman" w:cs="Times New Roman"/>
        </w:rPr>
        <w:t>Butler M.A., King A.A. 2004. Phylogenetic Comparative Analysis: A Modeling Approach for                         Adaptive Evolution. The American Naturalist. 164:683–695.</w:t>
      </w:r>
    </w:p>
    <w:p w14:paraId="37244B60" w14:textId="77777777" w:rsidR="00BF1D5F" w:rsidRPr="00BF1D5F" w:rsidRDefault="00BF1D5F" w:rsidP="00BF1D5F">
      <w:pPr>
        <w:pStyle w:val="Bibliography"/>
        <w:rPr>
          <w:rFonts w:ascii="Times New Roman" w:hAnsi="Times New Roman" w:cs="Times New Roman"/>
        </w:rPr>
      </w:pPr>
      <w:r w:rsidRPr="00BF1D5F">
        <w:rPr>
          <w:rFonts w:ascii="Times New Roman" w:hAnsi="Times New Roman" w:cs="Times New Roman"/>
        </w:rPr>
        <w:t>Caetano D.S., O’Meara B.C., Beaulieu J.M. 2018. Hidden state models improve state-dependent diversification approaches, including biogeographical models: HMM and the adequacy of SSE models. Evolution. 72:2308–2324.</w:t>
      </w:r>
    </w:p>
    <w:p w14:paraId="066C6371" w14:textId="77777777" w:rsidR="00BF1D5F" w:rsidRPr="00BF1D5F" w:rsidRDefault="00BF1D5F" w:rsidP="00BF1D5F">
      <w:pPr>
        <w:pStyle w:val="Bibliography"/>
        <w:rPr>
          <w:rFonts w:ascii="Times New Roman" w:hAnsi="Times New Roman" w:cs="Times New Roman"/>
        </w:rPr>
      </w:pPr>
      <w:r w:rsidRPr="00BF1D5F">
        <w:rPr>
          <w:rFonts w:ascii="Times New Roman" w:hAnsi="Times New Roman" w:cs="Times New Roman"/>
        </w:rPr>
        <w:t>Cover T.M., Thomas J.A. 1991. Elements of information theory. New York: Wiley.</w:t>
      </w:r>
    </w:p>
    <w:p w14:paraId="072F970F" w14:textId="77777777" w:rsidR="00BF1D5F" w:rsidRPr="00BF1D5F" w:rsidRDefault="00BF1D5F" w:rsidP="00BF1D5F">
      <w:pPr>
        <w:pStyle w:val="Bibliography"/>
        <w:rPr>
          <w:rFonts w:ascii="Times New Roman" w:hAnsi="Times New Roman" w:cs="Times New Roman"/>
        </w:rPr>
      </w:pPr>
      <w:proofErr w:type="spellStart"/>
      <w:r w:rsidRPr="00BF1D5F">
        <w:rPr>
          <w:rFonts w:ascii="Times New Roman" w:hAnsi="Times New Roman" w:cs="Times New Roman"/>
        </w:rPr>
        <w:t>Cressler</w:t>
      </w:r>
      <w:proofErr w:type="spellEnd"/>
      <w:r w:rsidRPr="00BF1D5F">
        <w:rPr>
          <w:rFonts w:ascii="Times New Roman" w:hAnsi="Times New Roman" w:cs="Times New Roman"/>
        </w:rPr>
        <w:t xml:space="preserve"> C.E., Butler M.A., King A.A. 2015. Detecting Adaptive Evolution in Phylogenetic Comparative Analysis Using the Ornstein–</w:t>
      </w:r>
      <w:proofErr w:type="spellStart"/>
      <w:r w:rsidRPr="00BF1D5F">
        <w:rPr>
          <w:rFonts w:ascii="Times New Roman" w:hAnsi="Times New Roman" w:cs="Times New Roman"/>
        </w:rPr>
        <w:t>Uhlenbeck</w:t>
      </w:r>
      <w:proofErr w:type="spellEnd"/>
      <w:r w:rsidRPr="00BF1D5F">
        <w:rPr>
          <w:rFonts w:ascii="Times New Roman" w:hAnsi="Times New Roman" w:cs="Times New Roman"/>
        </w:rPr>
        <w:t xml:space="preserve"> Model. Systematic Biology. 64:953–968.</w:t>
      </w:r>
    </w:p>
    <w:p w14:paraId="47C2C5FB" w14:textId="77777777" w:rsidR="00BF1D5F" w:rsidRPr="00BF1D5F" w:rsidRDefault="00BF1D5F" w:rsidP="00BF1D5F">
      <w:pPr>
        <w:pStyle w:val="Bibliography"/>
        <w:rPr>
          <w:rFonts w:ascii="Times New Roman" w:hAnsi="Times New Roman" w:cs="Times New Roman"/>
        </w:rPr>
      </w:pPr>
      <w:r w:rsidRPr="00BF1D5F">
        <w:rPr>
          <w:rFonts w:ascii="Times New Roman" w:hAnsi="Times New Roman" w:cs="Times New Roman"/>
        </w:rPr>
        <w:t>Felsenstein J. 2004. Inferring phylogenies. Sinauer associates Sunderland, MA.</w:t>
      </w:r>
    </w:p>
    <w:p w14:paraId="16321C7B" w14:textId="77777777" w:rsidR="00BF1D5F" w:rsidRPr="00BF1D5F" w:rsidRDefault="00BF1D5F" w:rsidP="00BF1D5F">
      <w:pPr>
        <w:pStyle w:val="Bibliography"/>
        <w:rPr>
          <w:rFonts w:ascii="Times New Roman" w:hAnsi="Times New Roman" w:cs="Times New Roman"/>
        </w:rPr>
      </w:pPr>
      <w:r w:rsidRPr="00BF1D5F">
        <w:rPr>
          <w:rFonts w:ascii="Times New Roman" w:hAnsi="Times New Roman" w:cs="Times New Roman"/>
        </w:rPr>
        <w:t>Felsenstein J. 2012. A Comparative Method for Both Discrete and Continuous Characters Using the Threshold Model. The American Naturalist. 179:145–156.</w:t>
      </w:r>
    </w:p>
    <w:p w14:paraId="1B7B5C8C" w14:textId="77777777" w:rsidR="00BF1D5F" w:rsidRPr="00BF1D5F" w:rsidRDefault="00BF1D5F" w:rsidP="00BF1D5F">
      <w:pPr>
        <w:pStyle w:val="Bibliography"/>
        <w:rPr>
          <w:rFonts w:ascii="Times New Roman" w:hAnsi="Times New Roman" w:cs="Times New Roman"/>
        </w:rPr>
      </w:pPr>
      <w:r w:rsidRPr="00BF1D5F">
        <w:rPr>
          <w:rFonts w:ascii="Times New Roman" w:hAnsi="Times New Roman" w:cs="Times New Roman"/>
        </w:rPr>
        <w:t>Foster S., Janson C.H. 1985. The relationship between seed size and establishment conditions in tropical woody plants. Ecology. 66:773–780.</w:t>
      </w:r>
    </w:p>
    <w:p w14:paraId="669A33BC" w14:textId="77777777" w:rsidR="00BF1D5F" w:rsidRPr="00BF1D5F" w:rsidRDefault="00BF1D5F" w:rsidP="00BF1D5F">
      <w:pPr>
        <w:pStyle w:val="Bibliography"/>
        <w:rPr>
          <w:rFonts w:ascii="Times New Roman" w:hAnsi="Times New Roman" w:cs="Times New Roman"/>
        </w:rPr>
      </w:pPr>
      <w:proofErr w:type="spellStart"/>
      <w:r w:rsidRPr="00BF1D5F">
        <w:rPr>
          <w:rFonts w:ascii="Times New Roman" w:hAnsi="Times New Roman" w:cs="Times New Roman"/>
        </w:rPr>
        <w:t>Freyman</w:t>
      </w:r>
      <w:proofErr w:type="spellEnd"/>
      <w:r w:rsidRPr="00BF1D5F">
        <w:rPr>
          <w:rFonts w:ascii="Times New Roman" w:hAnsi="Times New Roman" w:cs="Times New Roman"/>
        </w:rPr>
        <w:t xml:space="preserve"> W.A., </w:t>
      </w:r>
      <w:proofErr w:type="spellStart"/>
      <w:r w:rsidRPr="00BF1D5F">
        <w:rPr>
          <w:rFonts w:ascii="Times New Roman" w:hAnsi="Times New Roman" w:cs="Times New Roman"/>
        </w:rPr>
        <w:t>Höhna</w:t>
      </w:r>
      <w:proofErr w:type="spellEnd"/>
      <w:r w:rsidRPr="00BF1D5F">
        <w:rPr>
          <w:rFonts w:ascii="Times New Roman" w:hAnsi="Times New Roman" w:cs="Times New Roman"/>
        </w:rPr>
        <w:t xml:space="preserve"> S. 2019. Stochastic Character Mapping of State-Dependent Diversification Reveals the Tempo of Evolutionary Decline in Self-Compatible </w:t>
      </w:r>
      <w:proofErr w:type="spellStart"/>
      <w:r w:rsidRPr="00BF1D5F">
        <w:rPr>
          <w:rFonts w:ascii="Times New Roman" w:hAnsi="Times New Roman" w:cs="Times New Roman"/>
        </w:rPr>
        <w:t>Onagraceae</w:t>
      </w:r>
      <w:proofErr w:type="spellEnd"/>
      <w:r w:rsidRPr="00BF1D5F">
        <w:rPr>
          <w:rFonts w:ascii="Times New Roman" w:hAnsi="Times New Roman" w:cs="Times New Roman"/>
        </w:rPr>
        <w:t xml:space="preserve"> Lineages. Systematic Biology. 68:505–519.</w:t>
      </w:r>
    </w:p>
    <w:p w14:paraId="44BF9B13" w14:textId="77777777" w:rsidR="00BF1D5F" w:rsidRPr="00BF1D5F" w:rsidRDefault="00BF1D5F" w:rsidP="00BF1D5F">
      <w:pPr>
        <w:pStyle w:val="Bibliography"/>
        <w:rPr>
          <w:rFonts w:ascii="Times New Roman" w:hAnsi="Times New Roman" w:cs="Times New Roman"/>
        </w:rPr>
      </w:pPr>
      <w:r w:rsidRPr="00BF1D5F">
        <w:rPr>
          <w:rFonts w:ascii="Times New Roman" w:hAnsi="Times New Roman" w:cs="Times New Roman"/>
        </w:rPr>
        <w:t>Hansen T.F. 1997. Stabilizing Selection and the Comparative Analysis of Adaptation. Evolution. 51:1341–1351.</w:t>
      </w:r>
    </w:p>
    <w:p w14:paraId="05ACF156" w14:textId="77777777" w:rsidR="00BF1D5F" w:rsidRPr="00BF1D5F" w:rsidRDefault="00BF1D5F" w:rsidP="00BF1D5F">
      <w:pPr>
        <w:pStyle w:val="Bibliography"/>
        <w:rPr>
          <w:rFonts w:ascii="Times New Roman" w:hAnsi="Times New Roman" w:cs="Times New Roman"/>
        </w:rPr>
      </w:pPr>
      <w:r w:rsidRPr="00BF1D5F">
        <w:rPr>
          <w:rFonts w:ascii="Times New Roman" w:hAnsi="Times New Roman" w:cs="Times New Roman"/>
        </w:rPr>
        <w:lastRenderedPageBreak/>
        <w:t xml:space="preserve">Hansen T.F. 2014. Use and Misuse of Comparative Methods in the Study of Adaptation. In: </w:t>
      </w:r>
      <w:proofErr w:type="spellStart"/>
      <w:r w:rsidRPr="00BF1D5F">
        <w:rPr>
          <w:rFonts w:ascii="Times New Roman" w:hAnsi="Times New Roman" w:cs="Times New Roman"/>
        </w:rPr>
        <w:t>Garamszegi</w:t>
      </w:r>
      <w:proofErr w:type="spellEnd"/>
      <w:r w:rsidRPr="00BF1D5F">
        <w:rPr>
          <w:rFonts w:ascii="Times New Roman" w:hAnsi="Times New Roman" w:cs="Times New Roman"/>
        </w:rPr>
        <w:t xml:space="preserve"> L.Z., editor. Modern Phylogenetic Comparative Methods and Their Application in Evolutionary Biology. Berlin, Heidelberg: Springer Berlin Heidelberg. p. 351–379.</w:t>
      </w:r>
    </w:p>
    <w:p w14:paraId="56B32404" w14:textId="77777777" w:rsidR="00BF1D5F" w:rsidRPr="00BF1D5F" w:rsidRDefault="00BF1D5F" w:rsidP="00BF1D5F">
      <w:pPr>
        <w:pStyle w:val="Bibliography"/>
        <w:rPr>
          <w:rFonts w:ascii="Times New Roman" w:hAnsi="Times New Roman" w:cs="Times New Roman"/>
        </w:rPr>
      </w:pPr>
      <w:r w:rsidRPr="00BF1D5F">
        <w:rPr>
          <w:rFonts w:ascii="Times New Roman" w:hAnsi="Times New Roman" w:cs="Times New Roman"/>
        </w:rPr>
        <w:t xml:space="preserve">Hansen T.F., Pienaar J., </w:t>
      </w:r>
      <w:proofErr w:type="spellStart"/>
      <w:r w:rsidRPr="00BF1D5F">
        <w:rPr>
          <w:rFonts w:ascii="Times New Roman" w:hAnsi="Times New Roman" w:cs="Times New Roman"/>
        </w:rPr>
        <w:t>Orzack</w:t>
      </w:r>
      <w:proofErr w:type="spellEnd"/>
      <w:r w:rsidRPr="00BF1D5F">
        <w:rPr>
          <w:rFonts w:ascii="Times New Roman" w:hAnsi="Times New Roman" w:cs="Times New Roman"/>
        </w:rPr>
        <w:t xml:space="preserve"> S.H. 2008. A Comparative Method for Studying Adaptation to a Randomly Evolving Environment. Evolution. 62:1965–1977.</w:t>
      </w:r>
    </w:p>
    <w:p w14:paraId="31799B00" w14:textId="77777777" w:rsidR="00BF1D5F" w:rsidRPr="00BF1D5F" w:rsidRDefault="00BF1D5F" w:rsidP="00BF1D5F">
      <w:pPr>
        <w:pStyle w:val="Bibliography"/>
        <w:rPr>
          <w:rFonts w:ascii="Times New Roman" w:hAnsi="Times New Roman" w:cs="Times New Roman"/>
        </w:rPr>
      </w:pPr>
      <w:r w:rsidRPr="00BF1D5F">
        <w:rPr>
          <w:rFonts w:ascii="Times New Roman" w:hAnsi="Times New Roman" w:cs="Times New Roman"/>
        </w:rPr>
        <w:t xml:space="preserve">Ho L. </w:t>
      </w:r>
      <w:proofErr w:type="spellStart"/>
      <w:r w:rsidRPr="00BF1D5F">
        <w:rPr>
          <w:rFonts w:ascii="Times New Roman" w:hAnsi="Times New Roman" w:cs="Times New Roman"/>
        </w:rPr>
        <w:t>si</w:t>
      </w:r>
      <w:proofErr w:type="spellEnd"/>
      <w:r w:rsidRPr="00BF1D5F">
        <w:rPr>
          <w:rFonts w:ascii="Times New Roman" w:hAnsi="Times New Roman" w:cs="Times New Roman"/>
        </w:rPr>
        <w:t xml:space="preserve">, </w:t>
      </w:r>
      <w:proofErr w:type="spellStart"/>
      <w:r w:rsidRPr="00BF1D5F">
        <w:rPr>
          <w:rFonts w:ascii="Times New Roman" w:hAnsi="Times New Roman" w:cs="Times New Roman"/>
        </w:rPr>
        <w:t>Ané</w:t>
      </w:r>
      <w:proofErr w:type="spellEnd"/>
      <w:r w:rsidRPr="00BF1D5F">
        <w:rPr>
          <w:rFonts w:ascii="Times New Roman" w:hAnsi="Times New Roman" w:cs="Times New Roman"/>
        </w:rPr>
        <w:t xml:space="preserve"> C. 2014a. A Linear-Time Algorithm for Gaussian and Non-Gaussian Trait Evolution Models. Syst Biol. 63:397–408.</w:t>
      </w:r>
    </w:p>
    <w:p w14:paraId="213C17E8" w14:textId="77777777" w:rsidR="00BF1D5F" w:rsidRPr="00BF1D5F" w:rsidRDefault="00BF1D5F" w:rsidP="00BF1D5F">
      <w:pPr>
        <w:pStyle w:val="Bibliography"/>
        <w:rPr>
          <w:rFonts w:ascii="Times New Roman" w:hAnsi="Times New Roman" w:cs="Times New Roman"/>
        </w:rPr>
      </w:pPr>
      <w:r w:rsidRPr="00BF1D5F">
        <w:rPr>
          <w:rFonts w:ascii="Times New Roman" w:hAnsi="Times New Roman" w:cs="Times New Roman"/>
        </w:rPr>
        <w:t xml:space="preserve">Ho L.S.T., </w:t>
      </w:r>
      <w:proofErr w:type="spellStart"/>
      <w:r w:rsidRPr="00BF1D5F">
        <w:rPr>
          <w:rFonts w:ascii="Times New Roman" w:hAnsi="Times New Roman" w:cs="Times New Roman"/>
        </w:rPr>
        <w:t>Ané</w:t>
      </w:r>
      <w:proofErr w:type="spellEnd"/>
      <w:r w:rsidRPr="00BF1D5F">
        <w:rPr>
          <w:rFonts w:ascii="Times New Roman" w:hAnsi="Times New Roman" w:cs="Times New Roman"/>
        </w:rPr>
        <w:t xml:space="preserve"> C. 2014b. Intrinsic inference difficulties for trait evolution with Ornstein‐</w:t>
      </w:r>
      <w:proofErr w:type="spellStart"/>
      <w:r w:rsidRPr="00BF1D5F">
        <w:rPr>
          <w:rFonts w:ascii="Times New Roman" w:hAnsi="Times New Roman" w:cs="Times New Roman"/>
        </w:rPr>
        <w:t>Uhlenbeck</w:t>
      </w:r>
      <w:proofErr w:type="spellEnd"/>
      <w:r w:rsidRPr="00BF1D5F">
        <w:rPr>
          <w:rFonts w:ascii="Times New Roman" w:hAnsi="Times New Roman" w:cs="Times New Roman"/>
        </w:rPr>
        <w:t xml:space="preserve"> models. Methods in Ecology and Evolution. 5:1133–1146.</w:t>
      </w:r>
    </w:p>
    <w:p w14:paraId="196DEF02" w14:textId="77777777" w:rsidR="00BF1D5F" w:rsidRPr="00BF1D5F" w:rsidRDefault="00BF1D5F" w:rsidP="00BF1D5F">
      <w:pPr>
        <w:pStyle w:val="Bibliography"/>
        <w:rPr>
          <w:rFonts w:ascii="Times New Roman" w:hAnsi="Times New Roman" w:cs="Times New Roman"/>
        </w:rPr>
      </w:pPr>
      <w:r w:rsidRPr="00BF1D5F">
        <w:rPr>
          <w:rFonts w:ascii="Times New Roman" w:hAnsi="Times New Roman" w:cs="Times New Roman"/>
        </w:rPr>
        <w:t>Howe H.F., Smallwood J. 1982. Ecology of Seed Dispersal. Annual Review of Ecology and Systematics. 13:201–228.</w:t>
      </w:r>
    </w:p>
    <w:p w14:paraId="2976DD65" w14:textId="77777777" w:rsidR="00BF1D5F" w:rsidRPr="00BF1D5F" w:rsidRDefault="00BF1D5F" w:rsidP="00BF1D5F">
      <w:pPr>
        <w:pStyle w:val="Bibliography"/>
        <w:rPr>
          <w:rFonts w:ascii="Times New Roman" w:hAnsi="Times New Roman" w:cs="Times New Roman"/>
        </w:rPr>
      </w:pPr>
      <w:r w:rsidRPr="00BF1D5F">
        <w:rPr>
          <w:rFonts w:ascii="Times New Roman" w:hAnsi="Times New Roman" w:cs="Times New Roman"/>
        </w:rPr>
        <w:t xml:space="preserve">Huang G., Jansen H.M., </w:t>
      </w:r>
      <w:proofErr w:type="spellStart"/>
      <w:r w:rsidRPr="00BF1D5F">
        <w:rPr>
          <w:rFonts w:ascii="Times New Roman" w:hAnsi="Times New Roman" w:cs="Times New Roman"/>
        </w:rPr>
        <w:t>Mandjes</w:t>
      </w:r>
      <w:proofErr w:type="spellEnd"/>
      <w:r w:rsidRPr="00BF1D5F">
        <w:rPr>
          <w:rFonts w:ascii="Times New Roman" w:hAnsi="Times New Roman" w:cs="Times New Roman"/>
        </w:rPr>
        <w:t xml:space="preserve"> M., </w:t>
      </w:r>
      <w:proofErr w:type="spellStart"/>
      <w:r w:rsidRPr="00BF1D5F">
        <w:rPr>
          <w:rFonts w:ascii="Times New Roman" w:hAnsi="Times New Roman" w:cs="Times New Roman"/>
        </w:rPr>
        <w:t>Spreij</w:t>
      </w:r>
      <w:proofErr w:type="spellEnd"/>
      <w:r w:rsidRPr="00BF1D5F">
        <w:rPr>
          <w:rFonts w:ascii="Times New Roman" w:hAnsi="Times New Roman" w:cs="Times New Roman"/>
        </w:rPr>
        <w:t xml:space="preserve"> P., </w:t>
      </w:r>
      <w:proofErr w:type="spellStart"/>
      <w:r w:rsidRPr="00BF1D5F">
        <w:rPr>
          <w:rFonts w:ascii="Times New Roman" w:hAnsi="Times New Roman" w:cs="Times New Roman"/>
        </w:rPr>
        <w:t>Turck</w:t>
      </w:r>
      <w:proofErr w:type="spellEnd"/>
      <w:r w:rsidRPr="00BF1D5F">
        <w:rPr>
          <w:rFonts w:ascii="Times New Roman" w:hAnsi="Times New Roman" w:cs="Times New Roman"/>
        </w:rPr>
        <w:t xml:space="preserve"> K.D. 2016. Markov-modulated Ornstein-</w:t>
      </w:r>
      <w:proofErr w:type="spellStart"/>
      <w:r w:rsidRPr="00BF1D5F">
        <w:rPr>
          <w:rFonts w:ascii="Times New Roman" w:hAnsi="Times New Roman" w:cs="Times New Roman"/>
        </w:rPr>
        <w:t>Uhlenbeck</w:t>
      </w:r>
      <w:proofErr w:type="spellEnd"/>
      <w:r w:rsidRPr="00BF1D5F">
        <w:rPr>
          <w:rFonts w:ascii="Times New Roman" w:hAnsi="Times New Roman" w:cs="Times New Roman"/>
        </w:rPr>
        <w:t xml:space="preserve"> processes. Advances in Applied Probability. 48:235–254.</w:t>
      </w:r>
    </w:p>
    <w:p w14:paraId="501831F9" w14:textId="77777777" w:rsidR="00BF1D5F" w:rsidRPr="00BF1D5F" w:rsidRDefault="00BF1D5F" w:rsidP="00BF1D5F">
      <w:pPr>
        <w:pStyle w:val="Bibliography"/>
        <w:rPr>
          <w:rFonts w:ascii="Times New Roman" w:hAnsi="Times New Roman" w:cs="Times New Roman"/>
        </w:rPr>
      </w:pPr>
      <w:r w:rsidRPr="00BF1D5F">
        <w:rPr>
          <w:rFonts w:ascii="Times New Roman" w:hAnsi="Times New Roman" w:cs="Times New Roman"/>
        </w:rPr>
        <w:t>Ingram T., Mahler D.L. 2013. SURFACE: detecting convergent evolution from comparative data by fitting Ornstein‐</w:t>
      </w:r>
      <w:proofErr w:type="spellStart"/>
      <w:r w:rsidRPr="00BF1D5F">
        <w:rPr>
          <w:rFonts w:ascii="Times New Roman" w:hAnsi="Times New Roman" w:cs="Times New Roman"/>
        </w:rPr>
        <w:t>Uhlenbeck</w:t>
      </w:r>
      <w:proofErr w:type="spellEnd"/>
      <w:r w:rsidRPr="00BF1D5F">
        <w:rPr>
          <w:rFonts w:ascii="Times New Roman" w:hAnsi="Times New Roman" w:cs="Times New Roman"/>
        </w:rPr>
        <w:t xml:space="preserve"> models with stepwise Akaike Information Criterion. Methods in ecology and evolution. 4:416–425.</w:t>
      </w:r>
    </w:p>
    <w:p w14:paraId="4B4205D5" w14:textId="77777777" w:rsidR="00BF1D5F" w:rsidRPr="00BF1D5F" w:rsidRDefault="00BF1D5F" w:rsidP="00BF1D5F">
      <w:pPr>
        <w:pStyle w:val="Bibliography"/>
        <w:rPr>
          <w:rFonts w:ascii="Times New Roman" w:hAnsi="Times New Roman" w:cs="Times New Roman"/>
        </w:rPr>
      </w:pPr>
      <w:proofErr w:type="spellStart"/>
      <w:r w:rsidRPr="00BF1D5F">
        <w:rPr>
          <w:rFonts w:ascii="Times New Roman" w:hAnsi="Times New Roman" w:cs="Times New Roman"/>
        </w:rPr>
        <w:t>Khabbazian</w:t>
      </w:r>
      <w:proofErr w:type="spellEnd"/>
      <w:r w:rsidRPr="00BF1D5F">
        <w:rPr>
          <w:rFonts w:ascii="Times New Roman" w:hAnsi="Times New Roman" w:cs="Times New Roman"/>
        </w:rPr>
        <w:t xml:space="preserve"> M., </w:t>
      </w:r>
      <w:proofErr w:type="spellStart"/>
      <w:r w:rsidRPr="00BF1D5F">
        <w:rPr>
          <w:rFonts w:ascii="Times New Roman" w:hAnsi="Times New Roman" w:cs="Times New Roman"/>
        </w:rPr>
        <w:t>Kriebel</w:t>
      </w:r>
      <w:proofErr w:type="spellEnd"/>
      <w:r w:rsidRPr="00BF1D5F">
        <w:rPr>
          <w:rFonts w:ascii="Times New Roman" w:hAnsi="Times New Roman" w:cs="Times New Roman"/>
        </w:rPr>
        <w:t xml:space="preserve"> R., </w:t>
      </w:r>
      <w:proofErr w:type="spellStart"/>
      <w:r w:rsidRPr="00BF1D5F">
        <w:rPr>
          <w:rFonts w:ascii="Times New Roman" w:hAnsi="Times New Roman" w:cs="Times New Roman"/>
        </w:rPr>
        <w:t>Rohe</w:t>
      </w:r>
      <w:proofErr w:type="spellEnd"/>
      <w:r w:rsidRPr="00BF1D5F">
        <w:rPr>
          <w:rFonts w:ascii="Times New Roman" w:hAnsi="Times New Roman" w:cs="Times New Roman"/>
        </w:rPr>
        <w:t xml:space="preserve"> K., </w:t>
      </w:r>
      <w:proofErr w:type="spellStart"/>
      <w:r w:rsidRPr="00BF1D5F">
        <w:rPr>
          <w:rFonts w:ascii="Times New Roman" w:hAnsi="Times New Roman" w:cs="Times New Roman"/>
        </w:rPr>
        <w:t>Ané</w:t>
      </w:r>
      <w:proofErr w:type="spellEnd"/>
      <w:r w:rsidRPr="00BF1D5F">
        <w:rPr>
          <w:rFonts w:ascii="Times New Roman" w:hAnsi="Times New Roman" w:cs="Times New Roman"/>
        </w:rPr>
        <w:t xml:space="preserve"> C. 2016. Fast and accurate detection of evolutionary shifts in Ornstein–</w:t>
      </w:r>
      <w:proofErr w:type="spellStart"/>
      <w:r w:rsidRPr="00BF1D5F">
        <w:rPr>
          <w:rFonts w:ascii="Times New Roman" w:hAnsi="Times New Roman" w:cs="Times New Roman"/>
        </w:rPr>
        <w:t>Uhlenbeck</w:t>
      </w:r>
      <w:proofErr w:type="spellEnd"/>
      <w:r w:rsidRPr="00BF1D5F">
        <w:rPr>
          <w:rFonts w:ascii="Times New Roman" w:hAnsi="Times New Roman" w:cs="Times New Roman"/>
        </w:rPr>
        <w:t xml:space="preserve"> models. Methods in Ecology and Evolution. 7:811–824.</w:t>
      </w:r>
    </w:p>
    <w:p w14:paraId="3EE69731" w14:textId="77777777" w:rsidR="00BF1D5F" w:rsidRPr="00BF1D5F" w:rsidRDefault="00BF1D5F" w:rsidP="00BF1D5F">
      <w:pPr>
        <w:pStyle w:val="Bibliography"/>
        <w:rPr>
          <w:rFonts w:ascii="Times New Roman" w:hAnsi="Times New Roman" w:cs="Times New Roman"/>
        </w:rPr>
      </w:pPr>
      <w:r w:rsidRPr="00BF1D5F">
        <w:rPr>
          <w:rFonts w:ascii="Times New Roman" w:hAnsi="Times New Roman" w:cs="Times New Roman"/>
        </w:rPr>
        <w:t xml:space="preserve">Levin S.A., Muller-Landau *Helene C., Nathan *Ran, </w:t>
      </w:r>
      <w:proofErr w:type="spellStart"/>
      <w:r w:rsidRPr="00BF1D5F">
        <w:rPr>
          <w:rFonts w:ascii="Times New Roman" w:hAnsi="Times New Roman" w:cs="Times New Roman"/>
        </w:rPr>
        <w:t>Chave</w:t>
      </w:r>
      <w:proofErr w:type="spellEnd"/>
      <w:r w:rsidRPr="00BF1D5F">
        <w:rPr>
          <w:rFonts w:ascii="Times New Roman" w:hAnsi="Times New Roman" w:cs="Times New Roman"/>
        </w:rPr>
        <w:t xml:space="preserve"> *Jérôme. 2003. The Ecology and Evolution of Seed Dispersal: A Theoretical Perspective. Annual Review of Ecology, Evolution, and Systematics. 34:575–604.</w:t>
      </w:r>
    </w:p>
    <w:p w14:paraId="2F431256" w14:textId="77777777" w:rsidR="00BF1D5F" w:rsidRPr="00BF1D5F" w:rsidRDefault="00BF1D5F" w:rsidP="00BF1D5F">
      <w:pPr>
        <w:pStyle w:val="Bibliography"/>
        <w:rPr>
          <w:rFonts w:ascii="Times New Roman" w:hAnsi="Times New Roman" w:cs="Times New Roman"/>
        </w:rPr>
      </w:pPr>
      <w:proofErr w:type="spellStart"/>
      <w:r w:rsidRPr="00BF1D5F">
        <w:rPr>
          <w:rFonts w:ascii="Times New Roman" w:hAnsi="Times New Roman" w:cs="Times New Roman"/>
        </w:rPr>
        <w:t>Levins</w:t>
      </w:r>
      <w:proofErr w:type="spellEnd"/>
      <w:r w:rsidRPr="00BF1D5F">
        <w:rPr>
          <w:rFonts w:ascii="Times New Roman" w:hAnsi="Times New Roman" w:cs="Times New Roman"/>
        </w:rPr>
        <w:t xml:space="preserve"> R., </w:t>
      </w:r>
      <w:proofErr w:type="spellStart"/>
      <w:r w:rsidRPr="00BF1D5F">
        <w:rPr>
          <w:rFonts w:ascii="Times New Roman" w:hAnsi="Times New Roman" w:cs="Times New Roman"/>
        </w:rPr>
        <w:t>Lewontin</w:t>
      </w:r>
      <w:proofErr w:type="spellEnd"/>
      <w:r w:rsidRPr="00BF1D5F">
        <w:rPr>
          <w:rFonts w:ascii="Times New Roman" w:hAnsi="Times New Roman" w:cs="Times New Roman"/>
        </w:rPr>
        <w:t xml:space="preserve"> R. 1985. The dialectical biologist. Harvard University Press.</w:t>
      </w:r>
    </w:p>
    <w:p w14:paraId="3B23376C" w14:textId="77777777" w:rsidR="00BF1D5F" w:rsidRPr="00BF1D5F" w:rsidRDefault="00BF1D5F" w:rsidP="00BF1D5F">
      <w:pPr>
        <w:pStyle w:val="Bibliography"/>
        <w:rPr>
          <w:rFonts w:ascii="Times New Roman" w:hAnsi="Times New Roman" w:cs="Times New Roman"/>
        </w:rPr>
      </w:pPr>
      <w:r w:rsidRPr="00BF1D5F">
        <w:rPr>
          <w:rFonts w:ascii="Times New Roman" w:hAnsi="Times New Roman" w:cs="Times New Roman"/>
        </w:rPr>
        <w:t xml:space="preserve">Maddison W.P., </w:t>
      </w:r>
      <w:proofErr w:type="spellStart"/>
      <w:r w:rsidRPr="00BF1D5F">
        <w:rPr>
          <w:rFonts w:ascii="Times New Roman" w:hAnsi="Times New Roman" w:cs="Times New Roman"/>
        </w:rPr>
        <w:t>Midford</w:t>
      </w:r>
      <w:proofErr w:type="spellEnd"/>
      <w:r w:rsidRPr="00BF1D5F">
        <w:rPr>
          <w:rFonts w:ascii="Times New Roman" w:hAnsi="Times New Roman" w:cs="Times New Roman"/>
        </w:rPr>
        <w:t xml:space="preserve"> P.E., Otto S.P., Oakley T. 2007. Estimating a Binary Character’s Effect on Speciation and Extinction. Syst Biol. 56:701–710.</w:t>
      </w:r>
    </w:p>
    <w:p w14:paraId="5111FD54" w14:textId="77777777" w:rsidR="00BF1D5F" w:rsidRPr="00BF1D5F" w:rsidRDefault="00BF1D5F" w:rsidP="00BF1D5F">
      <w:pPr>
        <w:pStyle w:val="Bibliography"/>
        <w:rPr>
          <w:rFonts w:ascii="Times New Roman" w:hAnsi="Times New Roman" w:cs="Times New Roman"/>
        </w:rPr>
      </w:pPr>
      <w:r w:rsidRPr="00BF1D5F">
        <w:rPr>
          <w:rFonts w:ascii="Times New Roman" w:hAnsi="Times New Roman" w:cs="Times New Roman"/>
        </w:rPr>
        <w:t xml:space="preserve">Mahler D.L., Ingram T., Revell L.J., </w:t>
      </w:r>
      <w:proofErr w:type="spellStart"/>
      <w:r w:rsidRPr="00BF1D5F">
        <w:rPr>
          <w:rFonts w:ascii="Times New Roman" w:hAnsi="Times New Roman" w:cs="Times New Roman"/>
        </w:rPr>
        <w:t>Losos</w:t>
      </w:r>
      <w:proofErr w:type="spellEnd"/>
      <w:r w:rsidRPr="00BF1D5F">
        <w:rPr>
          <w:rFonts w:ascii="Times New Roman" w:hAnsi="Times New Roman" w:cs="Times New Roman"/>
        </w:rPr>
        <w:t xml:space="preserve"> J.B. 2013. Exceptional convergence on the macroevolutionary landscape in island lizard radiations. Science. 341:292–295.</w:t>
      </w:r>
    </w:p>
    <w:p w14:paraId="3A306A37" w14:textId="77777777" w:rsidR="00BF1D5F" w:rsidRPr="00BF1D5F" w:rsidRDefault="00BF1D5F" w:rsidP="00BF1D5F">
      <w:pPr>
        <w:pStyle w:val="Bibliography"/>
        <w:rPr>
          <w:rFonts w:ascii="Times New Roman" w:hAnsi="Times New Roman" w:cs="Times New Roman"/>
        </w:rPr>
      </w:pPr>
      <w:r w:rsidRPr="00BF1D5F">
        <w:rPr>
          <w:rFonts w:ascii="Times New Roman" w:hAnsi="Times New Roman" w:cs="Times New Roman"/>
        </w:rPr>
        <w:t>May M.R., Moore B.R. 2020. A Bayesian Approach for Inferring the Impact of a Discrete Character on Rates of Continuous-Character Evolution in the Presence of Background-Rate Variation. Syst Biol. 69:530–544.</w:t>
      </w:r>
    </w:p>
    <w:p w14:paraId="6E678CA1" w14:textId="77777777" w:rsidR="00BF1D5F" w:rsidRPr="00BF1D5F" w:rsidRDefault="00BF1D5F" w:rsidP="00BF1D5F">
      <w:pPr>
        <w:pStyle w:val="Bibliography"/>
        <w:rPr>
          <w:rFonts w:ascii="Times New Roman" w:hAnsi="Times New Roman" w:cs="Times New Roman"/>
        </w:rPr>
      </w:pPr>
      <w:r w:rsidRPr="00BF1D5F">
        <w:rPr>
          <w:rFonts w:ascii="Times New Roman" w:hAnsi="Times New Roman" w:cs="Times New Roman"/>
        </w:rPr>
        <w:t xml:space="preserve">Middleton N., Thomas D. 1997. World atlas of </w:t>
      </w:r>
      <w:proofErr w:type="gramStart"/>
      <w:r w:rsidRPr="00BF1D5F">
        <w:rPr>
          <w:rFonts w:ascii="Times New Roman" w:hAnsi="Times New Roman" w:cs="Times New Roman"/>
        </w:rPr>
        <w:t>desertification..</w:t>
      </w:r>
      <w:proofErr w:type="gramEnd"/>
      <w:r w:rsidRPr="00BF1D5F">
        <w:rPr>
          <w:rFonts w:ascii="Times New Roman" w:hAnsi="Times New Roman" w:cs="Times New Roman"/>
        </w:rPr>
        <w:t xml:space="preserve"> ed. 2</w:t>
      </w:r>
      <w:proofErr w:type="gramStart"/>
      <w:r w:rsidRPr="00BF1D5F">
        <w:rPr>
          <w:rFonts w:ascii="Times New Roman" w:hAnsi="Times New Roman" w:cs="Times New Roman"/>
        </w:rPr>
        <w:t>. .</w:t>
      </w:r>
      <w:proofErr w:type="gramEnd"/>
    </w:p>
    <w:p w14:paraId="158AF5BA" w14:textId="77777777" w:rsidR="00BF1D5F" w:rsidRPr="00BF1D5F" w:rsidRDefault="00BF1D5F" w:rsidP="00BF1D5F">
      <w:pPr>
        <w:pStyle w:val="Bibliography"/>
        <w:rPr>
          <w:rFonts w:ascii="Times New Roman" w:hAnsi="Times New Roman" w:cs="Times New Roman"/>
        </w:rPr>
      </w:pPr>
      <w:r w:rsidRPr="00BF1D5F">
        <w:rPr>
          <w:rFonts w:ascii="Times New Roman" w:hAnsi="Times New Roman" w:cs="Times New Roman"/>
        </w:rPr>
        <w:t>Nielsen R. 2002. Mapping Mutations on Phylogenies. Systematic Biology. 51:729–739.</w:t>
      </w:r>
    </w:p>
    <w:p w14:paraId="0F019027" w14:textId="77777777" w:rsidR="00BF1D5F" w:rsidRPr="00BF1D5F" w:rsidRDefault="00BF1D5F" w:rsidP="00BF1D5F">
      <w:pPr>
        <w:pStyle w:val="Bibliography"/>
        <w:rPr>
          <w:rFonts w:ascii="Times New Roman" w:hAnsi="Times New Roman" w:cs="Times New Roman"/>
        </w:rPr>
      </w:pPr>
      <w:r w:rsidRPr="00BF1D5F">
        <w:rPr>
          <w:rFonts w:ascii="Times New Roman" w:hAnsi="Times New Roman" w:cs="Times New Roman"/>
        </w:rPr>
        <w:lastRenderedPageBreak/>
        <w:t xml:space="preserve">O’Meara B. 2008. Using Trees: </w:t>
      </w:r>
      <w:proofErr w:type="spellStart"/>
      <w:r w:rsidRPr="00BF1D5F">
        <w:rPr>
          <w:rFonts w:ascii="Times New Roman" w:hAnsi="Times New Roman" w:cs="Times New Roman"/>
        </w:rPr>
        <w:t>Myrmecocystus</w:t>
      </w:r>
      <w:proofErr w:type="spellEnd"/>
      <w:r w:rsidRPr="00BF1D5F">
        <w:rPr>
          <w:rFonts w:ascii="Times New Roman" w:hAnsi="Times New Roman" w:cs="Times New Roman"/>
        </w:rPr>
        <w:t xml:space="preserve"> Phylogeny and Character Evolution and New Methods for Investigating Trait Evolution and Species Delimitation (PhD Dissertation). Nat Prec.:1–1.</w:t>
      </w:r>
    </w:p>
    <w:p w14:paraId="4A03E8C2" w14:textId="77777777" w:rsidR="00BF1D5F" w:rsidRPr="00BF1D5F" w:rsidRDefault="00BF1D5F" w:rsidP="00BF1D5F">
      <w:pPr>
        <w:pStyle w:val="Bibliography"/>
        <w:rPr>
          <w:rFonts w:ascii="Times New Roman" w:hAnsi="Times New Roman" w:cs="Times New Roman"/>
        </w:rPr>
      </w:pPr>
      <w:proofErr w:type="spellStart"/>
      <w:r w:rsidRPr="00BF1D5F">
        <w:rPr>
          <w:rFonts w:ascii="Times New Roman" w:hAnsi="Times New Roman" w:cs="Times New Roman"/>
        </w:rPr>
        <w:t>Pagel</w:t>
      </w:r>
      <w:proofErr w:type="spellEnd"/>
      <w:r w:rsidRPr="00BF1D5F">
        <w:rPr>
          <w:rFonts w:ascii="Times New Roman" w:hAnsi="Times New Roman" w:cs="Times New Roman"/>
        </w:rPr>
        <w:t xml:space="preserve"> M. 1994. Detecting correlated evolution on phylogenies: a general method for the comparative analysis of discrete characters. Proc. R. Soc. B: Biol. Sci. 255:37–45.</w:t>
      </w:r>
    </w:p>
    <w:p w14:paraId="130523FC" w14:textId="77777777" w:rsidR="00BF1D5F" w:rsidRPr="00BF1D5F" w:rsidRDefault="00BF1D5F" w:rsidP="00BF1D5F">
      <w:pPr>
        <w:pStyle w:val="Bibliography"/>
        <w:rPr>
          <w:rFonts w:ascii="Times New Roman" w:hAnsi="Times New Roman" w:cs="Times New Roman"/>
        </w:rPr>
      </w:pPr>
      <w:proofErr w:type="spellStart"/>
      <w:r w:rsidRPr="00BF1D5F">
        <w:rPr>
          <w:rFonts w:ascii="Times New Roman" w:hAnsi="Times New Roman" w:cs="Times New Roman"/>
        </w:rPr>
        <w:t>Pupko</w:t>
      </w:r>
      <w:proofErr w:type="spellEnd"/>
      <w:r w:rsidRPr="00BF1D5F">
        <w:rPr>
          <w:rFonts w:ascii="Times New Roman" w:hAnsi="Times New Roman" w:cs="Times New Roman"/>
        </w:rPr>
        <w:t xml:space="preserve"> T., Pe I., Shamir R., </w:t>
      </w:r>
      <w:proofErr w:type="spellStart"/>
      <w:r w:rsidRPr="00BF1D5F">
        <w:rPr>
          <w:rFonts w:ascii="Times New Roman" w:hAnsi="Times New Roman" w:cs="Times New Roman"/>
        </w:rPr>
        <w:t>Graur</w:t>
      </w:r>
      <w:proofErr w:type="spellEnd"/>
      <w:r w:rsidRPr="00BF1D5F">
        <w:rPr>
          <w:rFonts w:ascii="Times New Roman" w:hAnsi="Times New Roman" w:cs="Times New Roman"/>
        </w:rPr>
        <w:t xml:space="preserve"> D. 2000. A Fast Algorithm for Joint Reconstruction of Ancestral Amino Acid Sequences. Mol Biol </w:t>
      </w:r>
      <w:proofErr w:type="spellStart"/>
      <w:r w:rsidRPr="00BF1D5F">
        <w:rPr>
          <w:rFonts w:ascii="Times New Roman" w:hAnsi="Times New Roman" w:cs="Times New Roman"/>
        </w:rPr>
        <w:t>Evol</w:t>
      </w:r>
      <w:proofErr w:type="spellEnd"/>
      <w:r w:rsidRPr="00BF1D5F">
        <w:rPr>
          <w:rFonts w:ascii="Times New Roman" w:hAnsi="Times New Roman" w:cs="Times New Roman"/>
        </w:rPr>
        <w:t>. 17:890–896.</w:t>
      </w:r>
    </w:p>
    <w:p w14:paraId="4742354A" w14:textId="77777777" w:rsidR="00BF1D5F" w:rsidRPr="00BF1D5F" w:rsidRDefault="00BF1D5F" w:rsidP="00BF1D5F">
      <w:pPr>
        <w:pStyle w:val="Bibliography"/>
        <w:rPr>
          <w:rFonts w:ascii="Times New Roman" w:hAnsi="Times New Roman" w:cs="Times New Roman"/>
        </w:rPr>
      </w:pPr>
      <w:r w:rsidRPr="00BF1D5F">
        <w:rPr>
          <w:rFonts w:ascii="Times New Roman" w:hAnsi="Times New Roman" w:cs="Times New Roman"/>
        </w:rPr>
        <w:t xml:space="preserve">Rao V., </w:t>
      </w:r>
      <w:proofErr w:type="spellStart"/>
      <w:r w:rsidRPr="00BF1D5F">
        <w:rPr>
          <w:rFonts w:ascii="Times New Roman" w:hAnsi="Times New Roman" w:cs="Times New Roman"/>
        </w:rPr>
        <w:t>Teh</w:t>
      </w:r>
      <w:proofErr w:type="spellEnd"/>
      <w:r w:rsidRPr="00BF1D5F">
        <w:rPr>
          <w:rFonts w:ascii="Times New Roman" w:hAnsi="Times New Roman" w:cs="Times New Roman"/>
        </w:rPr>
        <w:t xml:space="preserve"> Y.W. 2013. Fast MCMC Sampling for Markov Jump Processes and Extensions. :26.</w:t>
      </w:r>
    </w:p>
    <w:p w14:paraId="5203414E" w14:textId="77777777" w:rsidR="00BF1D5F" w:rsidRPr="00BF1D5F" w:rsidRDefault="00BF1D5F" w:rsidP="00BF1D5F">
      <w:pPr>
        <w:pStyle w:val="Bibliography"/>
        <w:rPr>
          <w:rFonts w:ascii="Times New Roman" w:hAnsi="Times New Roman" w:cs="Times New Roman"/>
        </w:rPr>
      </w:pPr>
      <w:r w:rsidRPr="00BF1D5F">
        <w:rPr>
          <w:rFonts w:ascii="Times New Roman" w:hAnsi="Times New Roman" w:cs="Times New Roman"/>
        </w:rPr>
        <w:t xml:space="preserve">Schupp E.W. 1993. Quantity, </w:t>
      </w:r>
      <w:proofErr w:type="gramStart"/>
      <w:r w:rsidRPr="00BF1D5F">
        <w:rPr>
          <w:rFonts w:ascii="Times New Roman" w:hAnsi="Times New Roman" w:cs="Times New Roman"/>
        </w:rPr>
        <w:t>quality</w:t>
      </w:r>
      <w:proofErr w:type="gramEnd"/>
      <w:r w:rsidRPr="00BF1D5F">
        <w:rPr>
          <w:rFonts w:ascii="Times New Roman" w:hAnsi="Times New Roman" w:cs="Times New Roman"/>
        </w:rPr>
        <w:t xml:space="preserve"> and the effectiveness of seed dispersal by animals. </w:t>
      </w:r>
      <w:proofErr w:type="spellStart"/>
      <w:r w:rsidRPr="00BF1D5F">
        <w:rPr>
          <w:rFonts w:ascii="Times New Roman" w:hAnsi="Times New Roman" w:cs="Times New Roman"/>
        </w:rPr>
        <w:t>Vegetatio</w:t>
      </w:r>
      <w:proofErr w:type="spellEnd"/>
      <w:r w:rsidRPr="00BF1D5F">
        <w:rPr>
          <w:rFonts w:ascii="Times New Roman" w:hAnsi="Times New Roman" w:cs="Times New Roman"/>
        </w:rPr>
        <w:t>. 107:15–29.</w:t>
      </w:r>
    </w:p>
    <w:p w14:paraId="61ED3CFA" w14:textId="77777777" w:rsidR="00BF1D5F" w:rsidRPr="00BF1D5F" w:rsidRDefault="00BF1D5F" w:rsidP="00BF1D5F">
      <w:pPr>
        <w:pStyle w:val="Bibliography"/>
        <w:rPr>
          <w:rFonts w:ascii="Times New Roman" w:hAnsi="Times New Roman" w:cs="Times New Roman"/>
        </w:rPr>
      </w:pPr>
      <w:r w:rsidRPr="00BF1D5F">
        <w:rPr>
          <w:rFonts w:ascii="Times New Roman" w:hAnsi="Times New Roman" w:cs="Times New Roman"/>
        </w:rPr>
        <w:t xml:space="preserve">Steel M., Penny D. 2000. Parsimony, Likelihood, and the Role of Models in Molecular Phylogenetics. Mol Biol </w:t>
      </w:r>
      <w:proofErr w:type="spellStart"/>
      <w:r w:rsidRPr="00BF1D5F">
        <w:rPr>
          <w:rFonts w:ascii="Times New Roman" w:hAnsi="Times New Roman" w:cs="Times New Roman"/>
        </w:rPr>
        <w:t>Evol</w:t>
      </w:r>
      <w:proofErr w:type="spellEnd"/>
      <w:r w:rsidRPr="00BF1D5F">
        <w:rPr>
          <w:rFonts w:ascii="Times New Roman" w:hAnsi="Times New Roman" w:cs="Times New Roman"/>
        </w:rPr>
        <w:t>. 17:839–850.</w:t>
      </w:r>
    </w:p>
    <w:p w14:paraId="65493562" w14:textId="77777777" w:rsidR="00BF1D5F" w:rsidRPr="00BF1D5F" w:rsidRDefault="00BF1D5F" w:rsidP="00BF1D5F">
      <w:pPr>
        <w:pStyle w:val="Bibliography"/>
        <w:rPr>
          <w:rFonts w:ascii="Times New Roman" w:hAnsi="Times New Roman" w:cs="Times New Roman"/>
        </w:rPr>
      </w:pPr>
      <w:r w:rsidRPr="00BF1D5F">
        <w:rPr>
          <w:rFonts w:ascii="Times New Roman" w:hAnsi="Times New Roman" w:cs="Times New Roman"/>
        </w:rPr>
        <w:t xml:space="preserve">Stevens P.F., </w:t>
      </w:r>
      <w:proofErr w:type="spellStart"/>
      <w:r w:rsidRPr="00BF1D5F">
        <w:rPr>
          <w:rFonts w:ascii="Times New Roman" w:hAnsi="Times New Roman" w:cs="Times New Roman"/>
        </w:rPr>
        <w:t>Luteyn</w:t>
      </w:r>
      <w:proofErr w:type="spellEnd"/>
      <w:r w:rsidRPr="00BF1D5F">
        <w:rPr>
          <w:rFonts w:ascii="Times New Roman" w:hAnsi="Times New Roman" w:cs="Times New Roman"/>
        </w:rPr>
        <w:t xml:space="preserve"> J., Oliver E.G.H., Bell T.L., Brown E.A., </w:t>
      </w:r>
      <w:proofErr w:type="spellStart"/>
      <w:r w:rsidRPr="00BF1D5F">
        <w:rPr>
          <w:rFonts w:ascii="Times New Roman" w:hAnsi="Times New Roman" w:cs="Times New Roman"/>
        </w:rPr>
        <w:t>Crowden</w:t>
      </w:r>
      <w:proofErr w:type="spellEnd"/>
      <w:r w:rsidRPr="00BF1D5F">
        <w:rPr>
          <w:rFonts w:ascii="Times New Roman" w:hAnsi="Times New Roman" w:cs="Times New Roman"/>
        </w:rPr>
        <w:t xml:space="preserve"> R.K., George A.S., Jordan G.J., Ladd P., </w:t>
      </w:r>
      <w:proofErr w:type="spellStart"/>
      <w:r w:rsidRPr="00BF1D5F">
        <w:rPr>
          <w:rFonts w:ascii="Times New Roman" w:hAnsi="Times New Roman" w:cs="Times New Roman"/>
        </w:rPr>
        <w:t>Lemson</w:t>
      </w:r>
      <w:proofErr w:type="spellEnd"/>
      <w:r w:rsidRPr="00BF1D5F">
        <w:rPr>
          <w:rFonts w:ascii="Times New Roman" w:hAnsi="Times New Roman" w:cs="Times New Roman"/>
        </w:rPr>
        <w:t xml:space="preserve"> K., Mclean C.B., Menadue Y., Pate J.S., Stace H.M., </w:t>
      </w:r>
      <w:proofErr w:type="spellStart"/>
      <w:r w:rsidRPr="00BF1D5F">
        <w:rPr>
          <w:rFonts w:ascii="Times New Roman" w:hAnsi="Times New Roman" w:cs="Times New Roman"/>
        </w:rPr>
        <w:t>Weiller</w:t>
      </w:r>
      <w:proofErr w:type="spellEnd"/>
      <w:r w:rsidRPr="00BF1D5F">
        <w:rPr>
          <w:rFonts w:ascii="Times New Roman" w:hAnsi="Times New Roman" w:cs="Times New Roman"/>
        </w:rPr>
        <w:t xml:space="preserve"> C.M. 2004. Ericaceae. In: </w:t>
      </w:r>
      <w:proofErr w:type="spellStart"/>
      <w:r w:rsidRPr="00BF1D5F">
        <w:rPr>
          <w:rFonts w:ascii="Times New Roman" w:hAnsi="Times New Roman" w:cs="Times New Roman"/>
        </w:rPr>
        <w:t>Kubitzki</w:t>
      </w:r>
      <w:proofErr w:type="spellEnd"/>
      <w:r w:rsidRPr="00BF1D5F">
        <w:rPr>
          <w:rFonts w:ascii="Times New Roman" w:hAnsi="Times New Roman" w:cs="Times New Roman"/>
        </w:rPr>
        <w:t xml:space="preserve"> K., editor. Flowering Plants · Dicotyledons: </w:t>
      </w:r>
      <w:proofErr w:type="spellStart"/>
      <w:r w:rsidRPr="00BF1D5F">
        <w:rPr>
          <w:rFonts w:ascii="Times New Roman" w:hAnsi="Times New Roman" w:cs="Times New Roman"/>
        </w:rPr>
        <w:t>Celastrales</w:t>
      </w:r>
      <w:proofErr w:type="spellEnd"/>
      <w:r w:rsidRPr="00BF1D5F">
        <w:rPr>
          <w:rFonts w:ascii="Times New Roman" w:hAnsi="Times New Roman" w:cs="Times New Roman"/>
        </w:rPr>
        <w:t xml:space="preserve">, </w:t>
      </w:r>
      <w:proofErr w:type="spellStart"/>
      <w:r w:rsidRPr="00BF1D5F">
        <w:rPr>
          <w:rFonts w:ascii="Times New Roman" w:hAnsi="Times New Roman" w:cs="Times New Roman"/>
        </w:rPr>
        <w:t>Oxalidales</w:t>
      </w:r>
      <w:proofErr w:type="spellEnd"/>
      <w:r w:rsidRPr="00BF1D5F">
        <w:rPr>
          <w:rFonts w:ascii="Times New Roman" w:hAnsi="Times New Roman" w:cs="Times New Roman"/>
        </w:rPr>
        <w:t xml:space="preserve">, Rosales, </w:t>
      </w:r>
      <w:proofErr w:type="spellStart"/>
      <w:r w:rsidRPr="00BF1D5F">
        <w:rPr>
          <w:rFonts w:ascii="Times New Roman" w:hAnsi="Times New Roman" w:cs="Times New Roman"/>
        </w:rPr>
        <w:t>Cornales</w:t>
      </w:r>
      <w:proofErr w:type="spellEnd"/>
      <w:r w:rsidRPr="00BF1D5F">
        <w:rPr>
          <w:rFonts w:ascii="Times New Roman" w:hAnsi="Times New Roman" w:cs="Times New Roman"/>
        </w:rPr>
        <w:t xml:space="preserve">, </w:t>
      </w:r>
      <w:proofErr w:type="spellStart"/>
      <w:r w:rsidRPr="00BF1D5F">
        <w:rPr>
          <w:rFonts w:ascii="Times New Roman" w:hAnsi="Times New Roman" w:cs="Times New Roman"/>
        </w:rPr>
        <w:t>Ericales</w:t>
      </w:r>
      <w:proofErr w:type="spellEnd"/>
      <w:r w:rsidRPr="00BF1D5F">
        <w:rPr>
          <w:rFonts w:ascii="Times New Roman" w:hAnsi="Times New Roman" w:cs="Times New Roman"/>
        </w:rPr>
        <w:t>. Berlin, Heidelberg: Springer. p. 145–194.</w:t>
      </w:r>
    </w:p>
    <w:p w14:paraId="4491E664" w14:textId="77777777" w:rsidR="00BF1D5F" w:rsidRPr="00BF1D5F" w:rsidRDefault="00BF1D5F" w:rsidP="00BF1D5F">
      <w:pPr>
        <w:pStyle w:val="Bibliography"/>
        <w:rPr>
          <w:rFonts w:ascii="Times New Roman" w:hAnsi="Times New Roman" w:cs="Times New Roman"/>
        </w:rPr>
      </w:pPr>
      <w:proofErr w:type="spellStart"/>
      <w:r w:rsidRPr="00BF1D5F">
        <w:rPr>
          <w:rFonts w:ascii="Times New Roman" w:hAnsi="Times New Roman" w:cs="Times New Roman"/>
        </w:rPr>
        <w:t>Toljagić</w:t>
      </w:r>
      <w:proofErr w:type="spellEnd"/>
      <w:r w:rsidRPr="00BF1D5F">
        <w:rPr>
          <w:rFonts w:ascii="Times New Roman" w:hAnsi="Times New Roman" w:cs="Times New Roman"/>
        </w:rPr>
        <w:t xml:space="preserve"> O., </w:t>
      </w:r>
      <w:proofErr w:type="spellStart"/>
      <w:r w:rsidRPr="00BF1D5F">
        <w:rPr>
          <w:rFonts w:ascii="Times New Roman" w:hAnsi="Times New Roman" w:cs="Times New Roman"/>
        </w:rPr>
        <w:t>Voje</w:t>
      </w:r>
      <w:proofErr w:type="spellEnd"/>
      <w:r w:rsidRPr="00BF1D5F">
        <w:rPr>
          <w:rFonts w:ascii="Times New Roman" w:hAnsi="Times New Roman" w:cs="Times New Roman"/>
        </w:rPr>
        <w:t xml:space="preserve"> K.L., </w:t>
      </w:r>
      <w:proofErr w:type="spellStart"/>
      <w:r w:rsidRPr="00BF1D5F">
        <w:rPr>
          <w:rFonts w:ascii="Times New Roman" w:hAnsi="Times New Roman" w:cs="Times New Roman"/>
        </w:rPr>
        <w:t>Matschiner</w:t>
      </w:r>
      <w:proofErr w:type="spellEnd"/>
      <w:r w:rsidRPr="00BF1D5F">
        <w:rPr>
          <w:rFonts w:ascii="Times New Roman" w:hAnsi="Times New Roman" w:cs="Times New Roman"/>
        </w:rPr>
        <w:t xml:space="preserve"> M., </w:t>
      </w:r>
      <w:proofErr w:type="spellStart"/>
      <w:r w:rsidRPr="00BF1D5F">
        <w:rPr>
          <w:rFonts w:ascii="Times New Roman" w:hAnsi="Times New Roman" w:cs="Times New Roman"/>
        </w:rPr>
        <w:t>Liow</w:t>
      </w:r>
      <w:proofErr w:type="spellEnd"/>
      <w:r w:rsidRPr="00BF1D5F">
        <w:rPr>
          <w:rFonts w:ascii="Times New Roman" w:hAnsi="Times New Roman" w:cs="Times New Roman"/>
        </w:rPr>
        <w:t xml:space="preserve"> L.H., Hansen T.F. 2018. Millions of Years Behind: Slow Adaptation of Ruminants to Grasslands. Syst Biol. 67:145–157.</w:t>
      </w:r>
    </w:p>
    <w:p w14:paraId="2C40527C" w14:textId="77777777" w:rsidR="00BF1D5F" w:rsidRPr="00BF1D5F" w:rsidRDefault="00BF1D5F" w:rsidP="00BF1D5F">
      <w:pPr>
        <w:pStyle w:val="Bibliography"/>
        <w:rPr>
          <w:rFonts w:ascii="Times New Roman" w:hAnsi="Times New Roman" w:cs="Times New Roman"/>
        </w:rPr>
      </w:pPr>
      <w:r w:rsidRPr="00BF1D5F">
        <w:rPr>
          <w:rFonts w:ascii="Times New Roman" w:hAnsi="Times New Roman" w:cs="Times New Roman"/>
        </w:rPr>
        <w:t>Uyeda J.C., Harmon L.J. 2014. A novel Bayesian method for inferring and interpreting the dynamics of adaptive landscapes from phylogenetic comparative data. Systematic biology. 63:902–918.</w:t>
      </w:r>
    </w:p>
    <w:p w14:paraId="3AA935D1" w14:textId="77777777" w:rsidR="00BF1D5F" w:rsidRPr="00BF1D5F" w:rsidRDefault="00BF1D5F" w:rsidP="00BF1D5F">
      <w:pPr>
        <w:pStyle w:val="Bibliography"/>
        <w:rPr>
          <w:rFonts w:ascii="Times New Roman" w:hAnsi="Times New Roman" w:cs="Times New Roman"/>
        </w:rPr>
      </w:pPr>
      <w:r w:rsidRPr="00BF1D5F">
        <w:rPr>
          <w:rFonts w:ascii="Times New Roman" w:hAnsi="Times New Roman" w:cs="Times New Roman"/>
        </w:rPr>
        <w:t xml:space="preserve">Vasconcelos T., Boyko J.D., Beaulieu J.M. 2021. Linking mode of seed dispersal and climatic niche evolution in flowering plants. J. </w:t>
      </w:r>
      <w:proofErr w:type="spellStart"/>
      <w:r w:rsidRPr="00BF1D5F">
        <w:rPr>
          <w:rFonts w:ascii="Times New Roman" w:hAnsi="Times New Roman" w:cs="Times New Roman"/>
        </w:rPr>
        <w:t>Biogeogr</w:t>
      </w:r>
      <w:proofErr w:type="spellEnd"/>
      <w:r w:rsidRPr="00BF1D5F">
        <w:rPr>
          <w:rFonts w:ascii="Times New Roman" w:hAnsi="Times New Roman" w:cs="Times New Roman"/>
        </w:rPr>
        <w:t>. n/a.</w:t>
      </w:r>
    </w:p>
    <w:p w14:paraId="08825371" w14:textId="77777777" w:rsidR="00BF1D5F" w:rsidRPr="00BF1D5F" w:rsidRDefault="00BF1D5F" w:rsidP="00BF1D5F">
      <w:pPr>
        <w:pStyle w:val="Bibliography"/>
        <w:rPr>
          <w:rFonts w:ascii="Times New Roman" w:hAnsi="Times New Roman" w:cs="Times New Roman"/>
        </w:rPr>
      </w:pPr>
      <w:r w:rsidRPr="00BF1D5F">
        <w:rPr>
          <w:rFonts w:ascii="Times New Roman" w:hAnsi="Times New Roman" w:cs="Times New Roman"/>
        </w:rPr>
        <w:t xml:space="preserve">Wagstaff S.J., Dawson M.I., Venter S., </w:t>
      </w:r>
      <w:proofErr w:type="spellStart"/>
      <w:r w:rsidRPr="00BF1D5F">
        <w:rPr>
          <w:rFonts w:ascii="Times New Roman" w:hAnsi="Times New Roman" w:cs="Times New Roman"/>
        </w:rPr>
        <w:t>Munzinger</w:t>
      </w:r>
      <w:proofErr w:type="spellEnd"/>
      <w:r w:rsidRPr="00BF1D5F">
        <w:rPr>
          <w:rFonts w:ascii="Times New Roman" w:hAnsi="Times New Roman" w:cs="Times New Roman"/>
        </w:rPr>
        <w:t xml:space="preserve"> J., </w:t>
      </w:r>
      <w:proofErr w:type="spellStart"/>
      <w:r w:rsidRPr="00BF1D5F">
        <w:rPr>
          <w:rFonts w:ascii="Times New Roman" w:hAnsi="Times New Roman" w:cs="Times New Roman"/>
        </w:rPr>
        <w:t>Crayn</w:t>
      </w:r>
      <w:proofErr w:type="spellEnd"/>
      <w:r w:rsidRPr="00BF1D5F">
        <w:rPr>
          <w:rFonts w:ascii="Times New Roman" w:hAnsi="Times New Roman" w:cs="Times New Roman"/>
        </w:rPr>
        <w:t xml:space="preserve"> D.M., </w:t>
      </w:r>
      <w:proofErr w:type="spellStart"/>
      <w:r w:rsidRPr="00BF1D5F">
        <w:rPr>
          <w:rFonts w:ascii="Times New Roman" w:hAnsi="Times New Roman" w:cs="Times New Roman"/>
        </w:rPr>
        <w:t>Steane</w:t>
      </w:r>
      <w:proofErr w:type="spellEnd"/>
      <w:r w:rsidRPr="00BF1D5F">
        <w:rPr>
          <w:rFonts w:ascii="Times New Roman" w:hAnsi="Times New Roman" w:cs="Times New Roman"/>
        </w:rPr>
        <w:t xml:space="preserve"> D.A., </w:t>
      </w:r>
      <w:proofErr w:type="spellStart"/>
      <w:r w:rsidRPr="00BF1D5F">
        <w:rPr>
          <w:rFonts w:ascii="Times New Roman" w:hAnsi="Times New Roman" w:cs="Times New Roman"/>
        </w:rPr>
        <w:t>Lemson</w:t>
      </w:r>
      <w:proofErr w:type="spellEnd"/>
      <w:r w:rsidRPr="00BF1D5F">
        <w:rPr>
          <w:rFonts w:ascii="Times New Roman" w:hAnsi="Times New Roman" w:cs="Times New Roman"/>
        </w:rPr>
        <w:t xml:space="preserve"> K.L. 2010. Origin, Diversification, and Classification of the Australasian Genus </w:t>
      </w:r>
      <w:proofErr w:type="spellStart"/>
      <w:r w:rsidRPr="00BF1D5F">
        <w:rPr>
          <w:rFonts w:ascii="Times New Roman" w:hAnsi="Times New Roman" w:cs="Times New Roman"/>
        </w:rPr>
        <w:t>Dracophyllum</w:t>
      </w:r>
      <w:proofErr w:type="spellEnd"/>
      <w:r w:rsidRPr="00BF1D5F">
        <w:rPr>
          <w:rFonts w:ascii="Times New Roman" w:hAnsi="Times New Roman" w:cs="Times New Roman"/>
        </w:rPr>
        <w:t xml:space="preserve"> (</w:t>
      </w:r>
      <w:proofErr w:type="spellStart"/>
      <w:r w:rsidRPr="00BF1D5F">
        <w:rPr>
          <w:rFonts w:ascii="Times New Roman" w:hAnsi="Times New Roman" w:cs="Times New Roman"/>
        </w:rPr>
        <w:t>Richeeae</w:t>
      </w:r>
      <w:proofErr w:type="spellEnd"/>
      <w:r w:rsidRPr="00BF1D5F">
        <w:rPr>
          <w:rFonts w:ascii="Times New Roman" w:hAnsi="Times New Roman" w:cs="Times New Roman"/>
        </w:rPr>
        <w:t xml:space="preserve">, Ericaceae)1. </w:t>
      </w:r>
      <w:proofErr w:type="spellStart"/>
      <w:r w:rsidRPr="00BF1D5F">
        <w:rPr>
          <w:rFonts w:ascii="Times New Roman" w:hAnsi="Times New Roman" w:cs="Times New Roman"/>
        </w:rPr>
        <w:t>mobt</w:t>
      </w:r>
      <w:proofErr w:type="spellEnd"/>
      <w:r w:rsidRPr="00BF1D5F">
        <w:rPr>
          <w:rFonts w:ascii="Times New Roman" w:hAnsi="Times New Roman" w:cs="Times New Roman"/>
        </w:rPr>
        <w:t>. 97:235–258.</w:t>
      </w:r>
    </w:p>
    <w:p w14:paraId="0AC7D897" w14:textId="77777777" w:rsidR="00BF1D5F" w:rsidRPr="00BF1D5F" w:rsidRDefault="00BF1D5F" w:rsidP="00BF1D5F">
      <w:pPr>
        <w:pStyle w:val="Bibliography"/>
        <w:rPr>
          <w:rFonts w:ascii="Times New Roman" w:hAnsi="Times New Roman" w:cs="Times New Roman"/>
        </w:rPr>
      </w:pPr>
      <w:r w:rsidRPr="00BF1D5F">
        <w:rPr>
          <w:rFonts w:ascii="Times New Roman" w:hAnsi="Times New Roman" w:cs="Times New Roman"/>
        </w:rPr>
        <w:t>Westoby M., Leishman M., Lord J. 1996. Comparative ecology of seed size and dispersal. Philosophical Transactions of the Royal Society of London. Series B: Biological Sciences. 351:1309–1318.</w:t>
      </w:r>
    </w:p>
    <w:p w14:paraId="2FCCD7B9" w14:textId="77777777" w:rsidR="00BF1D5F" w:rsidRPr="00BF1D5F" w:rsidRDefault="00BF1D5F" w:rsidP="00BF1D5F">
      <w:pPr>
        <w:pStyle w:val="Bibliography"/>
        <w:rPr>
          <w:rFonts w:ascii="Times New Roman" w:hAnsi="Times New Roman" w:cs="Times New Roman"/>
        </w:rPr>
      </w:pPr>
      <w:r w:rsidRPr="00BF1D5F">
        <w:rPr>
          <w:rFonts w:ascii="Times New Roman" w:hAnsi="Times New Roman" w:cs="Times New Roman"/>
        </w:rPr>
        <w:t>Yang Z. 2006. Computational molecular evolution. Oxford University Press Oxford.</w:t>
      </w:r>
    </w:p>
    <w:p w14:paraId="28D86AC6" w14:textId="1912F731" w:rsidR="005653D8" w:rsidRPr="00F07FC8" w:rsidRDefault="000D1307" w:rsidP="00EF5110">
      <w:pPr>
        <w:pStyle w:val="JamesManuscriptBody"/>
        <w:rPr>
          <w:rFonts w:eastAsiaTheme="minorEastAsia"/>
          <w:u w:val="single"/>
        </w:rPr>
      </w:pPr>
      <w:r>
        <w:rPr>
          <w:rFonts w:eastAsiaTheme="minorEastAsia"/>
          <w:u w:val="single"/>
        </w:rPr>
        <w:fldChar w:fldCharType="end"/>
      </w:r>
    </w:p>
    <w:sectPr w:rsidR="005653D8" w:rsidRPr="00F07FC8" w:rsidSect="002128D1">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remy Michael Beaulieu" w:date="2021-11-23T08:52:00Z" w:initials="JMB">
    <w:p w14:paraId="4BE702C7" w14:textId="3A907500" w:rsidR="00DC454D" w:rsidRDefault="00DC454D">
      <w:pPr>
        <w:pStyle w:val="CommentText"/>
      </w:pPr>
      <w:r>
        <w:rPr>
          <w:rStyle w:val="CommentReference"/>
        </w:rPr>
        <w:annotationRef/>
      </w:r>
      <w:r>
        <w:t>Need a better title</w:t>
      </w:r>
    </w:p>
  </w:comment>
  <w:comment w:id="1" w:author="O'Meara, Brian C" w:date="2021-12-04T16:28:00Z" w:initials="OBC">
    <w:p w14:paraId="61120E36" w14:textId="08804389" w:rsidR="005C44EC" w:rsidRDefault="005C44EC" w:rsidP="005C44EC">
      <w:pPr>
        <w:pStyle w:val="CommentText"/>
      </w:pPr>
      <w:r>
        <w:rPr>
          <w:rStyle w:val="CommentReference"/>
        </w:rPr>
        <w:annotationRef/>
      </w:r>
      <w:r>
        <w:t xml:space="preserve">Do we? I think this is ok. </w:t>
      </w:r>
    </w:p>
  </w:comment>
  <w:comment w:id="2" w:author="O'Meara, Brian C" w:date="2021-12-02T09:02:00Z" w:initials="OBC">
    <w:p w14:paraId="491877C8" w14:textId="57606C9B" w:rsidR="001C1155" w:rsidRDefault="001C1155" w:rsidP="001C1155">
      <w:pPr>
        <w:pStyle w:val="CommentText"/>
      </w:pPr>
      <w:r>
        <w:rPr>
          <w:rStyle w:val="CommentReference"/>
        </w:rPr>
        <w:annotationRef/>
      </w:r>
      <w:r>
        <w:t>This needs more nuance, clarity</w:t>
      </w:r>
    </w:p>
  </w:comment>
  <w:comment w:id="3" w:author="James Boyko" w:date="2021-12-06T13:41:00Z" w:initials="JB">
    <w:p w14:paraId="1062B664" w14:textId="07A27B58" w:rsidR="00171973" w:rsidRDefault="00171973" w:rsidP="00171973">
      <w:pPr>
        <w:pStyle w:val="CommentText"/>
      </w:pPr>
      <w:r>
        <w:rPr>
          <w:rStyle w:val="CommentReference"/>
        </w:rPr>
        <w:annotationRef/>
      </w:r>
      <w:r>
        <w:t>Changed</w:t>
      </w:r>
    </w:p>
  </w:comment>
  <w:comment w:id="4" w:author="O'Meara, Brian C" w:date="2021-12-05T22:56:00Z" w:initials="OBC">
    <w:p w14:paraId="6A049DA0" w14:textId="77777777" w:rsidR="00DA1C3A" w:rsidRDefault="00DA1C3A" w:rsidP="00DA1C3A">
      <w:pPr>
        <w:pStyle w:val="CommentText"/>
      </w:pPr>
      <w:r>
        <w:rPr>
          <w:rStyle w:val="CommentReference"/>
        </w:rPr>
        <w:annotationRef/>
      </w:r>
      <w:r>
        <w:t>units?</w:t>
      </w:r>
    </w:p>
  </w:comment>
  <w:comment w:id="5" w:author="James Boyko" w:date="2021-12-11T11:12:00Z" w:initials="JB">
    <w:p w14:paraId="4E1FFDC8" w14:textId="77777777" w:rsidR="00DA1C3A" w:rsidRDefault="00DA1C3A" w:rsidP="00DA1C3A">
      <w:pPr>
        <w:pStyle w:val="CommentText"/>
      </w:pPr>
      <w:r>
        <w:rPr>
          <w:rStyle w:val="CommentReference"/>
        </w:rPr>
        <w:annotationRef/>
      </w:r>
      <w:r>
        <w:t>It’s P/PET (P=precipitation in mm) and (PET= potential evapotranspiration mm/month). So it’s units would be just month, but it’s also an index so it’s a little weird to put units on it imo.</w:t>
      </w:r>
    </w:p>
  </w:comment>
  <w:comment w:id="6" w:author="O'Meara, Brian C" w:date="2021-12-05T22:58:00Z" w:initials="OBC">
    <w:p w14:paraId="70ACF908" w14:textId="31EAA703" w:rsidR="00AB0B66" w:rsidRDefault="00AB0B66" w:rsidP="00AB0B66">
      <w:pPr>
        <w:pStyle w:val="CommentText"/>
      </w:pPr>
      <w:r>
        <w:rPr>
          <w:rStyle w:val="CommentReference"/>
        </w:rPr>
        <w:annotationRef/>
      </w:r>
      <w:r>
        <w:t>Alpha and sigma interact to create tip variation (isn’t it like alpha/sigma)? That might be a more informative parameter</w:t>
      </w:r>
    </w:p>
  </w:comment>
  <w:comment w:id="7" w:author="O'Meara, Brian C" w:date="2021-12-05T22:58:00Z" w:initials="OBC">
    <w:p w14:paraId="2968F5F2" w14:textId="3C034957" w:rsidR="00AB0B66" w:rsidRDefault="00AB0B66" w:rsidP="00AB0B66">
      <w:pPr>
        <w:pStyle w:val="CommentText"/>
      </w:pPr>
      <w:r>
        <w:rPr>
          <w:rStyle w:val="CommentReference"/>
        </w:rPr>
        <w:annotationRef/>
      </w:r>
      <w:r>
        <w:t>Yay, units!</w:t>
      </w:r>
    </w:p>
  </w:comment>
  <w:comment w:id="10" w:author="O'Meara, Brian C" w:date="2021-12-05T23:00:00Z" w:initials="OBC">
    <w:p w14:paraId="050F3699" w14:textId="07C144B4" w:rsidR="00AB0B66" w:rsidRDefault="00AB0B66" w:rsidP="00AB0B66">
      <w:pPr>
        <w:pStyle w:val="CommentText"/>
      </w:pPr>
      <w:r>
        <w:rPr>
          <w:rStyle w:val="CommentReference"/>
        </w:rPr>
        <w:annotationRef/>
      </w:r>
      <w:r>
        <w:t>What matters more is total branch length in the tree — changes happen along branches. What’s that?</w:t>
      </w:r>
    </w:p>
  </w:comment>
  <w:comment w:id="11" w:author="James Boyko" w:date="2021-12-11T11:40:00Z" w:initials="JB">
    <w:p w14:paraId="607E8A0D" w14:textId="630DA9D5" w:rsidR="00281813" w:rsidRDefault="00281813" w:rsidP="00281813">
      <w:pPr>
        <w:pStyle w:val="CommentText"/>
      </w:pPr>
      <w:r>
        <w:rPr>
          <w:rStyle w:val="CommentReference"/>
        </w:rPr>
        <w:annotationRef/>
      </w:r>
      <w:r>
        <w:t>I agree in the case of equilibrium distributions, but for the evolution of a continuous character I think the tree height is more important since a lineage can only experience the tree height’s worth of time. This is saying that once you are in your state, you are not likely to switch out of your discrete state and thus will experience the OU parameters of that state throughout.</w:t>
      </w:r>
    </w:p>
  </w:comment>
  <w:comment w:id="12" w:author="O'Meara, Brian C" w:date="2021-12-05T22:54:00Z" w:initials="OBC">
    <w:p w14:paraId="32D79F0A" w14:textId="77777777" w:rsidR="00C32621" w:rsidRDefault="00C32621" w:rsidP="00C32621">
      <w:pPr>
        <w:pStyle w:val="CommentText"/>
      </w:pPr>
      <w:r>
        <w:rPr>
          <w:rStyle w:val="CommentReference"/>
        </w:rPr>
        <w:annotationRef/>
      </w:r>
      <w:r>
        <w:t>huh? So if I have 3 CD models, one generating, two not, then the expected ∆AIC in CD &gt; 0. That’s weird.</w:t>
      </w:r>
    </w:p>
  </w:comment>
  <w:comment w:id="13" w:author="James Boyko" w:date="2021-12-06T09:32:00Z" w:initials="JB">
    <w:p w14:paraId="14FD1701" w14:textId="77777777" w:rsidR="00C32621" w:rsidRDefault="00C32621" w:rsidP="00C32621">
      <w:pPr>
        <w:pStyle w:val="CommentText"/>
      </w:pPr>
      <w:r>
        <w:rPr>
          <w:rStyle w:val="CommentReference"/>
        </w:rPr>
        <w:annotationRef/>
      </w:r>
      <w:r>
        <w:t>Yes.. That’s a great point. I’ll change it to cumulative model weight. The expectation should be a model weight of 1 then since even if the other CD models are bad, the generating model is expected to have a near 1 model we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E702C7" w15:done="0"/>
  <w15:commentEx w15:paraId="61120E36" w15:paraIdParent="4BE702C7" w15:done="0"/>
  <w15:commentEx w15:paraId="491877C8" w15:done="1"/>
  <w15:commentEx w15:paraId="1062B664" w15:paraIdParent="491877C8" w15:done="1"/>
  <w15:commentEx w15:paraId="6A049DA0" w15:done="0"/>
  <w15:commentEx w15:paraId="4E1FFDC8" w15:paraIdParent="6A049DA0" w15:done="0"/>
  <w15:commentEx w15:paraId="70ACF908" w15:done="0"/>
  <w15:commentEx w15:paraId="2968F5F2" w15:done="0"/>
  <w15:commentEx w15:paraId="050F3699" w15:done="0"/>
  <w15:commentEx w15:paraId="607E8A0D" w15:paraIdParent="050F3699" w15:done="0"/>
  <w15:commentEx w15:paraId="32D79F0A" w15:done="0"/>
  <w15:commentEx w15:paraId="14FD1701" w15:paraIdParent="32D79F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31391" w16cex:dateUtc="2021-11-23T14:52:00Z"/>
  <w16cex:commentExtensible w16cex:durableId="255623DA" w16cex:dateUtc="2021-12-04T22:28:00Z"/>
  <w16cex:commentExtensible w16cex:durableId="25531827" w16cex:dateUtc="2021-12-02T15:02:00Z"/>
  <w16cex:commentExtensible w16cex:durableId="25589170" w16cex:dateUtc="2021-12-06T19:41:00Z"/>
  <w16cex:commentExtensible w16cex:durableId="2557D03C" w16cex:dateUtc="2021-12-06T04:56:00Z"/>
  <w16cex:commentExtensible w16cex:durableId="255F0636" w16cex:dateUtc="2021-12-11T17:12:00Z"/>
  <w16cex:commentExtensible w16cex:durableId="2557D09B" w16cex:dateUtc="2021-12-06T04:58:00Z"/>
  <w16cex:commentExtensible w16cex:durableId="2557D0B1" w16cex:dateUtc="2021-12-06T04:58:00Z"/>
  <w16cex:commentExtensible w16cex:durableId="2557D10A" w16cex:dateUtc="2021-12-06T05:00:00Z"/>
  <w16cex:commentExtensible w16cex:durableId="255F0CC8" w16cex:dateUtc="2021-12-11T17:40:00Z"/>
  <w16cex:commentExtensible w16cex:durableId="2557CFD1" w16cex:dateUtc="2021-12-06T04:54:00Z"/>
  <w16cex:commentExtensible w16cex:durableId="2558574B" w16cex:dateUtc="2021-12-06T15: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E702C7" w16cid:durableId="25531391"/>
  <w16cid:commentId w16cid:paraId="61120E36" w16cid:durableId="255623DA"/>
  <w16cid:commentId w16cid:paraId="491877C8" w16cid:durableId="25531827"/>
  <w16cid:commentId w16cid:paraId="1062B664" w16cid:durableId="25589170"/>
  <w16cid:commentId w16cid:paraId="6A049DA0" w16cid:durableId="2557D03C"/>
  <w16cid:commentId w16cid:paraId="4E1FFDC8" w16cid:durableId="255F0636"/>
  <w16cid:commentId w16cid:paraId="70ACF908" w16cid:durableId="2557D09B"/>
  <w16cid:commentId w16cid:paraId="2968F5F2" w16cid:durableId="2557D0B1"/>
  <w16cid:commentId w16cid:paraId="050F3699" w16cid:durableId="2557D10A"/>
  <w16cid:commentId w16cid:paraId="607E8A0D" w16cid:durableId="255F0CC8"/>
  <w16cid:commentId w16cid:paraId="32D79F0A" w16cid:durableId="2557CFD1"/>
  <w16cid:commentId w16cid:paraId="14FD1701" w16cid:durableId="255857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5A719B" w14:textId="77777777" w:rsidR="00F62727" w:rsidRDefault="00F62727" w:rsidP="004F7AB3">
      <w:r>
        <w:separator/>
      </w:r>
    </w:p>
  </w:endnote>
  <w:endnote w:type="continuationSeparator" w:id="0">
    <w:p w14:paraId="0E7BCD27" w14:textId="77777777" w:rsidR="00F62727" w:rsidRDefault="00F62727" w:rsidP="004F7A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9C26B4" w14:textId="77777777" w:rsidR="00F62727" w:rsidRDefault="00F62727" w:rsidP="004F7AB3">
      <w:r>
        <w:separator/>
      </w:r>
    </w:p>
  </w:footnote>
  <w:footnote w:type="continuationSeparator" w:id="0">
    <w:p w14:paraId="504DFFB6" w14:textId="77777777" w:rsidR="00F62727" w:rsidRDefault="00F62727" w:rsidP="004F7AB3">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remy Michael Beaulieu">
    <w15:presenceInfo w15:providerId="None" w15:userId="Jeremy Michael Beaulieu"/>
  </w15:person>
  <w15:person w15:author="O'Meara, Brian C">
    <w15:presenceInfo w15:providerId="AD" w15:userId="S::bomeara@utk.edu::e023f2c8-4e36-4b8a-a031-4f6bc90ab5c8"/>
  </w15:person>
  <w15:person w15:author="James Boyko">
    <w15:presenceInfo w15:providerId="AD" w15:userId="S::jboyko@uark.edu::d4b13e8c-aae1-4d91-bc47-150d3a9ede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2FBD"/>
    <w:rsid w:val="00000F41"/>
    <w:rsid w:val="00001A3C"/>
    <w:rsid w:val="0000255F"/>
    <w:rsid w:val="00003397"/>
    <w:rsid w:val="00004968"/>
    <w:rsid w:val="00005D9F"/>
    <w:rsid w:val="00006E5B"/>
    <w:rsid w:val="00007D61"/>
    <w:rsid w:val="00010EFA"/>
    <w:rsid w:val="00011089"/>
    <w:rsid w:val="00014090"/>
    <w:rsid w:val="0001491E"/>
    <w:rsid w:val="00015D77"/>
    <w:rsid w:val="00017B6D"/>
    <w:rsid w:val="00022F15"/>
    <w:rsid w:val="00023A29"/>
    <w:rsid w:val="0002446B"/>
    <w:rsid w:val="00024FA6"/>
    <w:rsid w:val="00026F09"/>
    <w:rsid w:val="000315B2"/>
    <w:rsid w:val="00031613"/>
    <w:rsid w:val="0003166A"/>
    <w:rsid w:val="0003205A"/>
    <w:rsid w:val="00032363"/>
    <w:rsid w:val="000329AA"/>
    <w:rsid w:val="00033571"/>
    <w:rsid w:val="0003368F"/>
    <w:rsid w:val="00035D4C"/>
    <w:rsid w:val="000373B4"/>
    <w:rsid w:val="00037476"/>
    <w:rsid w:val="00040416"/>
    <w:rsid w:val="00040950"/>
    <w:rsid w:val="0004232D"/>
    <w:rsid w:val="000427A3"/>
    <w:rsid w:val="0004701C"/>
    <w:rsid w:val="0005093E"/>
    <w:rsid w:val="000511F3"/>
    <w:rsid w:val="00051389"/>
    <w:rsid w:val="000520CE"/>
    <w:rsid w:val="00052DCB"/>
    <w:rsid w:val="00053680"/>
    <w:rsid w:val="00054030"/>
    <w:rsid w:val="00055F77"/>
    <w:rsid w:val="000563C7"/>
    <w:rsid w:val="000621A9"/>
    <w:rsid w:val="00063496"/>
    <w:rsid w:val="000669F1"/>
    <w:rsid w:val="00066ACA"/>
    <w:rsid w:val="00067483"/>
    <w:rsid w:val="0007112E"/>
    <w:rsid w:val="00071C78"/>
    <w:rsid w:val="00074241"/>
    <w:rsid w:val="000750B5"/>
    <w:rsid w:val="000754DB"/>
    <w:rsid w:val="00076BD0"/>
    <w:rsid w:val="00077A75"/>
    <w:rsid w:val="000801EE"/>
    <w:rsid w:val="000817E2"/>
    <w:rsid w:val="00082F0C"/>
    <w:rsid w:val="000836E8"/>
    <w:rsid w:val="0008457D"/>
    <w:rsid w:val="00086DDF"/>
    <w:rsid w:val="000904F8"/>
    <w:rsid w:val="00090B33"/>
    <w:rsid w:val="00091C31"/>
    <w:rsid w:val="00095B52"/>
    <w:rsid w:val="00095F2E"/>
    <w:rsid w:val="000971E0"/>
    <w:rsid w:val="000A1363"/>
    <w:rsid w:val="000A2138"/>
    <w:rsid w:val="000A42CC"/>
    <w:rsid w:val="000A4475"/>
    <w:rsid w:val="000A51A4"/>
    <w:rsid w:val="000A74DE"/>
    <w:rsid w:val="000A797D"/>
    <w:rsid w:val="000B0209"/>
    <w:rsid w:val="000B03F4"/>
    <w:rsid w:val="000B1215"/>
    <w:rsid w:val="000B15EE"/>
    <w:rsid w:val="000B20B6"/>
    <w:rsid w:val="000B3722"/>
    <w:rsid w:val="000B47ED"/>
    <w:rsid w:val="000B6D4A"/>
    <w:rsid w:val="000C012A"/>
    <w:rsid w:val="000C103E"/>
    <w:rsid w:val="000C6307"/>
    <w:rsid w:val="000C6FFF"/>
    <w:rsid w:val="000D0244"/>
    <w:rsid w:val="000D0A2E"/>
    <w:rsid w:val="000D1307"/>
    <w:rsid w:val="000D1ACD"/>
    <w:rsid w:val="000D21D7"/>
    <w:rsid w:val="000D2BAD"/>
    <w:rsid w:val="000D2D09"/>
    <w:rsid w:val="000D301B"/>
    <w:rsid w:val="000D3E03"/>
    <w:rsid w:val="000D4935"/>
    <w:rsid w:val="000D4B21"/>
    <w:rsid w:val="000D5478"/>
    <w:rsid w:val="000D681D"/>
    <w:rsid w:val="000D79EF"/>
    <w:rsid w:val="000D7D19"/>
    <w:rsid w:val="000E084B"/>
    <w:rsid w:val="000E0B76"/>
    <w:rsid w:val="000E19FC"/>
    <w:rsid w:val="000E2673"/>
    <w:rsid w:val="000E5018"/>
    <w:rsid w:val="000E5597"/>
    <w:rsid w:val="000E57AF"/>
    <w:rsid w:val="000E57FA"/>
    <w:rsid w:val="000E58DB"/>
    <w:rsid w:val="000E6FF3"/>
    <w:rsid w:val="000E7E93"/>
    <w:rsid w:val="000F30E6"/>
    <w:rsid w:val="000F30E7"/>
    <w:rsid w:val="000F3BC8"/>
    <w:rsid w:val="000F4C41"/>
    <w:rsid w:val="000F58D4"/>
    <w:rsid w:val="000F7CB1"/>
    <w:rsid w:val="0010097F"/>
    <w:rsid w:val="00103213"/>
    <w:rsid w:val="00103FFF"/>
    <w:rsid w:val="001045A3"/>
    <w:rsid w:val="001056F6"/>
    <w:rsid w:val="0010685C"/>
    <w:rsid w:val="001070D5"/>
    <w:rsid w:val="0011098F"/>
    <w:rsid w:val="00111317"/>
    <w:rsid w:val="00111AE9"/>
    <w:rsid w:val="00111D71"/>
    <w:rsid w:val="001121CA"/>
    <w:rsid w:val="001133CA"/>
    <w:rsid w:val="0011397B"/>
    <w:rsid w:val="00115313"/>
    <w:rsid w:val="00116993"/>
    <w:rsid w:val="001170C1"/>
    <w:rsid w:val="00120EB6"/>
    <w:rsid w:val="0012169A"/>
    <w:rsid w:val="0012527F"/>
    <w:rsid w:val="00125A38"/>
    <w:rsid w:val="00125EFA"/>
    <w:rsid w:val="00126E26"/>
    <w:rsid w:val="00130703"/>
    <w:rsid w:val="001317F5"/>
    <w:rsid w:val="00132250"/>
    <w:rsid w:val="00135AF3"/>
    <w:rsid w:val="0013657F"/>
    <w:rsid w:val="00136E01"/>
    <w:rsid w:val="001371B5"/>
    <w:rsid w:val="00140CEC"/>
    <w:rsid w:val="00141B7A"/>
    <w:rsid w:val="001449D3"/>
    <w:rsid w:val="00146692"/>
    <w:rsid w:val="0014729E"/>
    <w:rsid w:val="00147CC2"/>
    <w:rsid w:val="001514B2"/>
    <w:rsid w:val="001529F1"/>
    <w:rsid w:val="00155347"/>
    <w:rsid w:val="00155454"/>
    <w:rsid w:val="00155BED"/>
    <w:rsid w:val="00155F04"/>
    <w:rsid w:val="001609BC"/>
    <w:rsid w:val="00165162"/>
    <w:rsid w:val="00165F77"/>
    <w:rsid w:val="00166834"/>
    <w:rsid w:val="00166FE9"/>
    <w:rsid w:val="00167A8C"/>
    <w:rsid w:val="0017183D"/>
    <w:rsid w:val="00171973"/>
    <w:rsid w:val="00171CCC"/>
    <w:rsid w:val="00172559"/>
    <w:rsid w:val="001727AB"/>
    <w:rsid w:val="00172826"/>
    <w:rsid w:val="001729AB"/>
    <w:rsid w:val="00172E29"/>
    <w:rsid w:val="0017362D"/>
    <w:rsid w:val="001745EB"/>
    <w:rsid w:val="00180778"/>
    <w:rsid w:val="00182F6E"/>
    <w:rsid w:val="00184E35"/>
    <w:rsid w:val="001863CA"/>
    <w:rsid w:val="00187A8A"/>
    <w:rsid w:val="00192234"/>
    <w:rsid w:val="0019275A"/>
    <w:rsid w:val="00192FC3"/>
    <w:rsid w:val="00193B03"/>
    <w:rsid w:val="0019450F"/>
    <w:rsid w:val="00194BCF"/>
    <w:rsid w:val="00195121"/>
    <w:rsid w:val="001953C6"/>
    <w:rsid w:val="001956C1"/>
    <w:rsid w:val="00196288"/>
    <w:rsid w:val="001A12C8"/>
    <w:rsid w:val="001A1BCE"/>
    <w:rsid w:val="001A2602"/>
    <w:rsid w:val="001A399C"/>
    <w:rsid w:val="001A4103"/>
    <w:rsid w:val="001A5571"/>
    <w:rsid w:val="001A5E95"/>
    <w:rsid w:val="001A5F2A"/>
    <w:rsid w:val="001A698F"/>
    <w:rsid w:val="001A6AFE"/>
    <w:rsid w:val="001A77C3"/>
    <w:rsid w:val="001B0AC0"/>
    <w:rsid w:val="001B1643"/>
    <w:rsid w:val="001B1CC4"/>
    <w:rsid w:val="001B493F"/>
    <w:rsid w:val="001B6EFA"/>
    <w:rsid w:val="001B7B14"/>
    <w:rsid w:val="001C1155"/>
    <w:rsid w:val="001C1518"/>
    <w:rsid w:val="001C2363"/>
    <w:rsid w:val="001C30CA"/>
    <w:rsid w:val="001C4260"/>
    <w:rsid w:val="001C47DC"/>
    <w:rsid w:val="001C5378"/>
    <w:rsid w:val="001C61EC"/>
    <w:rsid w:val="001C6374"/>
    <w:rsid w:val="001D0ED3"/>
    <w:rsid w:val="001D19B4"/>
    <w:rsid w:val="001D297F"/>
    <w:rsid w:val="001D2D79"/>
    <w:rsid w:val="001D3AE1"/>
    <w:rsid w:val="001D432C"/>
    <w:rsid w:val="001D4452"/>
    <w:rsid w:val="001D454F"/>
    <w:rsid w:val="001D5D0B"/>
    <w:rsid w:val="001D7DF6"/>
    <w:rsid w:val="001E17A0"/>
    <w:rsid w:val="001E18A9"/>
    <w:rsid w:val="001E3D23"/>
    <w:rsid w:val="001E3F67"/>
    <w:rsid w:val="001E4CC1"/>
    <w:rsid w:val="001E5C32"/>
    <w:rsid w:val="001E68B0"/>
    <w:rsid w:val="001E7609"/>
    <w:rsid w:val="001F01DC"/>
    <w:rsid w:val="001F02EC"/>
    <w:rsid w:val="001F15A3"/>
    <w:rsid w:val="001F3841"/>
    <w:rsid w:val="001F5C17"/>
    <w:rsid w:val="001F603E"/>
    <w:rsid w:val="001F6D54"/>
    <w:rsid w:val="00201221"/>
    <w:rsid w:val="00201E99"/>
    <w:rsid w:val="00202027"/>
    <w:rsid w:val="00202761"/>
    <w:rsid w:val="00202FBD"/>
    <w:rsid w:val="0020369C"/>
    <w:rsid w:val="00203B6A"/>
    <w:rsid w:val="002040B5"/>
    <w:rsid w:val="00204142"/>
    <w:rsid w:val="00204E7E"/>
    <w:rsid w:val="00212103"/>
    <w:rsid w:val="00212137"/>
    <w:rsid w:val="00212787"/>
    <w:rsid w:val="002128D1"/>
    <w:rsid w:val="00213597"/>
    <w:rsid w:val="00214307"/>
    <w:rsid w:val="002146D2"/>
    <w:rsid w:val="00214D20"/>
    <w:rsid w:val="00216259"/>
    <w:rsid w:val="0021709E"/>
    <w:rsid w:val="002174DA"/>
    <w:rsid w:val="002174E8"/>
    <w:rsid w:val="0021763E"/>
    <w:rsid w:val="002201FD"/>
    <w:rsid w:val="002205D6"/>
    <w:rsid w:val="002208C5"/>
    <w:rsid w:val="00221E26"/>
    <w:rsid w:val="00222366"/>
    <w:rsid w:val="00222BC6"/>
    <w:rsid w:val="002241B0"/>
    <w:rsid w:val="0022573C"/>
    <w:rsid w:val="00225786"/>
    <w:rsid w:val="00225C1E"/>
    <w:rsid w:val="00225D6F"/>
    <w:rsid w:val="00226624"/>
    <w:rsid w:val="00227567"/>
    <w:rsid w:val="00227C09"/>
    <w:rsid w:val="0023080C"/>
    <w:rsid w:val="00231027"/>
    <w:rsid w:val="00231414"/>
    <w:rsid w:val="0023251B"/>
    <w:rsid w:val="00232ED9"/>
    <w:rsid w:val="00233A5D"/>
    <w:rsid w:val="00236166"/>
    <w:rsid w:val="00240508"/>
    <w:rsid w:val="00246195"/>
    <w:rsid w:val="00246E77"/>
    <w:rsid w:val="00250100"/>
    <w:rsid w:val="002505C9"/>
    <w:rsid w:val="00252319"/>
    <w:rsid w:val="00253269"/>
    <w:rsid w:val="002553AE"/>
    <w:rsid w:val="00256653"/>
    <w:rsid w:val="00260CF7"/>
    <w:rsid w:val="00261367"/>
    <w:rsid w:val="00263285"/>
    <w:rsid w:val="00264487"/>
    <w:rsid w:val="00264EA2"/>
    <w:rsid w:val="002654B2"/>
    <w:rsid w:val="00266585"/>
    <w:rsid w:val="0027339F"/>
    <w:rsid w:val="00274BF4"/>
    <w:rsid w:val="002755F9"/>
    <w:rsid w:val="00275A03"/>
    <w:rsid w:val="00275D83"/>
    <w:rsid w:val="00276ADD"/>
    <w:rsid w:val="002801D8"/>
    <w:rsid w:val="00281813"/>
    <w:rsid w:val="00281D35"/>
    <w:rsid w:val="00282656"/>
    <w:rsid w:val="00283816"/>
    <w:rsid w:val="002840AF"/>
    <w:rsid w:val="002840E8"/>
    <w:rsid w:val="00284899"/>
    <w:rsid w:val="0028580B"/>
    <w:rsid w:val="00286052"/>
    <w:rsid w:val="002874E1"/>
    <w:rsid w:val="00287781"/>
    <w:rsid w:val="0029127D"/>
    <w:rsid w:val="002912B4"/>
    <w:rsid w:val="00291D8C"/>
    <w:rsid w:val="00291DE9"/>
    <w:rsid w:val="002925A5"/>
    <w:rsid w:val="00292F07"/>
    <w:rsid w:val="00294E35"/>
    <w:rsid w:val="00294E77"/>
    <w:rsid w:val="00296562"/>
    <w:rsid w:val="002970B1"/>
    <w:rsid w:val="002970E3"/>
    <w:rsid w:val="002A0069"/>
    <w:rsid w:val="002A013D"/>
    <w:rsid w:val="002A0192"/>
    <w:rsid w:val="002A213B"/>
    <w:rsid w:val="002A4809"/>
    <w:rsid w:val="002A544B"/>
    <w:rsid w:val="002A6305"/>
    <w:rsid w:val="002B2308"/>
    <w:rsid w:val="002B5055"/>
    <w:rsid w:val="002B6409"/>
    <w:rsid w:val="002B657F"/>
    <w:rsid w:val="002B6785"/>
    <w:rsid w:val="002C0BCF"/>
    <w:rsid w:val="002C131C"/>
    <w:rsid w:val="002C186C"/>
    <w:rsid w:val="002C1E5A"/>
    <w:rsid w:val="002C1F38"/>
    <w:rsid w:val="002C2841"/>
    <w:rsid w:val="002C2890"/>
    <w:rsid w:val="002C3D88"/>
    <w:rsid w:val="002C4D99"/>
    <w:rsid w:val="002C503E"/>
    <w:rsid w:val="002C51E7"/>
    <w:rsid w:val="002C5A72"/>
    <w:rsid w:val="002D0095"/>
    <w:rsid w:val="002D405F"/>
    <w:rsid w:val="002D5958"/>
    <w:rsid w:val="002D71BC"/>
    <w:rsid w:val="002D7A18"/>
    <w:rsid w:val="002E0AB9"/>
    <w:rsid w:val="002E281B"/>
    <w:rsid w:val="002E289D"/>
    <w:rsid w:val="002E290F"/>
    <w:rsid w:val="002E2CD6"/>
    <w:rsid w:val="002E3157"/>
    <w:rsid w:val="002E3D7B"/>
    <w:rsid w:val="002E4AC7"/>
    <w:rsid w:val="002E6454"/>
    <w:rsid w:val="002E6B7E"/>
    <w:rsid w:val="002F19F8"/>
    <w:rsid w:val="002F206A"/>
    <w:rsid w:val="002F23DD"/>
    <w:rsid w:val="002F3275"/>
    <w:rsid w:val="002F3898"/>
    <w:rsid w:val="002F3D25"/>
    <w:rsid w:val="002F501B"/>
    <w:rsid w:val="002F5940"/>
    <w:rsid w:val="002F6A92"/>
    <w:rsid w:val="002F6D78"/>
    <w:rsid w:val="003004D0"/>
    <w:rsid w:val="00300879"/>
    <w:rsid w:val="00300E58"/>
    <w:rsid w:val="003021B7"/>
    <w:rsid w:val="003046B2"/>
    <w:rsid w:val="00304777"/>
    <w:rsid w:val="0030560C"/>
    <w:rsid w:val="00305967"/>
    <w:rsid w:val="00305B1C"/>
    <w:rsid w:val="00305CF0"/>
    <w:rsid w:val="00307EC8"/>
    <w:rsid w:val="003126E2"/>
    <w:rsid w:val="00312969"/>
    <w:rsid w:val="00316B3A"/>
    <w:rsid w:val="00317003"/>
    <w:rsid w:val="00323A9A"/>
    <w:rsid w:val="003257B8"/>
    <w:rsid w:val="00333322"/>
    <w:rsid w:val="00333624"/>
    <w:rsid w:val="0033413C"/>
    <w:rsid w:val="00335765"/>
    <w:rsid w:val="0033692E"/>
    <w:rsid w:val="003373B1"/>
    <w:rsid w:val="003407C6"/>
    <w:rsid w:val="0034117A"/>
    <w:rsid w:val="00342CE8"/>
    <w:rsid w:val="0034313E"/>
    <w:rsid w:val="0035166D"/>
    <w:rsid w:val="00354E74"/>
    <w:rsid w:val="00355ECB"/>
    <w:rsid w:val="003568C9"/>
    <w:rsid w:val="00361D0B"/>
    <w:rsid w:val="003638BE"/>
    <w:rsid w:val="00366409"/>
    <w:rsid w:val="00366DD6"/>
    <w:rsid w:val="003677D4"/>
    <w:rsid w:val="00370E1A"/>
    <w:rsid w:val="003713EA"/>
    <w:rsid w:val="0037215F"/>
    <w:rsid w:val="00374753"/>
    <w:rsid w:val="003758F0"/>
    <w:rsid w:val="003762A6"/>
    <w:rsid w:val="00376966"/>
    <w:rsid w:val="0037769F"/>
    <w:rsid w:val="003805A3"/>
    <w:rsid w:val="00380A6B"/>
    <w:rsid w:val="003830DC"/>
    <w:rsid w:val="00383A02"/>
    <w:rsid w:val="00384F2E"/>
    <w:rsid w:val="0038617A"/>
    <w:rsid w:val="003862BC"/>
    <w:rsid w:val="0038637B"/>
    <w:rsid w:val="00387131"/>
    <w:rsid w:val="00387947"/>
    <w:rsid w:val="00387FCC"/>
    <w:rsid w:val="00390ED3"/>
    <w:rsid w:val="00391246"/>
    <w:rsid w:val="003930D6"/>
    <w:rsid w:val="00397612"/>
    <w:rsid w:val="003A2CC4"/>
    <w:rsid w:val="003A36E5"/>
    <w:rsid w:val="003A5890"/>
    <w:rsid w:val="003A5E21"/>
    <w:rsid w:val="003A671A"/>
    <w:rsid w:val="003A6CA7"/>
    <w:rsid w:val="003B0843"/>
    <w:rsid w:val="003B0C32"/>
    <w:rsid w:val="003B2459"/>
    <w:rsid w:val="003B4491"/>
    <w:rsid w:val="003B46E5"/>
    <w:rsid w:val="003B58CB"/>
    <w:rsid w:val="003B6680"/>
    <w:rsid w:val="003B677F"/>
    <w:rsid w:val="003B6ACD"/>
    <w:rsid w:val="003C17AE"/>
    <w:rsid w:val="003C27F1"/>
    <w:rsid w:val="003C28D4"/>
    <w:rsid w:val="003C2F82"/>
    <w:rsid w:val="003C3994"/>
    <w:rsid w:val="003C5799"/>
    <w:rsid w:val="003D0611"/>
    <w:rsid w:val="003D17A5"/>
    <w:rsid w:val="003D23DD"/>
    <w:rsid w:val="003D2EA4"/>
    <w:rsid w:val="003D63C6"/>
    <w:rsid w:val="003E111C"/>
    <w:rsid w:val="003E2A97"/>
    <w:rsid w:val="003E2BE5"/>
    <w:rsid w:val="003E3F40"/>
    <w:rsid w:val="003E5498"/>
    <w:rsid w:val="003F0405"/>
    <w:rsid w:val="003F07EF"/>
    <w:rsid w:val="003F1DB3"/>
    <w:rsid w:val="003F2875"/>
    <w:rsid w:val="003F3C7A"/>
    <w:rsid w:val="003F6E5E"/>
    <w:rsid w:val="003F7680"/>
    <w:rsid w:val="00403466"/>
    <w:rsid w:val="0040358D"/>
    <w:rsid w:val="00403C1F"/>
    <w:rsid w:val="00406132"/>
    <w:rsid w:val="004104A4"/>
    <w:rsid w:val="00410DBC"/>
    <w:rsid w:val="00411841"/>
    <w:rsid w:val="0041248B"/>
    <w:rsid w:val="00413656"/>
    <w:rsid w:val="00414FD3"/>
    <w:rsid w:val="00415A99"/>
    <w:rsid w:val="00417B2F"/>
    <w:rsid w:val="00420F35"/>
    <w:rsid w:val="00421FC1"/>
    <w:rsid w:val="00424880"/>
    <w:rsid w:val="00435A22"/>
    <w:rsid w:val="00435C6D"/>
    <w:rsid w:val="0043658D"/>
    <w:rsid w:val="00437047"/>
    <w:rsid w:val="00437C00"/>
    <w:rsid w:val="00440BD6"/>
    <w:rsid w:val="00444722"/>
    <w:rsid w:val="00446786"/>
    <w:rsid w:val="00446ECA"/>
    <w:rsid w:val="00447E30"/>
    <w:rsid w:val="00451EF9"/>
    <w:rsid w:val="00453515"/>
    <w:rsid w:val="004535C1"/>
    <w:rsid w:val="00457282"/>
    <w:rsid w:val="004572D0"/>
    <w:rsid w:val="004605F3"/>
    <w:rsid w:val="00460ED4"/>
    <w:rsid w:val="0046144D"/>
    <w:rsid w:val="00461B1E"/>
    <w:rsid w:val="00463173"/>
    <w:rsid w:val="00463188"/>
    <w:rsid w:val="004648FA"/>
    <w:rsid w:val="00464B0A"/>
    <w:rsid w:val="00464BDC"/>
    <w:rsid w:val="00465DAA"/>
    <w:rsid w:val="0046713A"/>
    <w:rsid w:val="004703EA"/>
    <w:rsid w:val="00470521"/>
    <w:rsid w:val="00472681"/>
    <w:rsid w:val="0047343E"/>
    <w:rsid w:val="00480EC0"/>
    <w:rsid w:val="004859A4"/>
    <w:rsid w:val="004860C6"/>
    <w:rsid w:val="004870DF"/>
    <w:rsid w:val="004908EB"/>
    <w:rsid w:val="0049180B"/>
    <w:rsid w:val="00494DE7"/>
    <w:rsid w:val="0049541F"/>
    <w:rsid w:val="00495813"/>
    <w:rsid w:val="00495B51"/>
    <w:rsid w:val="004A054E"/>
    <w:rsid w:val="004A2464"/>
    <w:rsid w:val="004A29AA"/>
    <w:rsid w:val="004A32D8"/>
    <w:rsid w:val="004A4895"/>
    <w:rsid w:val="004A7842"/>
    <w:rsid w:val="004B160C"/>
    <w:rsid w:val="004B3783"/>
    <w:rsid w:val="004B4F57"/>
    <w:rsid w:val="004B5856"/>
    <w:rsid w:val="004B6084"/>
    <w:rsid w:val="004B622E"/>
    <w:rsid w:val="004B7039"/>
    <w:rsid w:val="004B7633"/>
    <w:rsid w:val="004B7958"/>
    <w:rsid w:val="004C03C6"/>
    <w:rsid w:val="004C1672"/>
    <w:rsid w:val="004C1802"/>
    <w:rsid w:val="004C215C"/>
    <w:rsid w:val="004C3A15"/>
    <w:rsid w:val="004C5654"/>
    <w:rsid w:val="004D1F5C"/>
    <w:rsid w:val="004D376F"/>
    <w:rsid w:val="004D48BA"/>
    <w:rsid w:val="004D4A01"/>
    <w:rsid w:val="004D725F"/>
    <w:rsid w:val="004E1EFD"/>
    <w:rsid w:val="004E3502"/>
    <w:rsid w:val="004E61A0"/>
    <w:rsid w:val="004E6A00"/>
    <w:rsid w:val="004F0EAB"/>
    <w:rsid w:val="004F1A68"/>
    <w:rsid w:val="004F1AD9"/>
    <w:rsid w:val="004F2683"/>
    <w:rsid w:val="004F2882"/>
    <w:rsid w:val="004F29E2"/>
    <w:rsid w:val="004F392F"/>
    <w:rsid w:val="004F4271"/>
    <w:rsid w:val="004F49DF"/>
    <w:rsid w:val="004F513A"/>
    <w:rsid w:val="004F54A3"/>
    <w:rsid w:val="004F7AB3"/>
    <w:rsid w:val="00500DD4"/>
    <w:rsid w:val="005016B3"/>
    <w:rsid w:val="00501C20"/>
    <w:rsid w:val="0050412C"/>
    <w:rsid w:val="00504C71"/>
    <w:rsid w:val="00506356"/>
    <w:rsid w:val="00506B1C"/>
    <w:rsid w:val="0051009B"/>
    <w:rsid w:val="00510FD0"/>
    <w:rsid w:val="00511E72"/>
    <w:rsid w:val="00512BB4"/>
    <w:rsid w:val="00514FF8"/>
    <w:rsid w:val="00517132"/>
    <w:rsid w:val="005172F0"/>
    <w:rsid w:val="005173D7"/>
    <w:rsid w:val="005178D4"/>
    <w:rsid w:val="00521EB5"/>
    <w:rsid w:val="00524D4E"/>
    <w:rsid w:val="005260DA"/>
    <w:rsid w:val="00531700"/>
    <w:rsid w:val="00531AEF"/>
    <w:rsid w:val="005325D8"/>
    <w:rsid w:val="0053508D"/>
    <w:rsid w:val="00535EC1"/>
    <w:rsid w:val="0053718A"/>
    <w:rsid w:val="005373F0"/>
    <w:rsid w:val="00540B1C"/>
    <w:rsid w:val="00541611"/>
    <w:rsid w:val="00544144"/>
    <w:rsid w:val="00544CE8"/>
    <w:rsid w:val="00545E53"/>
    <w:rsid w:val="0054608E"/>
    <w:rsid w:val="00551BA3"/>
    <w:rsid w:val="00552050"/>
    <w:rsid w:val="005538A7"/>
    <w:rsid w:val="00554B15"/>
    <w:rsid w:val="005554BD"/>
    <w:rsid w:val="00556B9B"/>
    <w:rsid w:val="005607BE"/>
    <w:rsid w:val="005620BA"/>
    <w:rsid w:val="00564B6F"/>
    <w:rsid w:val="00564C0B"/>
    <w:rsid w:val="005652D6"/>
    <w:rsid w:val="005653D8"/>
    <w:rsid w:val="005700C9"/>
    <w:rsid w:val="00570A31"/>
    <w:rsid w:val="0057222A"/>
    <w:rsid w:val="0057322D"/>
    <w:rsid w:val="00581493"/>
    <w:rsid w:val="0058199B"/>
    <w:rsid w:val="00582A7D"/>
    <w:rsid w:val="00583A1B"/>
    <w:rsid w:val="00583CB8"/>
    <w:rsid w:val="005848D5"/>
    <w:rsid w:val="00584E70"/>
    <w:rsid w:val="005857E2"/>
    <w:rsid w:val="00590995"/>
    <w:rsid w:val="00591FC7"/>
    <w:rsid w:val="00592364"/>
    <w:rsid w:val="00593176"/>
    <w:rsid w:val="005934D5"/>
    <w:rsid w:val="00593848"/>
    <w:rsid w:val="00593AE9"/>
    <w:rsid w:val="005A0179"/>
    <w:rsid w:val="005A2635"/>
    <w:rsid w:val="005A2685"/>
    <w:rsid w:val="005A2DB7"/>
    <w:rsid w:val="005A304D"/>
    <w:rsid w:val="005A3247"/>
    <w:rsid w:val="005A4521"/>
    <w:rsid w:val="005A6644"/>
    <w:rsid w:val="005B0430"/>
    <w:rsid w:val="005B2F24"/>
    <w:rsid w:val="005B34FC"/>
    <w:rsid w:val="005B3F91"/>
    <w:rsid w:val="005B42A8"/>
    <w:rsid w:val="005B53E0"/>
    <w:rsid w:val="005B7AC6"/>
    <w:rsid w:val="005C0C10"/>
    <w:rsid w:val="005C32F4"/>
    <w:rsid w:val="005C44EC"/>
    <w:rsid w:val="005C53F4"/>
    <w:rsid w:val="005C6202"/>
    <w:rsid w:val="005D008B"/>
    <w:rsid w:val="005D0225"/>
    <w:rsid w:val="005D0AA9"/>
    <w:rsid w:val="005D22FB"/>
    <w:rsid w:val="005D4456"/>
    <w:rsid w:val="005D44D9"/>
    <w:rsid w:val="005D79BD"/>
    <w:rsid w:val="005E4F2C"/>
    <w:rsid w:val="005E607F"/>
    <w:rsid w:val="005E6812"/>
    <w:rsid w:val="005E6E2F"/>
    <w:rsid w:val="005E7384"/>
    <w:rsid w:val="005F2578"/>
    <w:rsid w:val="005F28E4"/>
    <w:rsid w:val="005F4A5C"/>
    <w:rsid w:val="005F7136"/>
    <w:rsid w:val="00600E39"/>
    <w:rsid w:val="00604735"/>
    <w:rsid w:val="00604851"/>
    <w:rsid w:val="00605278"/>
    <w:rsid w:val="00605978"/>
    <w:rsid w:val="00616652"/>
    <w:rsid w:val="00616BDE"/>
    <w:rsid w:val="0061716E"/>
    <w:rsid w:val="006173CF"/>
    <w:rsid w:val="0061782E"/>
    <w:rsid w:val="00622F8C"/>
    <w:rsid w:val="006250DE"/>
    <w:rsid w:val="006256C9"/>
    <w:rsid w:val="00625A2B"/>
    <w:rsid w:val="00626F52"/>
    <w:rsid w:val="00627516"/>
    <w:rsid w:val="00627DBB"/>
    <w:rsid w:val="006302CA"/>
    <w:rsid w:val="00632B98"/>
    <w:rsid w:val="00635495"/>
    <w:rsid w:val="0063615F"/>
    <w:rsid w:val="00637605"/>
    <w:rsid w:val="00641EB6"/>
    <w:rsid w:val="00642E53"/>
    <w:rsid w:val="006436FA"/>
    <w:rsid w:val="006473B6"/>
    <w:rsid w:val="006501C9"/>
    <w:rsid w:val="00652361"/>
    <w:rsid w:val="00653AC1"/>
    <w:rsid w:val="006540DE"/>
    <w:rsid w:val="00657906"/>
    <w:rsid w:val="00657AFB"/>
    <w:rsid w:val="00660880"/>
    <w:rsid w:val="00660C32"/>
    <w:rsid w:val="00661C6A"/>
    <w:rsid w:val="00662A6C"/>
    <w:rsid w:val="00663C27"/>
    <w:rsid w:val="006649CB"/>
    <w:rsid w:val="006658DD"/>
    <w:rsid w:val="006671FD"/>
    <w:rsid w:val="006712BD"/>
    <w:rsid w:val="0067247F"/>
    <w:rsid w:val="006731DA"/>
    <w:rsid w:val="006739D0"/>
    <w:rsid w:val="006752F4"/>
    <w:rsid w:val="0067591C"/>
    <w:rsid w:val="0067732F"/>
    <w:rsid w:val="0067769B"/>
    <w:rsid w:val="00681AF1"/>
    <w:rsid w:val="0068427A"/>
    <w:rsid w:val="00685837"/>
    <w:rsid w:val="00685987"/>
    <w:rsid w:val="00686A16"/>
    <w:rsid w:val="006878D7"/>
    <w:rsid w:val="00687989"/>
    <w:rsid w:val="006879D6"/>
    <w:rsid w:val="00687A85"/>
    <w:rsid w:val="0069374A"/>
    <w:rsid w:val="00694850"/>
    <w:rsid w:val="006962DC"/>
    <w:rsid w:val="0069687F"/>
    <w:rsid w:val="006A2070"/>
    <w:rsid w:val="006A248C"/>
    <w:rsid w:val="006A2849"/>
    <w:rsid w:val="006A35B7"/>
    <w:rsid w:val="006A4FE9"/>
    <w:rsid w:val="006A6EA8"/>
    <w:rsid w:val="006B0347"/>
    <w:rsid w:val="006B3C69"/>
    <w:rsid w:val="006B521A"/>
    <w:rsid w:val="006B558D"/>
    <w:rsid w:val="006B7081"/>
    <w:rsid w:val="006B7B95"/>
    <w:rsid w:val="006C10A5"/>
    <w:rsid w:val="006C1D26"/>
    <w:rsid w:val="006C1E22"/>
    <w:rsid w:val="006C41E3"/>
    <w:rsid w:val="006C4413"/>
    <w:rsid w:val="006C784B"/>
    <w:rsid w:val="006D0831"/>
    <w:rsid w:val="006D161E"/>
    <w:rsid w:val="006D16C0"/>
    <w:rsid w:val="006D1BBC"/>
    <w:rsid w:val="006D1EDC"/>
    <w:rsid w:val="006D24DF"/>
    <w:rsid w:val="006D467D"/>
    <w:rsid w:val="006D53D8"/>
    <w:rsid w:val="006E15C7"/>
    <w:rsid w:val="006E1A74"/>
    <w:rsid w:val="006E2485"/>
    <w:rsid w:val="006E2EB9"/>
    <w:rsid w:val="006E33D9"/>
    <w:rsid w:val="006E3E51"/>
    <w:rsid w:val="006E41DF"/>
    <w:rsid w:val="006E5276"/>
    <w:rsid w:val="006E625E"/>
    <w:rsid w:val="006E6DBD"/>
    <w:rsid w:val="006E707F"/>
    <w:rsid w:val="006E7599"/>
    <w:rsid w:val="006F0E0F"/>
    <w:rsid w:val="006F15C3"/>
    <w:rsid w:val="006F1C61"/>
    <w:rsid w:val="006F2A5B"/>
    <w:rsid w:val="006F4BAB"/>
    <w:rsid w:val="00700E5F"/>
    <w:rsid w:val="0070132B"/>
    <w:rsid w:val="00704DF0"/>
    <w:rsid w:val="00704E1E"/>
    <w:rsid w:val="00705F83"/>
    <w:rsid w:val="00707113"/>
    <w:rsid w:val="0071162B"/>
    <w:rsid w:val="00716002"/>
    <w:rsid w:val="0071610A"/>
    <w:rsid w:val="00717C12"/>
    <w:rsid w:val="00720AFD"/>
    <w:rsid w:val="00721323"/>
    <w:rsid w:val="0072168A"/>
    <w:rsid w:val="00724084"/>
    <w:rsid w:val="00724F1A"/>
    <w:rsid w:val="00725FAF"/>
    <w:rsid w:val="0072657B"/>
    <w:rsid w:val="00726D65"/>
    <w:rsid w:val="00727DBE"/>
    <w:rsid w:val="00730EAE"/>
    <w:rsid w:val="00733547"/>
    <w:rsid w:val="00734FB6"/>
    <w:rsid w:val="007369B6"/>
    <w:rsid w:val="00736D89"/>
    <w:rsid w:val="00736FAB"/>
    <w:rsid w:val="00741254"/>
    <w:rsid w:val="00741FB0"/>
    <w:rsid w:val="00742472"/>
    <w:rsid w:val="00744E60"/>
    <w:rsid w:val="00745560"/>
    <w:rsid w:val="007458F6"/>
    <w:rsid w:val="00745A5F"/>
    <w:rsid w:val="00746CCA"/>
    <w:rsid w:val="0074728A"/>
    <w:rsid w:val="0074762E"/>
    <w:rsid w:val="0075011E"/>
    <w:rsid w:val="00750C7A"/>
    <w:rsid w:val="00751B5C"/>
    <w:rsid w:val="00751F14"/>
    <w:rsid w:val="00752500"/>
    <w:rsid w:val="0075475D"/>
    <w:rsid w:val="00754B67"/>
    <w:rsid w:val="0075514B"/>
    <w:rsid w:val="007563E5"/>
    <w:rsid w:val="007565ED"/>
    <w:rsid w:val="00756F69"/>
    <w:rsid w:val="00757621"/>
    <w:rsid w:val="00760C78"/>
    <w:rsid w:val="00761445"/>
    <w:rsid w:val="00762864"/>
    <w:rsid w:val="00762C74"/>
    <w:rsid w:val="00763D7B"/>
    <w:rsid w:val="00763EDD"/>
    <w:rsid w:val="00764360"/>
    <w:rsid w:val="00765DA0"/>
    <w:rsid w:val="00766588"/>
    <w:rsid w:val="00770A08"/>
    <w:rsid w:val="00772589"/>
    <w:rsid w:val="00772B08"/>
    <w:rsid w:val="00772DD8"/>
    <w:rsid w:val="0077700D"/>
    <w:rsid w:val="00777224"/>
    <w:rsid w:val="007775ED"/>
    <w:rsid w:val="007820F9"/>
    <w:rsid w:val="00782A73"/>
    <w:rsid w:val="00782E93"/>
    <w:rsid w:val="00786BDF"/>
    <w:rsid w:val="00787D9B"/>
    <w:rsid w:val="00791FAC"/>
    <w:rsid w:val="007925D4"/>
    <w:rsid w:val="007929BB"/>
    <w:rsid w:val="007939CC"/>
    <w:rsid w:val="00794269"/>
    <w:rsid w:val="00797807"/>
    <w:rsid w:val="007978EA"/>
    <w:rsid w:val="007A1F63"/>
    <w:rsid w:val="007A2BA6"/>
    <w:rsid w:val="007A31E2"/>
    <w:rsid w:val="007A5283"/>
    <w:rsid w:val="007A58D9"/>
    <w:rsid w:val="007B4406"/>
    <w:rsid w:val="007B492B"/>
    <w:rsid w:val="007B51B7"/>
    <w:rsid w:val="007B5CAA"/>
    <w:rsid w:val="007B5FDB"/>
    <w:rsid w:val="007B6D40"/>
    <w:rsid w:val="007B7634"/>
    <w:rsid w:val="007C23E6"/>
    <w:rsid w:val="007C29B1"/>
    <w:rsid w:val="007C52C6"/>
    <w:rsid w:val="007C6598"/>
    <w:rsid w:val="007C6B60"/>
    <w:rsid w:val="007C74DE"/>
    <w:rsid w:val="007C751C"/>
    <w:rsid w:val="007D06F6"/>
    <w:rsid w:val="007D4CC6"/>
    <w:rsid w:val="007D5D2B"/>
    <w:rsid w:val="007D7347"/>
    <w:rsid w:val="007E000C"/>
    <w:rsid w:val="007E0073"/>
    <w:rsid w:val="007E0F0C"/>
    <w:rsid w:val="007E1C85"/>
    <w:rsid w:val="007E233C"/>
    <w:rsid w:val="007E23A9"/>
    <w:rsid w:val="007E33BD"/>
    <w:rsid w:val="007E4E3C"/>
    <w:rsid w:val="007E6C75"/>
    <w:rsid w:val="007E7482"/>
    <w:rsid w:val="007F0677"/>
    <w:rsid w:val="007F0DF8"/>
    <w:rsid w:val="007F4271"/>
    <w:rsid w:val="007F5680"/>
    <w:rsid w:val="007F604E"/>
    <w:rsid w:val="007F6750"/>
    <w:rsid w:val="007F70F8"/>
    <w:rsid w:val="00800B99"/>
    <w:rsid w:val="00800C1A"/>
    <w:rsid w:val="00800C9F"/>
    <w:rsid w:val="00801C53"/>
    <w:rsid w:val="00802361"/>
    <w:rsid w:val="008039F0"/>
    <w:rsid w:val="00803FF7"/>
    <w:rsid w:val="00805490"/>
    <w:rsid w:val="0081186E"/>
    <w:rsid w:val="00811C4D"/>
    <w:rsid w:val="00812302"/>
    <w:rsid w:val="008146FE"/>
    <w:rsid w:val="00815BB3"/>
    <w:rsid w:val="008205C5"/>
    <w:rsid w:val="00821765"/>
    <w:rsid w:val="00821B34"/>
    <w:rsid w:val="00821B3A"/>
    <w:rsid w:val="0082432E"/>
    <w:rsid w:val="008254C2"/>
    <w:rsid w:val="00825D76"/>
    <w:rsid w:val="00827521"/>
    <w:rsid w:val="00830CE2"/>
    <w:rsid w:val="00830F99"/>
    <w:rsid w:val="008314B7"/>
    <w:rsid w:val="00832649"/>
    <w:rsid w:val="008328D1"/>
    <w:rsid w:val="008345A1"/>
    <w:rsid w:val="00835BD5"/>
    <w:rsid w:val="00835CF6"/>
    <w:rsid w:val="008364AC"/>
    <w:rsid w:val="00836838"/>
    <w:rsid w:val="008371CA"/>
    <w:rsid w:val="008408F2"/>
    <w:rsid w:val="0084094C"/>
    <w:rsid w:val="0084129D"/>
    <w:rsid w:val="00842DC4"/>
    <w:rsid w:val="008439B9"/>
    <w:rsid w:val="00844248"/>
    <w:rsid w:val="00844940"/>
    <w:rsid w:val="00847387"/>
    <w:rsid w:val="00847D60"/>
    <w:rsid w:val="00851C4C"/>
    <w:rsid w:val="008533EA"/>
    <w:rsid w:val="00853E90"/>
    <w:rsid w:val="008552CC"/>
    <w:rsid w:val="0085706E"/>
    <w:rsid w:val="008573FC"/>
    <w:rsid w:val="00857BC9"/>
    <w:rsid w:val="00862E89"/>
    <w:rsid w:val="00865D49"/>
    <w:rsid w:val="00866D21"/>
    <w:rsid w:val="008716FA"/>
    <w:rsid w:val="00873155"/>
    <w:rsid w:val="008733F3"/>
    <w:rsid w:val="00873885"/>
    <w:rsid w:val="00874287"/>
    <w:rsid w:val="008747DE"/>
    <w:rsid w:val="00874A22"/>
    <w:rsid w:val="0087521A"/>
    <w:rsid w:val="008758EF"/>
    <w:rsid w:val="00875964"/>
    <w:rsid w:val="008767E4"/>
    <w:rsid w:val="00876B0E"/>
    <w:rsid w:val="00876B42"/>
    <w:rsid w:val="00880A19"/>
    <w:rsid w:val="0088308E"/>
    <w:rsid w:val="008838DD"/>
    <w:rsid w:val="00884979"/>
    <w:rsid w:val="008859B2"/>
    <w:rsid w:val="00886356"/>
    <w:rsid w:val="00886821"/>
    <w:rsid w:val="0088747C"/>
    <w:rsid w:val="00887976"/>
    <w:rsid w:val="008907B2"/>
    <w:rsid w:val="00891A2B"/>
    <w:rsid w:val="008920DB"/>
    <w:rsid w:val="00893B19"/>
    <w:rsid w:val="00894C33"/>
    <w:rsid w:val="00894DD5"/>
    <w:rsid w:val="00895ABD"/>
    <w:rsid w:val="00897741"/>
    <w:rsid w:val="008A1135"/>
    <w:rsid w:val="008A392A"/>
    <w:rsid w:val="008A5ACF"/>
    <w:rsid w:val="008A5EB1"/>
    <w:rsid w:val="008A7558"/>
    <w:rsid w:val="008B0901"/>
    <w:rsid w:val="008B112C"/>
    <w:rsid w:val="008B1196"/>
    <w:rsid w:val="008B2AD2"/>
    <w:rsid w:val="008B3DF8"/>
    <w:rsid w:val="008B4C71"/>
    <w:rsid w:val="008B545C"/>
    <w:rsid w:val="008B7C39"/>
    <w:rsid w:val="008C15B0"/>
    <w:rsid w:val="008C2761"/>
    <w:rsid w:val="008C3528"/>
    <w:rsid w:val="008C3C43"/>
    <w:rsid w:val="008C3E11"/>
    <w:rsid w:val="008C4176"/>
    <w:rsid w:val="008C471B"/>
    <w:rsid w:val="008C51B4"/>
    <w:rsid w:val="008C6BAF"/>
    <w:rsid w:val="008D06F3"/>
    <w:rsid w:val="008D2596"/>
    <w:rsid w:val="008D2BB0"/>
    <w:rsid w:val="008D2FEA"/>
    <w:rsid w:val="008D3F3E"/>
    <w:rsid w:val="008D559F"/>
    <w:rsid w:val="008D6B33"/>
    <w:rsid w:val="008E462F"/>
    <w:rsid w:val="008E4ADC"/>
    <w:rsid w:val="008E54E3"/>
    <w:rsid w:val="008E6153"/>
    <w:rsid w:val="008E722F"/>
    <w:rsid w:val="008E7353"/>
    <w:rsid w:val="008E73E5"/>
    <w:rsid w:val="008F06C3"/>
    <w:rsid w:val="008F116D"/>
    <w:rsid w:val="008F1B65"/>
    <w:rsid w:val="008F261E"/>
    <w:rsid w:val="008F66B9"/>
    <w:rsid w:val="008F7253"/>
    <w:rsid w:val="008F7426"/>
    <w:rsid w:val="008F7B77"/>
    <w:rsid w:val="0090088D"/>
    <w:rsid w:val="00900D29"/>
    <w:rsid w:val="009011C8"/>
    <w:rsid w:val="00901845"/>
    <w:rsid w:val="00903CCF"/>
    <w:rsid w:val="00904FC1"/>
    <w:rsid w:val="00906A82"/>
    <w:rsid w:val="00907F98"/>
    <w:rsid w:val="009126FA"/>
    <w:rsid w:val="00913A42"/>
    <w:rsid w:val="00913E74"/>
    <w:rsid w:val="00914520"/>
    <w:rsid w:val="009145B0"/>
    <w:rsid w:val="00915189"/>
    <w:rsid w:val="00915FCE"/>
    <w:rsid w:val="009171A1"/>
    <w:rsid w:val="009213FF"/>
    <w:rsid w:val="0092160C"/>
    <w:rsid w:val="0092320D"/>
    <w:rsid w:val="00927ADF"/>
    <w:rsid w:val="009333F3"/>
    <w:rsid w:val="009367B1"/>
    <w:rsid w:val="00936AA8"/>
    <w:rsid w:val="00944F19"/>
    <w:rsid w:val="0094579C"/>
    <w:rsid w:val="009461B4"/>
    <w:rsid w:val="009472A3"/>
    <w:rsid w:val="009502AE"/>
    <w:rsid w:val="00951600"/>
    <w:rsid w:val="00951CD2"/>
    <w:rsid w:val="00952192"/>
    <w:rsid w:val="009524E7"/>
    <w:rsid w:val="009542E4"/>
    <w:rsid w:val="009552FD"/>
    <w:rsid w:val="00955EB5"/>
    <w:rsid w:val="00956594"/>
    <w:rsid w:val="00956971"/>
    <w:rsid w:val="0095698F"/>
    <w:rsid w:val="00957491"/>
    <w:rsid w:val="00957B64"/>
    <w:rsid w:val="00960122"/>
    <w:rsid w:val="009625E0"/>
    <w:rsid w:val="0096527D"/>
    <w:rsid w:val="009654D3"/>
    <w:rsid w:val="00966FBA"/>
    <w:rsid w:val="00967200"/>
    <w:rsid w:val="009673F4"/>
    <w:rsid w:val="00970C68"/>
    <w:rsid w:val="00970F6E"/>
    <w:rsid w:val="00972508"/>
    <w:rsid w:val="009739CA"/>
    <w:rsid w:val="00974D9E"/>
    <w:rsid w:val="009756C3"/>
    <w:rsid w:val="00976E57"/>
    <w:rsid w:val="00977251"/>
    <w:rsid w:val="00980C2F"/>
    <w:rsid w:val="00981A8F"/>
    <w:rsid w:val="009832DD"/>
    <w:rsid w:val="00983457"/>
    <w:rsid w:val="00983A16"/>
    <w:rsid w:val="00985BF0"/>
    <w:rsid w:val="00986078"/>
    <w:rsid w:val="00986388"/>
    <w:rsid w:val="00987FE6"/>
    <w:rsid w:val="009910A8"/>
    <w:rsid w:val="0099241D"/>
    <w:rsid w:val="00994FE7"/>
    <w:rsid w:val="009960E1"/>
    <w:rsid w:val="00996BBE"/>
    <w:rsid w:val="00996EA1"/>
    <w:rsid w:val="00997107"/>
    <w:rsid w:val="009A0D77"/>
    <w:rsid w:val="009A0F00"/>
    <w:rsid w:val="009A2F79"/>
    <w:rsid w:val="009A31F5"/>
    <w:rsid w:val="009A47C6"/>
    <w:rsid w:val="009A5902"/>
    <w:rsid w:val="009B2142"/>
    <w:rsid w:val="009B228C"/>
    <w:rsid w:val="009B3290"/>
    <w:rsid w:val="009B4604"/>
    <w:rsid w:val="009B488D"/>
    <w:rsid w:val="009B6254"/>
    <w:rsid w:val="009B633F"/>
    <w:rsid w:val="009B6D2C"/>
    <w:rsid w:val="009B7452"/>
    <w:rsid w:val="009B784E"/>
    <w:rsid w:val="009B7A1A"/>
    <w:rsid w:val="009C0E72"/>
    <w:rsid w:val="009C14BF"/>
    <w:rsid w:val="009C1577"/>
    <w:rsid w:val="009C18A6"/>
    <w:rsid w:val="009C1F84"/>
    <w:rsid w:val="009C2071"/>
    <w:rsid w:val="009C2197"/>
    <w:rsid w:val="009C41C8"/>
    <w:rsid w:val="009D0163"/>
    <w:rsid w:val="009D1EB9"/>
    <w:rsid w:val="009D2248"/>
    <w:rsid w:val="009D3337"/>
    <w:rsid w:val="009D38FF"/>
    <w:rsid w:val="009D49B5"/>
    <w:rsid w:val="009D4B08"/>
    <w:rsid w:val="009D56EA"/>
    <w:rsid w:val="009D6516"/>
    <w:rsid w:val="009D6D01"/>
    <w:rsid w:val="009E0984"/>
    <w:rsid w:val="009E3699"/>
    <w:rsid w:val="009E37BE"/>
    <w:rsid w:val="009E3EC8"/>
    <w:rsid w:val="009E4FD0"/>
    <w:rsid w:val="009E5A1F"/>
    <w:rsid w:val="009E60BC"/>
    <w:rsid w:val="009E66D4"/>
    <w:rsid w:val="009E6848"/>
    <w:rsid w:val="009E6B0E"/>
    <w:rsid w:val="009E6C95"/>
    <w:rsid w:val="009F0745"/>
    <w:rsid w:val="009F1F35"/>
    <w:rsid w:val="009F4B96"/>
    <w:rsid w:val="009F5212"/>
    <w:rsid w:val="009F624F"/>
    <w:rsid w:val="009F6263"/>
    <w:rsid w:val="009F7CDF"/>
    <w:rsid w:val="00A00394"/>
    <w:rsid w:val="00A0304F"/>
    <w:rsid w:val="00A05383"/>
    <w:rsid w:val="00A05589"/>
    <w:rsid w:val="00A05F2C"/>
    <w:rsid w:val="00A13B57"/>
    <w:rsid w:val="00A14125"/>
    <w:rsid w:val="00A14275"/>
    <w:rsid w:val="00A142AC"/>
    <w:rsid w:val="00A14FA8"/>
    <w:rsid w:val="00A16394"/>
    <w:rsid w:val="00A16DC5"/>
    <w:rsid w:val="00A17814"/>
    <w:rsid w:val="00A17C04"/>
    <w:rsid w:val="00A20B43"/>
    <w:rsid w:val="00A20EC4"/>
    <w:rsid w:val="00A20EE7"/>
    <w:rsid w:val="00A21996"/>
    <w:rsid w:val="00A22AD9"/>
    <w:rsid w:val="00A234E8"/>
    <w:rsid w:val="00A23DAC"/>
    <w:rsid w:val="00A23E92"/>
    <w:rsid w:val="00A243E2"/>
    <w:rsid w:val="00A24CF2"/>
    <w:rsid w:val="00A24DBB"/>
    <w:rsid w:val="00A25BE1"/>
    <w:rsid w:val="00A27B17"/>
    <w:rsid w:val="00A31E3D"/>
    <w:rsid w:val="00A33567"/>
    <w:rsid w:val="00A345B9"/>
    <w:rsid w:val="00A347E9"/>
    <w:rsid w:val="00A34C18"/>
    <w:rsid w:val="00A34CB5"/>
    <w:rsid w:val="00A34E9E"/>
    <w:rsid w:val="00A40108"/>
    <w:rsid w:val="00A404E2"/>
    <w:rsid w:val="00A424E9"/>
    <w:rsid w:val="00A443A3"/>
    <w:rsid w:val="00A44A38"/>
    <w:rsid w:val="00A46931"/>
    <w:rsid w:val="00A47548"/>
    <w:rsid w:val="00A533BC"/>
    <w:rsid w:val="00A54401"/>
    <w:rsid w:val="00A55DC8"/>
    <w:rsid w:val="00A602D7"/>
    <w:rsid w:val="00A60D76"/>
    <w:rsid w:val="00A61299"/>
    <w:rsid w:val="00A61E03"/>
    <w:rsid w:val="00A62101"/>
    <w:rsid w:val="00A62426"/>
    <w:rsid w:val="00A64306"/>
    <w:rsid w:val="00A64418"/>
    <w:rsid w:val="00A65411"/>
    <w:rsid w:val="00A66DA5"/>
    <w:rsid w:val="00A70234"/>
    <w:rsid w:val="00A70F23"/>
    <w:rsid w:val="00A73280"/>
    <w:rsid w:val="00A76157"/>
    <w:rsid w:val="00A773A3"/>
    <w:rsid w:val="00A776CD"/>
    <w:rsid w:val="00A77DD7"/>
    <w:rsid w:val="00A80EC3"/>
    <w:rsid w:val="00A833BD"/>
    <w:rsid w:val="00A87988"/>
    <w:rsid w:val="00A924AE"/>
    <w:rsid w:val="00A92C48"/>
    <w:rsid w:val="00A947E6"/>
    <w:rsid w:val="00A94987"/>
    <w:rsid w:val="00A94C01"/>
    <w:rsid w:val="00A951E2"/>
    <w:rsid w:val="00A95710"/>
    <w:rsid w:val="00A962E9"/>
    <w:rsid w:val="00A96E1B"/>
    <w:rsid w:val="00AA04F6"/>
    <w:rsid w:val="00AA0E9C"/>
    <w:rsid w:val="00AA1A54"/>
    <w:rsid w:val="00AA2EEE"/>
    <w:rsid w:val="00AA45C4"/>
    <w:rsid w:val="00AB0B66"/>
    <w:rsid w:val="00AB0C6B"/>
    <w:rsid w:val="00AB1C0C"/>
    <w:rsid w:val="00AB2A89"/>
    <w:rsid w:val="00AB2F8B"/>
    <w:rsid w:val="00AB441E"/>
    <w:rsid w:val="00AB49A1"/>
    <w:rsid w:val="00AB5465"/>
    <w:rsid w:val="00AB5595"/>
    <w:rsid w:val="00AB7234"/>
    <w:rsid w:val="00AC0483"/>
    <w:rsid w:val="00AC19D8"/>
    <w:rsid w:val="00AC2367"/>
    <w:rsid w:val="00AC2B4B"/>
    <w:rsid w:val="00AC2C67"/>
    <w:rsid w:val="00AC3E1B"/>
    <w:rsid w:val="00AC4CA5"/>
    <w:rsid w:val="00AC6567"/>
    <w:rsid w:val="00AC70C2"/>
    <w:rsid w:val="00AD01A1"/>
    <w:rsid w:val="00AD0ADB"/>
    <w:rsid w:val="00AD1DB2"/>
    <w:rsid w:val="00AD21F2"/>
    <w:rsid w:val="00AD4F3F"/>
    <w:rsid w:val="00AD5F38"/>
    <w:rsid w:val="00AD62BE"/>
    <w:rsid w:val="00AD6DDF"/>
    <w:rsid w:val="00AD7E1B"/>
    <w:rsid w:val="00AE1863"/>
    <w:rsid w:val="00AE226A"/>
    <w:rsid w:val="00AE26B4"/>
    <w:rsid w:val="00AE28E1"/>
    <w:rsid w:val="00AE2F43"/>
    <w:rsid w:val="00AE6B07"/>
    <w:rsid w:val="00AE7492"/>
    <w:rsid w:val="00AE7900"/>
    <w:rsid w:val="00AE7B3A"/>
    <w:rsid w:val="00AE7F6D"/>
    <w:rsid w:val="00AF0243"/>
    <w:rsid w:val="00AF03AA"/>
    <w:rsid w:val="00AF17CF"/>
    <w:rsid w:val="00AF3F78"/>
    <w:rsid w:val="00AF4F79"/>
    <w:rsid w:val="00AF5DFE"/>
    <w:rsid w:val="00B0049B"/>
    <w:rsid w:val="00B008A4"/>
    <w:rsid w:val="00B01757"/>
    <w:rsid w:val="00B033D5"/>
    <w:rsid w:val="00B03745"/>
    <w:rsid w:val="00B039FC"/>
    <w:rsid w:val="00B0696B"/>
    <w:rsid w:val="00B10B7D"/>
    <w:rsid w:val="00B1241E"/>
    <w:rsid w:val="00B12D84"/>
    <w:rsid w:val="00B13339"/>
    <w:rsid w:val="00B15434"/>
    <w:rsid w:val="00B15516"/>
    <w:rsid w:val="00B1577C"/>
    <w:rsid w:val="00B17AD9"/>
    <w:rsid w:val="00B2078A"/>
    <w:rsid w:val="00B21B4C"/>
    <w:rsid w:val="00B21D60"/>
    <w:rsid w:val="00B22C52"/>
    <w:rsid w:val="00B23050"/>
    <w:rsid w:val="00B2368B"/>
    <w:rsid w:val="00B24753"/>
    <w:rsid w:val="00B247E3"/>
    <w:rsid w:val="00B25504"/>
    <w:rsid w:val="00B26B5E"/>
    <w:rsid w:val="00B27D6B"/>
    <w:rsid w:val="00B30800"/>
    <w:rsid w:val="00B32CD9"/>
    <w:rsid w:val="00B34699"/>
    <w:rsid w:val="00B34E15"/>
    <w:rsid w:val="00B36BB8"/>
    <w:rsid w:val="00B36FF8"/>
    <w:rsid w:val="00B379D7"/>
    <w:rsid w:val="00B403D8"/>
    <w:rsid w:val="00B40827"/>
    <w:rsid w:val="00B42F6E"/>
    <w:rsid w:val="00B43E96"/>
    <w:rsid w:val="00B44F62"/>
    <w:rsid w:val="00B47F2F"/>
    <w:rsid w:val="00B5037F"/>
    <w:rsid w:val="00B512B8"/>
    <w:rsid w:val="00B5139B"/>
    <w:rsid w:val="00B51B6F"/>
    <w:rsid w:val="00B51C9C"/>
    <w:rsid w:val="00B5366C"/>
    <w:rsid w:val="00B53E46"/>
    <w:rsid w:val="00B54EC2"/>
    <w:rsid w:val="00B55747"/>
    <w:rsid w:val="00B55B43"/>
    <w:rsid w:val="00B55D7D"/>
    <w:rsid w:val="00B5608E"/>
    <w:rsid w:val="00B57499"/>
    <w:rsid w:val="00B5778E"/>
    <w:rsid w:val="00B62B3C"/>
    <w:rsid w:val="00B63D6E"/>
    <w:rsid w:val="00B642AA"/>
    <w:rsid w:val="00B658DC"/>
    <w:rsid w:val="00B70726"/>
    <w:rsid w:val="00B70CA4"/>
    <w:rsid w:val="00B70F3A"/>
    <w:rsid w:val="00B71E9F"/>
    <w:rsid w:val="00B723D7"/>
    <w:rsid w:val="00B7262C"/>
    <w:rsid w:val="00B75161"/>
    <w:rsid w:val="00B77950"/>
    <w:rsid w:val="00B77CF5"/>
    <w:rsid w:val="00B806FB"/>
    <w:rsid w:val="00B82948"/>
    <w:rsid w:val="00B8376A"/>
    <w:rsid w:val="00B845E3"/>
    <w:rsid w:val="00B92A46"/>
    <w:rsid w:val="00B92F82"/>
    <w:rsid w:val="00B952A4"/>
    <w:rsid w:val="00B95A4F"/>
    <w:rsid w:val="00B961E1"/>
    <w:rsid w:val="00B9624F"/>
    <w:rsid w:val="00B966CE"/>
    <w:rsid w:val="00B9693A"/>
    <w:rsid w:val="00B975CD"/>
    <w:rsid w:val="00B976B6"/>
    <w:rsid w:val="00B976ED"/>
    <w:rsid w:val="00BA00C1"/>
    <w:rsid w:val="00BA0635"/>
    <w:rsid w:val="00BA1D48"/>
    <w:rsid w:val="00BA1DC9"/>
    <w:rsid w:val="00BA2DE3"/>
    <w:rsid w:val="00BA3BF4"/>
    <w:rsid w:val="00BA4AC7"/>
    <w:rsid w:val="00BA4AD3"/>
    <w:rsid w:val="00BA4D23"/>
    <w:rsid w:val="00BA4E2A"/>
    <w:rsid w:val="00BA4EF0"/>
    <w:rsid w:val="00BA54FD"/>
    <w:rsid w:val="00BA6AEF"/>
    <w:rsid w:val="00BB0D9B"/>
    <w:rsid w:val="00BB0E15"/>
    <w:rsid w:val="00BB15C5"/>
    <w:rsid w:val="00BB1BA3"/>
    <w:rsid w:val="00BB1CE8"/>
    <w:rsid w:val="00BB376E"/>
    <w:rsid w:val="00BB629C"/>
    <w:rsid w:val="00BB6938"/>
    <w:rsid w:val="00BB7999"/>
    <w:rsid w:val="00BB7A7D"/>
    <w:rsid w:val="00BC177F"/>
    <w:rsid w:val="00BC33E5"/>
    <w:rsid w:val="00BC34B9"/>
    <w:rsid w:val="00BC3A48"/>
    <w:rsid w:val="00BC4240"/>
    <w:rsid w:val="00BC4713"/>
    <w:rsid w:val="00BD033B"/>
    <w:rsid w:val="00BD222F"/>
    <w:rsid w:val="00BD27A9"/>
    <w:rsid w:val="00BD2E9C"/>
    <w:rsid w:val="00BD3C3D"/>
    <w:rsid w:val="00BD44F1"/>
    <w:rsid w:val="00BD5901"/>
    <w:rsid w:val="00BE0946"/>
    <w:rsid w:val="00BE358B"/>
    <w:rsid w:val="00BE3F72"/>
    <w:rsid w:val="00BE4A44"/>
    <w:rsid w:val="00BE4BFF"/>
    <w:rsid w:val="00BE7BE5"/>
    <w:rsid w:val="00BF1D5F"/>
    <w:rsid w:val="00BF241F"/>
    <w:rsid w:val="00BF3FA0"/>
    <w:rsid w:val="00BF4131"/>
    <w:rsid w:val="00BF47CC"/>
    <w:rsid w:val="00BF5714"/>
    <w:rsid w:val="00BF5DFA"/>
    <w:rsid w:val="00BF64AE"/>
    <w:rsid w:val="00BF6599"/>
    <w:rsid w:val="00BF7835"/>
    <w:rsid w:val="00C000E5"/>
    <w:rsid w:val="00C00556"/>
    <w:rsid w:val="00C02611"/>
    <w:rsid w:val="00C0313B"/>
    <w:rsid w:val="00C03D46"/>
    <w:rsid w:val="00C04EC7"/>
    <w:rsid w:val="00C058D8"/>
    <w:rsid w:val="00C05FD5"/>
    <w:rsid w:val="00C10D76"/>
    <w:rsid w:val="00C12122"/>
    <w:rsid w:val="00C132C2"/>
    <w:rsid w:val="00C13D27"/>
    <w:rsid w:val="00C149CE"/>
    <w:rsid w:val="00C15C74"/>
    <w:rsid w:val="00C16A48"/>
    <w:rsid w:val="00C2106E"/>
    <w:rsid w:val="00C21946"/>
    <w:rsid w:val="00C237A8"/>
    <w:rsid w:val="00C26C43"/>
    <w:rsid w:val="00C278BA"/>
    <w:rsid w:val="00C27C9B"/>
    <w:rsid w:val="00C30218"/>
    <w:rsid w:val="00C30378"/>
    <w:rsid w:val="00C32621"/>
    <w:rsid w:val="00C34AA5"/>
    <w:rsid w:val="00C356E7"/>
    <w:rsid w:val="00C35746"/>
    <w:rsid w:val="00C35896"/>
    <w:rsid w:val="00C36B2D"/>
    <w:rsid w:val="00C37DA9"/>
    <w:rsid w:val="00C40783"/>
    <w:rsid w:val="00C4199C"/>
    <w:rsid w:val="00C42369"/>
    <w:rsid w:val="00C42774"/>
    <w:rsid w:val="00C43110"/>
    <w:rsid w:val="00C440E8"/>
    <w:rsid w:val="00C44452"/>
    <w:rsid w:val="00C4535F"/>
    <w:rsid w:val="00C45F73"/>
    <w:rsid w:val="00C50737"/>
    <w:rsid w:val="00C5078A"/>
    <w:rsid w:val="00C50DE7"/>
    <w:rsid w:val="00C52225"/>
    <w:rsid w:val="00C52462"/>
    <w:rsid w:val="00C531AE"/>
    <w:rsid w:val="00C56727"/>
    <w:rsid w:val="00C56D2F"/>
    <w:rsid w:val="00C5724D"/>
    <w:rsid w:val="00C57E8A"/>
    <w:rsid w:val="00C600F5"/>
    <w:rsid w:val="00C60737"/>
    <w:rsid w:val="00C607B0"/>
    <w:rsid w:val="00C623B5"/>
    <w:rsid w:val="00C62B75"/>
    <w:rsid w:val="00C637CD"/>
    <w:rsid w:val="00C67035"/>
    <w:rsid w:val="00C67436"/>
    <w:rsid w:val="00C67C7D"/>
    <w:rsid w:val="00C702AA"/>
    <w:rsid w:val="00C71F8B"/>
    <w:rsid w:val="00C7228B"/>
    <w:rsid w:val="00C7277E"/>
    <w:rsid w:val="00C73B69"/>
    <w:rsid w:val="00C7496C"/>
    <w:rsid w:val="00C760D9"/>
    <w:rsid w:val="00C763EC"/>
    <w:rsid w:val="00C77000"/>
    <w:rsid w:val="00C80E40"/>
    <w:rsid w:val="00C81571"/>
    <w:rsid w:val="00C8164F"/>
    <w:rsid w:val="00C817FB"/>
    <w:rsid w:val="00C81B4D"/>
    <w:rsid w:val="00C8224F"/>
    <w:rsid w:val="00C8320A"/>
    <w:rsid w:val="00C84E26"/>
    <w:rsid w:val="00C853D7"/>
    <w:rsid w:val="00C87A4E"/>
    <w:rsid w:val="00C9005A"/>
    <w:rsid w:val="00C91807"/>
    <w:rsid w:val="00C9185E"/>
    <w:rsid w:val="00C922A2"/>
    <w:rsid w:val="00C92A6C"/>
    <w:rsid w:val="00C93835"/>
    <w:rsid w:val="00C93A8F"/>
    <w:rsid w:val="00C96162"/>
    <w:rsid w:val="00C96799"/>
    <w:rsid w:val="00C9698D"/>
    <w:rsid w:val="00C96CCD"/>
    <w:rsid w:val="00CA05C1"/>
    <w:rsid w:val="00CA0EBF"/>
    <w:rsid w:val="00CA1917"/>
    <w:rsid w:val="00CA22BC"/>
    <w:rsid w:val="00CA2482"/>
    <w:rsid w:val="00CA31E4"/>
    <w:rsid w:val="00CA5457"/>
    <w:rsid w:val="00CA7D72"/>
    <w:rsid w:val="00CB0297"/>
    <w:rsid w:val="00CB121B"/>
    <w:rsid w:val="00CB21F6"/>
    <w:rsid w:val="00CB2B6A"/>
    <w:rsid w:val="00CB4618"/>
    <w:rsid w:val="00CB472F"/>
    <w:rsid w:val="00CB4EB3"/>
    <w:rsid w:val="00CB5132"/>
    <w:rsid w:val="00CB60F7"/>
    <w:rsid w:val="00CB6236"/>
    <w:rsid w:val="00CC2CD1"/>
    <w:rsid w:val="00CC34BA"/>
    <w:rsid w:val="00CC584A"/>
    <w:rsid w:val="00CC69D5"/>
    <w:rsid w:val="00CD0070"/>
    <w:rsid w:val="00CD06C8"/>
    <w:rsid w:val="00CD2F6A"/>
    <w:rsid w:val="00CD5C2B"/>
    <w:rsid w:val="00CD5E46"/>
    <w:rsid w:val="00CE21C4"/>
    <w:rsid w:val="00CE3816"/>
    <w:rsid w:val="00CE409D"/>
    <w:rsid w:val="00CE4829"/>
    <w:rsid w:val="00CE5A49"/>
    <w:rsid w:val="00CE7612"/>
    <w:rsid w:val="00CF003D"/>
    <w:rsid w:val="00CF0CC6"/>
    <w:rsid w:val="00CF49C4"/>
    <w:rsid w:val="00CF5964"/>
    <w:rsid w:val="00CF5D23"/>
    <w:rsid w:val="00CF650E"/>
    <w:rsid w:val="00CF6D63"/>
    <w:rsid w:val="00CF7D46"/>
    <w:rsid w:val="00D0087D"/>
    <w:rsid w:val="00D04256"/>
    <w:rsid w:val="00D0443A"/>
    <w:rsid w:val="00D067E0"/>
    <w:rsid w:val="00D075E3"/>
    <w:rsid w:val="00D103CF"/>
    <w:rsid w:val="00D104A6"/>
    <w:rsid w:val="00D11728"/>
    <w:rsid w:val="00D1223F"/>
    <w:rsid w:val="00D14EEA"/>
    <w:rsid w:val="00D15F55"/>
    <w:rsid w:val="00D1646C"/>
    <w:rsid w:val="00D16A48"/>
    <w:rsid w:val="00D201DE"/>
    <w:rsid w:val="00D232CD"/>
    <w:rsid w:val="00D249D7"/>
    <w:rsid w:val="00D24D3E"/>
    <w:rsid w:val="00D257A4"/>
    <w:rsid w:val="00D26BC0"/>
    <w:rsid w:val="00D309A0"/>
    <w:rsid w:val="00D30CA8"/>
    <w:rsid w:val="00D31B92"/>
    <w:rsid w:val="00D31C84"/>
    <w:rsid w:val="00D32B08"/>
    <w:rsid w:val="00D34455"/>
    <w:rsid w:val="00D367F7"/>
    <w:rsid w:val="00D3704F"/>
    <w:rsid w:val="00D41DF0"/>
    <w:rsid w:val="00D41F98"/>
    <w:rsid w:val="00D428E2"/>
    <w:rsid w:val="00D43C15"/>
    <w:rsid w:val="00D5094C"/>
    <w:rsid w:val="00D51E25"/>
    <w:rsid w:val="00D52BE7"/>
    <w:rsid w:val="00D54578"/>
    <w:rsid w:val="00D55320"/>
    <w:rsid w:val="00D56D9A"/>
    <w:rsid w:val="00D5720D"/>
    <w:rsid w:val="00D613E6"/>
    <w:rsid w:val="00D61A2F"/>
    <w:rsid w:val="00D63833"/>
    <w:rsid w:val="00D638F3"/>
    <w:rsid w:val="00D64CF7"/>
    <w:rsid w:val="00D65DA9"/>
    <w:rsid w:val="00D66CDB"/>
    <w:rsid w:val="00D67390"/>
    <w:rsid w:val="00D70250"/>
    <w:rsid w:val="00D707DC"/>
    <w:rsid w:val="00D70E47"/>
    <w:rsid w:val="00D71769"/>
    <w:rsid w:val="00D71EF7"/>
    <w:rsid w:val="00D73603"/>
    <w:rsid w:val="00D74C7A"/>
    <w:rsid w:val="00D751AA"/>
    <w:rsid w:val="00D76270"/>
    <w:rsid w:val="00D77DE5"/>
    <w:rsid w:val="00D80884"/>
    <w:rsid w:val="00D819B9"/>
    <w:rsid w:val="00D81A10"/>
    <w:rsid w:val="00D81BEE"/>
    <w:rsid w:val="00D827C8"/>
    <w:rsid w:val="00D83EF2"/>
    <w:rsid w:val="00D841E8"/>
    <w:rsid w:val="00D8468D"/>
    <w:rsid w:val="00D8713F"/>
    <w:rsid w:val="00D90667"/>
    <w:rsid w:val="00D936CB"/>
    <w:rsid w:val="00D945C3"/>
    <w:rsid w:val="00D953C8"/>
    <w:rsid w:val="00D971F9"/>
    <w:rsid w:val="00DA023E"/>
    <w:rsid w:val="00DA1860"/>
    <w:rsid w:val="00DA1C3A"/>
    <w:rsid w:val="00DA3B89"/>
    <w:rsid w:val="00DA42CE"/>
    <w:rsid w:val="00DA4653"/>
    <w:rsid w:val="00DA5978"/>
    <w:rsid w:val="00DA5CEC"/>
    <w:rsid w:val="00DA6410"/>
    <w:rsid w:val="00DA65E9"/>
    <w:rsid w:val="00DA6E59"/>
    <w:rsid w:val="00DA7942"/>
    <w:rsid w:val="00DB0621"/>
    <w:rsid w:val="00DB1CEC"/>
    <w:rsid w:val="00DB2250"/>
    <w:rsid w:val="00DB26F4"/>
    <w:rsid w:val="00DB44E0"/>
    <w:rsid w:val="00DB4CC6"/>
    <w:rsid w:val="00DB4DC0"/>
    <w:rsid w:val="00DB559C"/>
    <w:rsid w:val="00DB56F3"/>
    <w:rsid w:val="00DB62D2"/>
    <w:rsid w:val="00DC0119"/>
    <w:rsid w:val="00DC1B57"/>
    <w:rsid w:val="00DC2299"/>
    <w:rsid w:val="00DC2A3C"/>
    <w:rsid w:val="00DC3E12"/>
    <w:rsid w:val="00DC454D"/>
    <w:rsid w:val="00DC481A"/>
    <w:rsid w:val="00DC52CC"/>
    <w:rsid w:val="00DC7126"/>
    <w:rsid w:val="00DD1347"/>
    <w:rsid w:val="00DD1C6B"/>
    <w:rsid w:val="00DD34E6"/>
    <w:rsid w:val="00DD45F3"/>
    <w:rsid w:val="00DD4AF1"/>
    <w:rsid w:val="00DD4CBC"/>
    <w:rsid w:val="00DD52CF"/>
    <w:rsid w:val="00DD7A48"/>
    <w:rsid w:val="00DE0B70"/>
    <w:rsid w:val="00DE1119"/>
    <w:rsid w:val="00DE289D"/>
    <w:rsid w:val="00DE3B42"/>
    <w:rsid w:val="00DE3B70"/>
    <w:rsid w:val="00DE5A2E"/>
    <w:rsid w:val="00DE5E14"/>
    <w:rsid w:val="00DE6BBB"/>
    <w:rsid w:val="00DF0303"/>
    <w:rsid w:val="00DF151C"/>
    <w:rsid w:val="00DF15CB"/>
    <w:rsid w:val="00DF3246"/>
    <w:rsid w:val="00DF48C1"/>
    <w:rsid w:val="00DF6BD2"/>
    <w:rsid w:val="00E002F0"/>
    <w:rsid w:val="00E0236D"/>
    <w:rsid w:val="00E0316A"/>
    <w:rsid w:val="00E042CA"/>
    <w:rsid w:val="00E0597A"/>
    <w:rsid w:val="00E07230"/>
    <w:rsid w:val="00E111F3"/>
    <w:rsid w:val="00E11F1A"/>
    <w:rsid w:val="00E13D28"/>
    <w:rsid w:val="00E160EB"/>
    <w:rsid w:val="00E1621F"/>
    <w:rsid w:val="00E166C0"/>
    <w:rsid w:val="00E17529"/>
    <w:rsid w:val="00E17BE0"/>
    <w:rsid w:val="00E2018C"/>
    <w:rsid w:val="00E22174"/>
    <w:rsid w:val="00E222A4"/>
    <w:rsid w:val="00E23686"/>
    <w:rsid w:val="00E2468A"/>
    <w:rsid w:val="00E268FA"/>
    <w:rsid w:val="00E307E3"/>
    <w:rsid w:val="00E325D8"/>
    <w:rsid w:val="00E3279D"/>
    <w:rsid w:val="00E359CF"/>
    <w:rsid w:val="00E35E18"/>
    <w:rsid w:val="00E370E3"/>
    <w:rsid w:val="00E37123"/>
    <w:rsid w:val="00E40445"/>
    <w:rsid w:val="00E40E0D"/>
    <w:rsid w:val="00E44721"/>
    <w:rsid w:val="00E4625B"/>
    <w:rsid w:val="00E46571"/>
    <w:rsid w:val="00E50C8E"/>
    <w:rsid w:val="00E51CF6"/>
    <w:rsid w:val="00E52989"/>
    <w:rsid w:val="00E52D46"/>
    <w:rsid w:val="00E53089"/>
    <w:rsid w:val="00E54C90"/>
    <w:rsid w:val="00E6287C"/>
    <w:rsid w:val="00E637A5"/>
    <w:rsid w:val="00E65087"/>
    <w:rsid w:val="00E651B3"/>
    <w:rsid w:val="00E67B60"/>
    <w:rsid w:val="00E70E13"/>
    <w:rsid w:val="00E7234E"/>
    <w:rsid w:val="00E74445"/>
    <w:rsid w:val="00E74F04"/>
    <w:rsid w:val="00E753CF"/>
    <w:rsid w:val="00E755DC"/>
    <w:rsid w:val="00E75FE1"/>
    <w:rsid w:val="00E76FED"/>
    <w:rsid w:val="00E77058"/>
    <w:rsid w:val="00E80BA9"/>
    <w:rsid w:val="00E81E3C"/>
    <w:rsid w:val="00E83F86"/>
    <w:rsid w:val="00E8494F"/>
    <w:rsid w:val="00E8673C"/>
    <w:rsid w:val="00E87274"/>
    <w:rsid w:val="00E8744C"/>
    <w:rsid w:val="00E905E6"/>
    <w:rsid w:val="00E9089D"/>
    <w:rsid w:val="00E931AB"/>
    <w:rsid w:val="00E93AAF"/>
    <w:rsid w:val="00E95DA2"/>
    <w:rsid w:val="00EA0A21"/>
    <w:rsid w:val="00EA48B8"/>
    <w:rsid w:val="00EA4A4E"/>
    <w:rsid w:val="00EA4CCD"/>
    <w:rsid w:val="00EA601A"/>
    <w:rsid w:val="00EA7BEF"/>
    <w:rsid w:val="00EA7F3C"/>
    <w:rsid w:val="00EB0052"/>
    <w:rsid w:val="00EB0155"/>
    <w:rsid w:val="00EB05E2"/>
    <w:rsid w:val="00EB17A3"/>
    <w:rsid w:val="00EB1B3F"/>
    <w:rsid w:val="00EB1DEC"/>
    <w:rsid w:val="00EB24CB"/>
    <w:rsid w:val="00EB2F0B"/>
    <w:rsid w:val="00EB3AF2"/>
    <w:rsid w:val="00EB49B8"/>
    <w:rsid w:val="00EB66A8"/>
    <w:rsid w:val="00EC2672"/>
    <w:rsid w:val="00EC270B"/>
    <w:rsid w:val="00EC2F7F"/>
    <w:rsid w:val="00EC3E33"/>
    <w:rsid w:val="00EC424D"/>
    <w:rsid w:val="00EC54D6"/>
    <w:rsid w:val="00ED2308"/>
    <w:rsid w:val="00ED39A8"/>
    <w:rsid w:val="00ED403A"/>
    <w:rsid w:val="00ED49A9"/>
    <w:rsid w:val="00ED70F9"/>
    <w:rsid w:val="00ED7C0E"/>
    <w:rsid w:val="00EE00B9"/>
    <w:rsid w:val="00EE0395"/>
    <w:rsid w:val="00EE17C8"/>
    <w:rsid w:val="00EE2E8C"/>
    <w:rsid w:val="00EE4D29"/>
    <w:rsid w:val="00EE52A8"/>
    <w:rsid w:val="00EE699D"/>
    <w:rsid w:val="00EE6BFF"/>
    <w:rsid w:val="00EF1E4E"/>
    <w:rsid w:val="00EF2DA2"/>
    <w:rsid w:val="00EF324A"/>
    <w:rsid w:val="00EF3B52"/>
    <w:rsid w:val="00EF434A"/>
    <w:rsid w:val="00EF5110"/>
    <w:rsid w:val="00EF53A0"/>
    <w:rsid w:val="00EF6655"/>
    <w:rsid w:val="00EF7BDF"/>
    <w:rsid w:val="00F00574"/>
    <w:rsid w:val="00F00978"/>
    <w:rsid w:val="00F02106"/>
    <w:rsid w:val="00F029EF"/>
    <w:rsid w:val="00F03EAD"/>
    <w:rsid w:val="00F048CF"/>
    <w:rsid w:val="00F054D2"/>
    <w:rsid w:val="00F05BF5"/>
    <w:rsid w:val="00F06F57"/>
    <w:rsid w:val="00F07FC8"/>
    <w:rsid w:val="00F12F6A"/>
    <w:rsid w:val="00F13001"/>
    <w:rsid w:val="00F13925"/>
    <w:rsid w:val="00F17220"/>
    <w:rsid w:val="00F17709"/>
    <w:rsid w:val="00F179CC"/>
    <w:rsid w:val="00F2118D"/>
    <w:rsid w:val="00F21C00"/>
    <w:rsid w:val="00F22737"/>
    <w:rsid w:val="00F242B7"/>
    <w:rsid w:val="00F246C5"/>
    <w:rsid w:val="00F26128"/>
    <w:rsid w:val="00F27268"/>
    <w:rsid w:val="00F30DD3"/>
    <w:rsid w:val="00F31BD4"/>
    <w:rsid w:val="00F322DF"/>
    <w:rsid w:val="00F34C77"/>
    <w:rsid w:val="00F3598C"/>
    <w:rsid w:val="00F35DCA"/>
    <w:rsid w:val="00F36D63"/>
    <w:rsid w:val="00F37FE5"/>
    <w:rsid w:val="00F40248"/>
    <w:rsid w:val="00F41091"/>
    <w:rsid w:val="00F415BB"/>
    <w:rsid w:val="00F42484"/>
    <w:rsid w:val="00F424A1"/>
    <w:rsid w:val="00F42CC9"/>
    <w:rsid w:val="00F43038"/>
    <w:rsid w:val="00F44123"/>
    <w:rsid w:val="00F45F68"/>
    <w:rsid w:val="00F46AB3"/>
    <w:rsid w:val="00F46F3D"/>
    <w:rsid w:val="00F50159"/>
    <w:rsid w:val="00F517A7"/>
    <w:rsid w:val="00F51B9B"/>
    <w:rsid w:val="00F53BFD"/>
    <w:rsid w:val="00F54004"/>
    <w:rsid w:val="00F55679"/>
    <w:rsid w:val="00F5625F"/>
    <w:rsid w:val="00F565B7"/>
    <w:rsid w:val="00F570A2"/>
    <w:rsid w:val="00F57A7E"/>
    <w:rsid w:val="00F60410"/>
    <w:rsid w:val="00F60AC8"/>
    <w:rsid w:val="00F62727"/>
    <w:rsid w:val="00F70071"/>
    <w:rsid w:val="00F7054A"/>
    <w:rsid w:val="00F70847"/>
    <w:rsid w:val="00F71AB3"/>
    <w:rsid w:val="00F75C35"/>
    <w:rsid w:val="00F760C1"/>
    <w:rsid w:val="00F80869"/>
    <w:rsid w:val="00F81984"/>
    <w:rsid w:val="00F81CAC"/>
    <w:rsid w:val="00F8233B"/>
    <w:rsid w:val="00F83B22"/>
    <w:rsid w:val="00F86DC3"/>
    <w:rsid w:val="00F935FD"/>
    <w:rsid w:val="00F954D1"/>
    <w:rsid w:val="00F95AF8"/>
    <w:rsid w:val="00FA1A57"/>
    <w:rsid w:val="00FA2032"/>
    <w:rsid w:val="00FA2645"/>
    <w:rsid w:val="00FA4C41"/>
    <w:rsid w:val="00FA6D6C"/>
    <w:rsid w:val="00FA7B87"/>
    <w:rsid w:val="00FB0EED"/>
    <w:rsid w:val="00FB1D45"/>
    <w:rsid w:val="00FB2680"/>
    <w:rsid w:val="00FB2E01"/>
    <w:rsid w:val="00FB3099"/>
    <w:rsid w:val="00FB3861"/>
    <w:rsid w:val="00FB3906"/>
    <w:rsid w:val="00FB3F9D"/>
    <w:rsid w:val="00FB5ED9"/>
    <w:rsid w:val="00FB6403"/>
    <w:rsid w:val="00FC06D2"/>
    <w:rsid w:val="00FC0C4E"/>
    <w:rsid w:val="00FC19DF"/>
    <w:rsid w:val="00FC1D63"/>
    <w:rsid w:val="00FC3422"/>
    <w:rsid w:val="00FC3E3F"/>
    <w:rsid w:val="00FC4A70"/>
    <w:rsid w:val="00FC4AC5"/>
    <w:rsid w:val="00FC64D5"/>
    <w:rsid w:val="00FD037D"/>
    <w:rsid w:val="00FD0569"/>
    <w:rsid w:val="00FD0F31"/>
    <w:rsid w:val="00FD2ED7"/>
    <w:rsid w:val="00FD351B"/>
    <w:rsid w:val="00FD4036"/>
    <w:rsid w:val="00FD472F"/>
    <w:rsid w:val="00FD57CF"/>
    <w:rsid w:val="00FD6A79"/>
    <w:rsid w:val="00FD7AA5"/>
    <w:rsid w:val="00FE1868"/>
    <w:rsid w:val="00FE2BFB"/>
    <w:rsid w:val="00FE5FAB"/>
    <w:rsid w:val="00FE6900"/>
    <w:rsid w:val="00FE7BFF"/>
    <w:rsid w:val="00FF0AB0"/>
    <w:rsid w:val="00FF1904"/>
    <w:rsid w:val="00FF1A55"/>
    <w:rsid w:val="00FF2A70"/>
    <w:rsid w:val="00FF5131"/>
    <w:rsid w:val="00FF60D9"/>
    <w:rsid w:val="00FF65CA"/>
    <w:rsid w:val="00FF6C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5BF40"/>
  <w15:chartTrackingRefBased/>
  <w15:docId w15:val="{7D044D77-A538-0F4E-8CAA-9D49D14E1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mesManuscriptBody">
    <w:name w:val="James' Manuscript Body"/>
    <w:basedOn w:val="Normal"/>
    <w:qFormat/>
    <w:rsid w:val="00DA023E"/>
    <w:pPr>
      <w:spacing w:line="480" w:lineRule="auto"/>
      <w:jc w:val="both"/>
    </w:pPr>
    <w:rPr>
      <w:rFonts w:ascii="Times New Roman" w:hAnsi="Times New Roman"/>
    </w:rPr>
  </w:style>
  <w:style w:type="character" w:styleId="LineNumber">
    <w:name w:val="line number"/>
    <w:basedOn w:val="DefaultParagraphFont"/>
    <w:uiPriority w:val="99"/>
    <w:unhideWhenUsed/>
    <w:rsid w:val="00DA023E"/>
    <w:rPr>
      <w:rFonts w:ascii="Times" w:hAnsi="Times"/>
    </w:rPr>
  </w:style>
  <w:style w:type="character" w:styleId="PlaceholderText">
    <w:name w:val="Placeholder Text"/>
    <w:basedOn w:val="DefaultParagraphFont"/>
    <w:uiPriority w:val="99"/>
    <w:semiHidden/>
    <w:rsid w:val="005E4F2C"/>
    <w:rPr>
      <w:color w:val="808080"/>
    </w:rPr>
  </w:style>
  <w:style w:type="paragraph" w:styleId="NormalWeb">
    <w:name w:val="Normal (Web)"/>
    <w:basedOn w:val="Normal"/>
    <w:uiPriority w:val="99"/>
    <w:semiHidden/>
    <w:unhideWhenUsed/>
    <w:rsid w:val="006E1A74"/>
    <w:pPr>
      <w:spacing w:before="100" w:beforeAutospacing="1" w:after="100" w:afterAutospacing="1"/>
    </w:pPr>
    <w:rPr>
      <w:rFonts w:ascii="Times New Roman" w:eastAsia="Times New Roman" w:hAnsi="Times New Roman" w:cs="Times New Roman"/>
      <w:lang w:val="en-CA"/>
    </w:rPr>
  </w:style>
  <w:style w:type="paragraph" w:styleId="Header">
    <w:name w:val="header"/>
    <w:basedOn w:val="Normal"/>
    <w:link w:val="HeaderChar"/>
    <w:uiPriority w:val="99"/>
    <w:unhideWhenUsed/>
    <w:rsid w:val="004F7AB3"/>
    <w:pPr>
      <w:tabs>
        <w:tab w:val="center" w:pos="4680"/>
        <w:tab w:val="right" w:pos="9360"/>
      </w:tabs>
    </w:pPr>
  </w:style>
  <w:style w:type="character" w:customStyle="1" w:styleId="HeaderChar">
    <w:name w:val="Header Char"/>
    <w:basedOn w:val="DefaultParagraphFont"/>
    <w:link w:val="Header"/>
    <w:uiPriority w:val="99"/>
    <w:rsid w:val="004F7AB3"/>
  </w:style>
  <w:style w:type="paragraph" w:styleId="Footer">
    <w:name w:val="footer"/>
    <w:basedOn w:val="Normal"/>
    <w:link w:val="FooterChar"/>
    <w:uiPriority w:val="99"/>
    <w:unhideWhenUsed/>
    <w:rsid w:val="004F7AB3"/>
    <w:pPr>
      <w:tabs>
        <w:tab w:val="center" w:pos="4680"/>
        <w:tab w:val="right" w:pos="9360"/>
      </w:tabs>
    </w:pPr>
  </w:style>
  <w:style w:type="character" w:customStyle="1" w:styleId="FooterChar">
    <w:name w:val="Footer Char"/>
    <w:basedOn w:val="DefaultParagraphFont"/>
    <w:link w:val="Footer"/>
    <w:uiPriority w:val="99"/>
    <w:rsid w:val="004F7AB3"/>
  </w:style>
  <w:style w:type="table" w:styleId="TableGrid">
    <w:name w:val="Table Grid"/>
    <w:basedOn w:val="TableNormal"/>
    <w:uiPriority w:val="39"/>
    <w:rsid w:val="009F62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C1E2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C1E2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27DBE"/>
    <w:rPr>
      <w:sz w:val="18"/>
      <w:szCs w:val="18"/>
    </w:rPr>
  </w:style>
  <w:style w:type="paragraph" w:styleId="CommentText">
    <w:name w:val="annotation text"/>
    <w:basedOn w:val="Normal"/>
    <w:link w:val="CommentTextChar"/>
    <w:uiPriority w:val="99"/>
    <w:unhideWhenUsed/>
    <w:rsid w:val="00727DBE"/>
  </w:style>
  <w:style w:type="character" w:customStyle="1" w:styleId="CommentTextChar">
    <w:name w:val="Comment Text Char"/>
    <w:basedOn w:val="DefaultParagraphFont"/>
    <w:link w:val="CommentText"/>
    <w:uiPriority w:val="99"/>
    <w:rsid w:val="00727DBE"/>
  </w:style>
  <w:style w:type="paragraph" w:styleId="CommentSubject">
    <w:name w:val="annotation subject"/>
    <w:basedOn w:val="CommentText"/>
    <w:next w:val="CommentText"/>
    <w:link w:val="CommentSubjectChar"/>
    <w:uiPriority w:val="99"/>
    <w:semiHidden/>
    <w:unhideWhenUsed/>
    <w:rsid w:val="00727DBE"/>
    <w:rPr>
      <w:b/>
      <w:bCs/>
      <w:sz w:val="20"/>
      <w:szCs w:val="20"/>
    </w:rPr>
  </w:style>
  <w:style w:type="character" w:customStyle="1" w:styleId="CommentSubjectChar">
    <w:name w:val="Comment Subject Char"/>
    <w:basedOn w:val="CommentTextChar"/>
    <w:link w:val="CommentSubject"/>
    <w:uiPriority w:val="99"/>
    <w:semiHidden/>
    <w:rsid w:val="00727DBE"/>
    <w:rPr>
      <w:b/>
      <w:bCs/>
      <w:sz w:val="20"/>
      <w:szCs w:val="20"/>
    </w:rPr>
  </w:style>
  <w:style w:type="paragraph" w:styleId="Revision">
    <w:name w:val="Revision"/>
    <w:hidden/>
    <w:uiPriority w:val="99"/>
    <w:semiHidden/>
    <w:rsid w:val="00616BDE"/>
  </w:style>
  <w:style w:type="table" w:styleId="GridTable1Light">
    <w:name w:val="Grid Table 1 Light"/>
    <w:basedOn w:val="TableNormal"/>
    <w:uiPriority w:val="46"/>
    <w:rsid w:val="002A213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2A213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0D1307"/>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7365">
      <w:bodyDiv w:val="1"/>
      <w:marLeft w:val="0"/>
      <w:marRight w:val="0"/>
      <w:marTop w:val="0"/>
      <w:marBottom w:val="0"/>
      <w:divBdr>
        <w:top w:val="none" w:sz="0" w:space="0" w:color="auto"/>
        <w:left w:val="none" w:sz="0" w:space="0" w:color="auto"/>
        <w:bottom w:val="none" w:sz="0" w:space="0" w:color="auto"/>
        <w:right w:val="none" w:sz="0" w:space="0" w:color="auto"/>
      </w:divBdr>
    </w:div>
    <w:div w:id="78184684">
      <w:bodyDiv w:val="1"/>
      <w:marLeft w:val="0"/>
      <w:marRight w:val="0"/>
      <w:marTop w:val="0"/>
      <w:marBottom w:val="0"/>
      <w:divBdr>
        <w:top w:val="none" w:sz="0" w:space="0" w:color="auto"/>
        <w:left w:val="none" w:sz="0" w:space="0" w:color="auto"/>
        <w:bottom w:val="none" w:sz="0" w:space="0" w:color="auto"/>
        <w:right w:val="none" w:sz="0" w:space="0" w:color="auto"/>
      </w:divBdr>
    </w:div>
    <w:div w:id="83042196">
      <w:bodyDiv w:val="1"/>
      <w:marLeft w:val="0"/>
      <w:marRight w:val="0"/>
      <w:marTop w:val="0"/>
      <w:marBottom w:val="0"/>
      <w:divBdr>
        <w:top w:val="none" w:sz="0" w:space="0" w:color="auto"/>
        <w:left w:val="none" w:sz="0" w:space="0" w:color="auto"/>
        <w:bottom w:val="none" w:sz="0" w:space="0" w:color="auto"/>
        <w:right w:val="none" w:sz="0" w:space="0" w:color="auto"/>
      </w:divBdr>
      <w:divsChild>
        <w:div w:id="1124034684">
          <w:marLeft w:val="0"/>
          <w:marRight w:val="0"/>
          <w:marTop w:val="0"/>
          <w:marBottom w:val="0"/>
          <w:divBdr>
            <w:top w:val="none" w:sz="0" w:space="0" w:color="auto"/>
            <w:left w:val="none" w:sz="0" w:space="0" w:color="auto"/>
            <w:bottom w:val="none" w:sz="0" w:space="0" w:color="auto"/>
            <w:right w:val="none" w:sz="0" w:space="0" w:color="auto"/>
          </w:divBdr>
          <w:divsChild>
            <w:div w:id="895243138">
              <w:marLeft w:val="0"/>
              <w:marRight w:val="0"/>
              <w:marTop w:val="0"/>
              <w:marBottom w:val="0"/>
              <w:divBdr>
                <w:top w:val="none" w:sz="0" w:space="0" w:color="auto"/>
                <w:left w:val="none" w:sz="0" w:space="0" w:color="auto"/>
                <w:bottom w:val="none" w:sz="0" w:space="0" w:color="auto"/>
                <w:right w:val="none" w:sz="0" w:space="0" w:color="auto"/>
              </w:divBdr>
              <w:divsChild>
                <w:div w:id="150146180">
                  <w:marLeft w:val="0"/>
                  <w:marRight w:val="0"/>
                  <w:marTop w:val="0"/>
                  <w:marBottom w:val="0"/>
                  <w:divBdr>
                    <w:top w:val="none" w:sz="0" w:space="0" w:color="auto"/>
                    <w:left w:val="none" w:sz="0" w:space="0" w:color="auto"/>
                    <w:bottom w:val="none" w:sz="0" w:space="0" w:color="auto"/>
                    <w:right w:val="none" w:sz="0" w:space="0" w:color="auto"/>
                  </w:divBdr>
                  <w:divsChild>
                    <w:div w:id="1710177568">
                      <w:marLeft w:val="0"/>
                      <w:marRight w:val="0"/>
                      <w:marTop w:val="0"/>
                      <w:marBottom w:val="0"/>
                      <w:divBdr>
                        <w:top w:val="none" w:sz="0" w:space="0" w:color="auto"/>
                        <w:left w:val="none" w:sz="0" w:space="0" w:color="auto"/>
                        <w:bottom w:val="none" w:sz="0" w:space="0" w:color="auto"/>
                        <w:right w:val="none" w:sz="0" w:space="0" w:color="auto"/>
                      </w:divBdr>
                      <w:divsChild>
                        <w:div w:id="250741246">
                          <w:marLeft w:val="0"/>
                          <w:marRight w:val="0"/>
                          <w:marTop w:val="0"/>
                          <w:marBottom w:val="0"/>
                          <w:divBdr>
                            <w:top w:val="none" w:sz="0" w:space="0" w:color="auto"/>
                            <w:left w:val="none" w:sz="0" w:space="0" w:color="auto"/>
                            <w:bottom w:val="none" w:sz="0" w:space="0" w:color="auto"/>
                            <w:right w:val="none" w:sz="0" w:space="0" w:color="auto"/>
                          </w:divBdr>
                          <w:divsChild>
                            <w:div w:id="1381587678">
                              <w:marLeft w:val="0"/>
                              <w:marRight w:val="0"/>
                              <w:marTop w:val="0"/>
                              <w:marBottom w:val="0"/>
                              <w:divBdr>
                                <w:top w:val="none" w:sz="0" w:space="0" w:color="auto"/>
                                <w:left w:val="none" w:sz="0" w:space="0" w:color="auto"/>
                                <w:bottom w:val="none" w:sz="0" w:space="0" w:color="auto"/>
                                <w:right w:val="none" w:sz="0" w:space="0" w:color="auto"/>
                              </w:divBdr>
                              <w:divsChild>
                                <w:div w:id="1903825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1217038">
      <w:bodyDiv w:val="1"/>
      <w:marLeft w:val="0"/>
      <w:marRight w:val="0"/>
      <w:marTop w:val="0"/>
      <w:marBottom w:val="0"/>
      <w:divBdr>
        <w:top w:val="none" w:sz="0" w:space="0" w:color="auto"/>
        <w:left w:val="none" w:sz="0" w:space="0" w:color="auto"/>
        <w:bottom w:val="none" w:sz="0" w:space="0" w:color="auto"/>
        <w:right w:val="none" w:sz="0" w:space="0" w:color="auto"/>
      </w:divBdr>
    </w:div>
    <w:div w:id="161165671">
      <w:bodyDiv w:val="1"/>
      <w:marLeft w:val="0"/>
      <w:marRight w:val="0"/>
      <w:marTop w:val="0"/>
      <w:marBottom w:val="0"/>
      <w:divBdr>
        <w:top w:val="none" w:sz="0" w:space="0" w:color="auto"/>
        <w:left w:val="none" w:sz="0" w:space="0" w:color="auto"/>
        <w:bottom w:val="none" w:sz="0" w:space="0" w:color="auto"/>
        <w:right w:val="none" w:sz="0" w:space="0" w:color="auto"/>
      </w:divBdr>
    </w:div>
    <w:div w:id="174921694">
      <w:bodyDiv w:val="1"/>
      <w:marLeft w:val="0"/>
      <w:marRight w:val="0"/>
      <w:marTop w:val="0"/>
      <w:marBottom w:val="0"/>
      <w:divBdr>
        <w:top w:val="none" w:sz="0" w:space="0" w:color="auto"/>
        <w:left w:val="none" w:sz="0" w:space="0" w:color="auto"/>
        <w:bottom w:val="none" w:sz="0" w:space="0" w:color="auto"/>
        <w:right w:val="none" w:sz="0" w:space="0" w:color="auto"/>
      </w:divBdr>
    </w:div>
    <w:div w:id="207307376">
      <w:bodyDiv w:val="1"/>
      <w:marLeft w:val="0"/>
      <w:marRight w:val="0"/>
      <w:marTop w:val="0"/>
      <w:marBottom w:val="0"/>
      <w:divBdr>
        <w:top w:val="none" w:sz="0" w:space="0" w:color="auto"/>
        <w:left w:val="none" w:sz="0" w:space="0" w:color="auto"/>
        <w:bottom w:val="none" w:sz="0" w:space="0" w:color="auto"/>
        <w:right w:val="none" w:sz="0" w:space="0" w:color="auto"/>
      </w:divBdr>
    </w:div>
    <w:div w:id="274875861">
      <w:bodyDiv w:val="1"/>
      <w:marLeft w:val="0"/>
      <w:marRight w:val="0"/>
      <w:marTop w:val="0"/>
      <w:marBottom w:val="0"/>
      <w:divBdr>
        <w:top w:val="none" w:sz="0" w:space="0" w:color="auto"/>
        <w:left w:val="none" w:sz="0" w:space="0" w:color="auto"/>
        <w:bottom w:val="none" w:sz="0" w:space="0" w:color="auto"/>
        <w:right w:val="none" w:sz="0" w:space="0" w:color="auto"/>
      </w:divBdr>
      <w:divsChild>
        <w:div w:id="159464656">
          <w:marLeft w:val="0"/>
          <w:marRight w:val="0"/>
          <w:marTop w:val="0"/>
          <w:marBottom w:val="0"/>
          <w:divBdr>
            <w:top w:val="none" w:sz="0" w:space="0" w:color="auto"/>
            <w:left w:val="none" w:sz="0" w:space="0" w:color="auto"/>
            <w:bottom w:val="none" w:sz="0" w:space="0" w:color="auto"/>
            <w:right w:val="none" w:sz="0" w:space="0" w:color="auto"/>
          </w:divBdr>
          <w:divsChild>
            <w:div w:id="1471828361">
              <w:marLeft w:val="0"/>
              <w:marRight w:val="0"/>
              <w:marTop w:val="0"/>
              <w:marBottom w:val="0"/>
              <w:divBdr>
                <w:top w:val="none" w:sz="0" w:space="0" w:color="auto"/>
                <w:left w:val="none" w:sz="0" w:space="0" w:color="auto"/>
                <w:bottom w:val="none" w:sz="0" w:space="0" w:color="auto"/>
                <w:right w:val="none" w:sz="0" w:space="0" w:color="auto"/>
              </w:divBdr>
              <w:divsChild>
                <w:div w:id="30659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293417">
      <w:bodyDiv w:val="1"/>
      <w:marLeft w:val="0"/>
      <w:marRight w:val="0"/>
      <w:marTop w:val="0"/>
      <w:marBottom w:val="0"/>
      <w:divBdr>
        <w:top w:val="none" w:sz="0" w:space="0" w:color="auto"/>
        <w:left w:val="none" w:sz="0" w:space="0" w:color="auto"/>
        <w:bottom w:val="none" w:sz="0" w:space="0" w:color="auto"/>
        <w:right w:val="none" w:sz="0" w:space="0" w:color="auto"/>
      </w:divBdr>
    </w:div>
    <w:div w:id="367994995">
      <w:bodyDiv w:val="1"/>
      <w:marLeft w:val="0"/>
      <w:marRight w:val="0"/>
      <w:marTop w:val="0"/>
      <w:marBottom w:val="0"/>
      <w:divBdr>
        <w:top w:val="none" w:sz="0" w:space="0" w:color="auto"/>
        <w:left w:val="none" w:sz="0" w:space="0" w:color="auto"/>
        <w:bottom w:val="none" w:sz="0" w:space="0" w:color="auto"/>
        <w:right w:val="none" w:sz="0" w:space="0" w:color="auto"/>
      </w:divBdr>
    </w:div>
    <w:div w:id="434206400">
      <w:bodyDiv w:val="1"/>
      <w:marLeft w:val="0"/>
      <w:marRight w:val="0"/>
      <w:marTop w:val="0"/>
      <w:marBottom w:val="0"/>
      <w:divBdr>
        <w:top w:val="none" w:sz="0" w:space="0" w:color="auto"/>
        <w:left w:val="none" w:sz="0" w:space="0" w:color="auto"/>
        <w:bottom w:val="none" w:sz="0" w:space="0" w:color="auto"/>
        <w:right w:val="none" w:sz="0" w:space="0" w:color="auto"/>
      </w:divBdr>
    </w:div>
    <w:div w:id="538204812">
      <w:bodyDiv w:val="1"/>
      <w:marLeft w:val="0"/>
      <w:marRight w:val="0"/>
      <w:marTop w:val="0"/>
      <w:marBottom w:val="0"/>
      <w:divBdr>
        <w:top w:val="none" w:sz="0" w:space="0" w:color="auto"/>
        <w:left w:val="none" w:sz="0" w:space="0" w:color="auto"/>
        <w:bottom w:val="none" w:sz="0" w:space="0" w:color="auto"/>
        <w:right w:val="none" w:sz="0" w:space="0" w:color="auto"/>
      </w:divBdr>
    </w:div>
    <w:div w:id="559024078">
      <w:bodyDiv w:val="1"/>
      <w:marLeft w:val="0"/>
      <w:marRight w:val="0"/>
      <w:marTop w:val="0"/>
      <w:marBottom w:val="0"/>
      <w:divBdr>
        <w:top w:val="none" w:sz="0" w:space="0" w:color="auto"/>
        <w:left w:val="none" w:sz="0" w:space="0" w:color="auto"/>
        <w:bottom w:val="none" w:sz="0" w:space="0" w:color="auto"/>
        <w:right w:val="none" w:sz="0" w:space="0" w:color="auto"/>
      </w:divBdr>
    </w:div>
    <w:div w:id="567300148">
      <w:bodyDiv w:val="1"/>
      <w:marLeft w:val="0"/>
      <w:marRight w:val="0"/>
      <w:marTop w:val="0"/>
      <w:marBottom w:val="0"/>
      <w:divBdr>
        <w:top w:val="none" w:sz="0" w:space="0" w:color="auto"/>
        <w:left w:val="none" w:sz="0" w:space="0" w:color="auto"/>
        <w:bottom w:val="none" w:sz="0" w:space="0" w:color="auto"/>
        <w:right w:val="none" w:sz="0" w:space="0" w:color="auto"/>
      </w:divBdr>
    </w:div>
    <w:div w:id="676344271">
      <w:bodyDiv w:val="1"/>
      <w:marLeft w:val="0"/>
      <w:marRight w:val="0"/>
      <w:marTop w:val="0"/>
      <w:marBottom w:val="0"/>
      <w:divBdr>
        <w:top w:val="none" w:sz="0" w:space="0" w:color="auto"/>
        <w:left w:val="none" w:sz="0" w:space="0" w:color="auto"/>
        <w:bottom w:val="none" w:sz="0" w:space="0" w:color="auto"/>
        <w:right w:val="none" w:sz="0" w:space="0" w:color="auto"/>
      </w:divBdr>
    </w:div>
    <w:div w:id="821434833">
      <w:bodyDiv w:val="1"/>
      <w:marLeft w:val="0"/>
      <w:marRight w:val="0"/>
      <w:marTop w:val="0"/>
      <w:marBottom w:val="0"/>
      <w:divBdr>
        <w:top w:val="none" w:sz="0" w:space="0" w:color="auto"/>
        <w:left w:val="none" w:sz="0" w:space="0" w:color="auto"/>
        <w:bottom w:val="none" w:sz="0" w:space="0" w:color="auto"/>
        <w:right w:val="none" w:sz="0" w:space="0" w:color="auto"/>
      </w:divBdr>
    </w:div>
    <w:div w:id="839351721">
      <w:bodyDiv w:val="1"/>
      <w:marLeft w:val="0"/>
      <w:marRight w:val="0"/>
      <w:marTop w:val="0"/>
      <w:marBottom w:val="0"/>
      <w:divBdr>
        <w:top w:val="none" w:sz="0" w:space="0" w:color="auto"/>
        <w:left w:val="none" w:sz="0" w:space="0" w:color="auto"/>
        <w:bottom w:val="none" w:sz="0" w:space="0" w:color="auto"/>
        <w:right w:val="none" w:sz="0" w:space="0" w:color="auto"/>
      </w:divBdr>
    </w:div>
    <w:div w:id="904797600">
      <w:bodyDiv w:val="1"/>
      <w:marLeft w:val="0"/>
      <w:marRight w:val="0"/>
      <w:marTop w:val="0"/>
      <w:marBottom w:val="0"/>
      <w:divBdr>
        <w:top w:val="none" w:sz="0" w:space="0" w:color="auto"/>
        <w:left w:val="none" w:sz="0" w:space="0" w:color="auto"/>
        <w:bottom w:val="none" w:sz="0" w:space="0" w:color="auto"/>
        <w:right w:val="none" w:sz="0" w:space="0" w:color="auto"/>
      </w:divBdr>
    </w:div>
    <w:div w:id="930504475">
      <w:bodyDiv w:val="1"/>
      <w:marLeft w:val="0"/>
      <w:marRight w:val="0"/>
      <w:marTop w:val="0"/>
      <w:marBottom w:val="0"/>
      <w:divBdr>
        <w:top w:val="none" w:sz="0" w:space="0" w:color="auto"/>
        <w:left w:val="none" w:sz="0" w:space="0" w:color="auto"/>
        <w:bottom w:val="none" w:sz="0" w:space="0" w:color="auto"/>
        <w:right w:val="none" w:sz="0" w:space="0" w:color="auto"/>
      </w:divBdr>
    </w:div>
    <w:div w:id="1037856762">
      <w:bodyDiv w:val="1"/>
      <w:marLeft w:val="0"/>
      <w:marRight w:val="0"/>
      <w:marTop w:val="0"/>
      <w:marBottom w:val="0"/>
      <w:divBdr>
        <w:top w:val="none" w:sz="0" w:space="0" w:color="auto"/>
        <w:left w:val="none" w:sz="0" w:space="0" w:color="auto"/>
        <w:bottom w:val="none" w:sz="0" w:space="0" w:color="auto"/>
        <w:right w:val="none" w:sz="0" w:space="0" w:color="auto"/>
      </w:divBdr>
    </w:div>
    <w:div w:id="1055198566">
      <w:bodyDiv w:val="1"/>
      <w:marLeft w:val="0"/>
      <w:marRight w:val="0"/>
      <w:marTop w:val="0"/>
      <w:marBottom w:val="0"/>
      <w:divBdr>
        <w:top w:val="none" w:sz="0" w:space="0" w:color="auto"/>
        <w:left w:val="none" w:sz="0" w:space="0" w:color="auto"/>
        <w:bottom w:val="none" w:sz="0" w:space="0" w:color="auto"/>
        <w:right w:val="none" w:sz="0" w:space="0" w:color="auto"/>
      </w:divBdr>
      <w:divsChild>
        <w:div w:id="528295976">
          <w:marLeft w:val="0"/>
          <w:marRight w:val="0"/>
          <w:marTop w:val="0"/>
          <w:marBottom w:val="0"/>
          <w:divBdr>
            <w:top w:val="none" w:sz="0" w:space="0" w:color="auto"/>
            <w:left w:val="none" w:sz="0" w:space="0" w:color="auto"/>
            <w:bottom w:val="none" w:sz="0" w:space="0" w:color="auto"/>
            <w:right w:val="none" w:sz="0" w:space="0" w:color="auto"/>
          </w:divBdr>
          <w:divsChild>
            <w:div w:id="1758404537">
              <w:marLeft w:val="-240"/>
              <w:marRight w:val="-120"/>
              <w:marTop w:val="0"/>
              <w:marBottom w:val="0"/>
              <w:divBdr>
                <w:top w:val="none" w:sz="0" w:space="0" w:color="auto"/>
                <w:left w:val="none" w:sz="0" w:space="0" w:color="auto"/>
                <w:bottom w:val="none" w:sz="0" w:space="0" w:color="auto"/>
                <w:right w:val="none" w:sz="0" w:space="0" w:color="auto"/>
              </w:divBdr>
              <w:divsChild>
                <w:div w:id="726612091">
                  <w:marLeft w:val="0"/>
                  <w:marRight w:val="0"/>
                  <w:marTop w:val="0"/>
                  <w:marBottom w:val="60"/>
                  <w:divBdr>
                    <w:top w:val="none" w:sz="0" w:space="0" w:color="auto"/>
                    <w:left w:val="none" w:sz="0" w:space="0" w:color="auto"/>
                    <w:bottom w:val="none" w:sz="0" w:space="0" w:color="auto"/>
                    <w:right w:val="none" w:sz="0" w:space="0" w:color="auto"/>
                  </w:divBdr>
                  <w:divsChild>
                    <w:div w:id="1437293449">
                      <w:marLeft w:val="0"/>
                      <w:marRight w:val="0"/>
                      <w:marTop w:val="0"/>
                      <w:marBottom w:val="0"/>
                      <w:divBdr>
                        <w:top w:val="none" w:sz="0" w:space="0" w:color="auto"/>
                        <w:left w:val="none" w:sz="0" w:space="0" w:color="auto"/>
                        <w:bottom w:val="none" w:sz="0" w:space="0" w:color="auto"/>
                        <w:right w:val="none" w:sz="0" w:space="0" w:color="auto"/>
                      </w:divBdr>
                      <w:divsChild>
                        <w:div w:id="1512060937">
                          <w:marLeft w:val="0"/>
                          <w:marRight w:val="0"/>
                          <w:marTop w:val="0"/>
                          <w:marBottom w:val="0"/>
                          <w:divBdr>
                            <w:top w:val="none" w:sz="0" w:space="0" w:color="auto"/>
                            <w:left w:val="none" w:sz="0" w:space="0" w:color="auto"/>
                            <w:bottom w:val="none" w:sz="0" w:space="0" w:color="auto"/>
                            <w:right w:val="none" w:sz="0" w:space="0" w:color="auto"/>
                          </w:divBdr>
                          <w:divsChild>
                            <w:div w:id="1768378970">
                              <w:marLeft w:val="0"/>
                              <w:marRight w:val="0"/>
                              <w:marTop w:val="0"/>
                              <w:marBottom w:val="0"/>
                              <w:divBdr>
                                <w:top w:val="none" w:sz="0" w:space="0" w:color="auto"/>
                                <w:left w:val="none" w:sz="0" w:space="0" w:color="auto"/>
                                <w:bottom w:val="none" w:sz="0" w:space="0" w:color="auto"/>
                                <w:right w:val="none" w:sz="0" w:space="0" w:color="auto"/>
                              </w:divBdr>
                              <w:divsChild>
                                <w:div w:id="211959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5241131">
          <w:marLeft w:val="0"/>
          <w:marRight w:val="0"/>
          <w:marTop w:val="0"/>
          <w:marBottom w:val="0"/>
          <w:divBdr>
            <w:top w:val="none" w:sz="0" w:space="0" w:color="auto"/>
            <w:left w:val="none" w:sz="0" w:space="0" w:color="auto"/>
            <w:bottom w:val="none" w:sz="0" w:space="0" w:color="auto"/>
            <w:right w:val="none" w:sz="0" w:space="0" w:color="auto"/>
          </w:divBdr>
          <w:divsChild>
            <w:div w:id="502009489">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 w:id="1237403393">
      <w:bodyDiv w:val="1"/>
      <w:marLeft w:val="0"/>
      <w:marRight w:val="0"/>
      <w:marTop w:val="0"/>
      <w:marBottom w:val="0"/>
      <w:divBdr>
        <w:top w:val="none" w:sz="0" w:space="0" w:color="auto"/>
        <w:left w:val="none" w:sz="0" w:space="0" w:color="auto"/>
        <w:bottom w:val="none" w:sz="0" w:space="0" w:color="auto"/>
        <w:right w:val="none" w:sz="0" w:space="0" w:color="auto"/>
      </w:divBdr>
    </w:div>
    <w:div w:id="1455367060">
      <w:bodyDiv w:val="1"/>
      <w:marLeft w:val="0"/>
      <w:marRight w:val="0"/>
      <w:marTop w:val="0"/>
      <w:marBottom w:val="0"/>
      <w:divBdr>
        <w:top w:val="none" w:sz="0" w:space="0" w:color="auto"/>
        <w:left w:val="none" w:sz="0" w:space="0" w:color="auto"/>
        <w:bottom w:val="none" w:sz="0" w:space="0" w:color="auto"/>
        <w:right w:val="none" w:sz="0" w:space="0" w:color="auto"/>
      </w:divBdr>
    </w:div>
    <w:div w:id="1464154349">
      <w:bodyDiv w:val="1"/>
      <w:marLeft w:val="0"/>
      <w:marRight w:val="0"/>
      <w:marTop w:val="0"/>
      <w:marBottom w:val="0"/>
      <w:divBdr>
        <w:top w:val="none" w:sz="0" w:space="0" w:color="auto"/>
        <w:left w:val="none" w:sz="0" w:space="0" w:color="auto"/>
        <w:bottom w:val="none" w:sz="0" w:space="0" w:color="auto"/>
        <w:right w:val="none" w:sz="0" w:space="0" w:color="auto"/>
      </w:divBdr>
    </w:div>
    <w:div w:id="1519392646">
      <w:bodyDiv w:val="1"/>
      <w:marLeft w:val="0"/>
      <w:marRight w:val="0"/>
      <w:marTop w:val="0"/>
      <w:marBottom w:val="0"/>
      <w:divBdr>
        <w:top w:val="none" w:sz="0" w:space="0" w:color="auto"/>
        <w:left w:val="none" w:sz="0" w:space="0" w:color="auto"/>
        <w:bottom w:val="none" w:sz="0" w:space="0" w:color="auto"/>
        <w:right w:val="none" w:sz="0" w:space="0" w:color="auto"/>
      </w:divBdr>
    </w:div>
    <w:div w:id="1532382459">
      <w:bodyDiv w:val="1"/>
      <w:marLeft w:val="0"/>
      <w:marRight w:val="0"/>
      <w:marTop w:val="0"/>
      <w:marBottom w:val="0"/>
      <w:divBdr>
        <w:top w:val="none" w:sz="0" w:space="0" w:color="auto"/>
        <w:left w:val="none" w:sz="0" w:space="0" w:color="auto"/>
        <w:bottom w:val="none" w:sz="0" w:space="0" w:color="auto"/>
        <w:right w:val="none" w:sz="0" w:space="0" w:color="auto"/>
      </w:divBdr>
    </w:div>
    <w:div w:id="1543904481">
      <w:bodyDiv w:val="1"/>
      <w:marLeft w:val="0"/>
      <w:marRight w:val="0"/>
      <w:marTop w:val="0"/>
      <w:marBottom w:val="0"/>
      <w:divBdr>
        <w:top w:val="none" w:sz="0" w:space="0" w:color="auto"/>
        <w:left w:val="none" w:sz="0" w:space="0" w:color="auto"/>
        <w:bottom w:val="none" w:sz="0" w:space="0" w:color="auto"/>
        <w:right w:val="none" w:sz="0" w:space="0" w:color="auto"/>
      </w:divBdr>
    </w:div>
    <w:div w:id="1559245356">
      <w:bodyDiv w:val="1"/>
      <w:marLeft w:val="0"/>
      <w:marRight w:val="0"/>
      <w:marTop w:val="0"/>
      <w:marBottom w:val="0"/>
      <w:divBdr>
        <w:top w:val="none" w:sz="0" w:space="0" w:color="auto"/>
        <w:left w:val="none" w:sz="0" w:space="0" w:color="auto"/>
        <w:bottom w:val="none" w:sz="0" w:space="0" w:color="auto"/>
        <w:right w:val="none" w:sz="0" w:space="0" w:color="auto"/>
      </w:divBdr>
    </w:div>
    <w:div w:id="1625690057">
      <w:bodyDiv w:val="1"/>
      <w:marLeft w:val="0"/>
      <w:marRight w:val="0"/>
      <w:marTop w:val="0"/>
      <w:marBottom w:val="0"/>
      <w:divBdr>
        <w:top w:val="none" w:sz="0" w:space="0" w:color="auto"/>
        <w:left w:val="none" w:sz="0" w:space="0" w:color="auto"/>
        <w:bottom w:val="none" w:sz="0" w:space="0" w:color="auto"/>
        <w:right w:val="none" w:sz="0" w:space="0" w:color="auto"/>
      </w:divBdr>
    </w:div>
    <w:div w:id="1839812245">
      <w:bodyDiv w:val="1"/>
      <w:marLeft w:val="0"/>
      <w:marRight w:val="0"/>
      <w:marTop w:val="0"/>
      <w:marBottom w:val="0"/>
      <w:divBdr>
        <w:top w:val="none" w:sz="0" w:space="0" w:color="auto"/>
        <w:left w:val="none" w:sz="0" w:space="0" w:color="auto"/>
        <w:bottom w:val="none" w:sz="0" w:space="0" w:color="auto"/>
        <w:right w:val="none" w:sz="0" w:space="0" w:color="auto"/>
      </w:divBdr>
    </w:div>
    <w:div w:id="1868133462">
      <w:bodyDiv w:val="1"/>
      <w:marLeft w:val="0"/>
      <w:marRight w:val="0"/>
      <w:marTop w:val="0"/>
      <w:marBottom w:val="0"/>
      <w:divBdr>
        <w:top w:val="none" w:sz="0" w:space="0" w:color="auto"/>
        <w:left w:val="none" w:sz="0" w:space="0" w:color="auto"/>
        <w:bottom w:val="none" w:sz="0" w:space="0" w:color="auto"/>
        <w:right w:val="none" w:sz="0" w:space="0" w:color="auto"/>
      </w:divBdr>
    </w:div>
    <w:div w:id="1929001606">
      <w:bodyDiv w:val="1"/>
      <w:marLeft w:val="0"/>
      <w:marRight w:val="0"/>
      <w:marTop w:val="0"/>
      <w:marBottom w:val="0"/>
      <w:divBdr>
        <w:top w:val="none" w:sz="0" w:space="0" w:color="auto"/>
        <w:left w:val="none" w:sz="0" w:space="0" w:color="auto"/>
        <w:bottom w:val="none" w:sz="0" w:space="0" w:color="auto"/>
        <w:right w:val="none" w:sz="0" w:space="0" w:color="auto"/>
      </w:divBdr>
    </w:div>
    <w:div w:id="1957985826">
      <w:bodyDiv w:val="1"/>
      <w:marLeft w:val="0"/>
      <w:marRight w:val="0"/>
      <w:marTop w:val="0"/>
      <w:marBottom w:val="0"/>
      <w:divBdr>
        <w:top w:val="none" w:sz="0" w:space="0" w:color="auto"/>
        <w:left w:val="none" w:sz="0" w:space="0" w:color="auto"/>
        <w:bottom w:val="none" w:sz="0" w:space="0" w:color="auto"/>
        <w:right w:val="none" w:sz="0" w:space="0" w:color="auto"/>
      </w:divBdr>
    </w:div>
    <w:div w:id="2029792216">
      <w:bodyDiv w:val="1"/>
      <w:marLeft w:val="0"/>
      <w:marRight w:val="0"/>
      <w:marTop w:val="0"/>
      <w:marBottom w:val="0"/>
      <w:divBdr>
        <w:top w:val="none" w:sz="0" w:space="0" w:color="auto"/>
        <w:left w:val="none" w:sz="0" w:space="0" w:color="auto"/>
        <w:bottom w:val="none" w:sz="0" w:space="0" w:color="auto"/>
        <w:right w:val="none" w:sz="0" w:space="0" w:color="auto"/>
      </w:divBdr>
      <w:divsChild>
        <w:div w:id="1300305494">
          <w:marLeft w:val="0"/>
          <w:marRight w:val="0"/>
          <w:marTop w:val="0"/>
          <w:marBottom w:val="0"/>
          <w:divBdr>
            <w:top w:val="none" w:sz="0" w:space="0" w:color="auto"/>
            <w:left w:val="none" w:sz="0" w:space="0" w:color="auto"/>
            <w:bottom w:val="none" w:sz="0" w:space="0" w:color="auto"/>
            <w:right w:val="none" w:sz="0" w:space="0" w:color="auto"/>
          </w:divBdr>
          <w:divsChild>
            <w:div w:id="296492650">
              <w:marLeft w:val="0"/>
              <w:marRight w:val="0"/>
              <w:marTop w:val="0"/>
              <w:marBottom w:val="0"/>
              <w:divBdr>
                <w:top w:val="none" w:sz="0" w:space="0" w:color="auto"/>
                <w:left w:val="none" w:sz="0" w:space="0" w:color="auto"/>
                <w:bottom w:val="none" w:sz="0" w:space="0" w:color="auto"/>
                <w:right w:val="none" w:sz="0" w:space="0" w:color="auto"/>
              </w:divBdr>
              <w:divsChild>
                <w:div w:id="159078854">
                  <w:marLeft w:val="0"/>
                  <w:marRight w:val="0"/>
                  <w:marTop w:val="0"/>
                  <w:marBottom w:val="0"/>
                  <w:divBdr>
                    <w:top w:val="none" w:sz="0" w:space="0" w:color="auto"/>
                    <w:left w:val="none" w:sz="0" w:space="0" w:color="auto"/>
                    <w:bottom w:val="none" w:sz="0" w:space="0" w:color="auto"/>
                    <w:right w:val="none" w:sz="0" w:space="0" w:color="auto"/>
                  </w:divBdr>
                  <w:divsChild>
                    <w:div w:id="104355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5785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jpe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tiff"/><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AC862C-B5FD-7F41-8565-14F2EA711E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TotalTime>
  <Pages>33</Pages>
  <Words>24989</Words>
  <Characters>142443</Characters>
  <Application>Microsoft Office Word</Application>
  <DocSecurity>0</DocSecurity>
  <Lines>1187</Lines>
  <Paragraphs>3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Boyko</dc:creator>
  <cp:keywords/>
  <dc:description/>
  <cp:lastModifiedBy>James Boyko</cp:lastModifiedBy>
  <cp:revision>47</cp:revision>
  <dcterms:created xsi:type="dcterms:W3CDTF">2022-03-14T19:42:00Z</dcterms:created>
  <dcterms:modified xsi:type="dcterms:W3CDTF">2022-03-29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gt;&lt;session id="RswW8tsM"/&gt;&lt;style id="http://www.zotero.org/styles/systematic-biology" hasBibliography="1" bibliographyStyleHasBeenSet="1"/&gt;&lt;prefs&gt;&lt;pref name="fieldType" value="Field"/&gt;&lt;pref name="delayCitationUp</vt:lpwstr>
  </property>
  <property fmtid="{D5CDD505-2E9C-101B-9397-08002B2CF9AE}" pid="3" name="ZOTERO_PREF_2">
    <vt:lpwstr>dates" value="true"/&gt;&lt;pref name="dontAskDelayCitationUpdates" value="true"/&gt;&lt;/prefs&gt;&lt;/data&gt;</vt:lpwstr>
  </property>
</Properties>
</file>